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3E8A92" w14:textId="77777777" w:rsidR="00C669C2" w:rsidRDefault="00C669C2" w:rsidP="00C669C2">
      <w:pPr>
        <w:tabs>
          <w:tab w:val="left" w:pos="1134"/>
        </w:tabs>
        <w:ind w:left="1134" w:hanging="1134"/>
        <w:jc w:val="center"/>
        <w:rPr>
          <w:rFonts w:cs="Times New Roman"/>
          <w:b/>
          <w:sz w:val="40"/>
          <w:lang w:eastAsia="es-ES"/>
        </w:rPr>
      </w:pPr>
    </w:p>
    <w:p w14:paraId="1F56F814" w14:textId="77777777" w:rsidR="00C669C2" w:rsidRDefault="00C669C2" w:rsidP="00C669C2">
      <w:pPr>
        <w:tabs>
          <w:tab w:val="left" w:pos="1134"/>
        </w:tabs>
        <w:ind w:left="1134" w:hanging="1134"/>
        <w:jc w:val="center"/>
        <w:rPr>
          <w:rFonts w:cs="Times New Roman"/>
          <w:b/>
          <w:sz w:val="40"/>
          <w:lang w:eastAsia="es-ES"/>
        </w:rPr>
      </w:pPr>
    </w:p>
    <w:p w14:paraId="6677E676" w14:textId="77777777" w:rsidR="00C669C2" w:rsidRPr="0039004D" w:rsidRDefault="00C669C2" w:rsidP="00C669C2">
      <w:pPr>
        <w:tabs>
          <w:tab w:val="left" w:pos="1134"/>
        </w:tabs>
        <w:ind w:left="1134" w:hanging="1134"/>
        <w:jc w:val="center"/>
        <w:rPr>
          <w:rFonts w:cs="Times New Roman"/>
          <w:b/>
          <w:sz w:val="40"/>
          <w:lang w:eastAsia="es-ES"/>
        </w:rPr>
      </w:pPr>
      <w:r w:rsidRPr="0039004D">
        <w:rPr>
          <w:rFonts w:cs="Times New Roman"/>
          <w:b/>
          <w:noProof/>
          <w:sz w:val="40"/>
          <w:lang w:eastAsia="es-ES_tradnl"/>
        </w:rPr>
        <w:drawing>
          <wp:inline distT="0" distB="0" distL="0" distR="0" wp14:anchorId="1F9CB149" wp14:editId="594A0FA4">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20D13CD9" w14:textId="77777777" w:rsidR="00C669C2" w:rsidRPr="0039004D" w:rsidRDefault="00C669C2" w:rsidP="00C669C2">
      <w:pPr>
        <w:tabs>
          <w:tab w:val="left" w:pos="1134"/>
        </w:tabs>
        <w:ind w:left="1134" w:hanging="1134"/>
        <w:jc w:val="both"/>
        <w:rPr>
          <w:rFonts w:cs="Times New Roman"/>
          <w:b/>
          <w:lang w:eastAsia="es-ES"/>
        </w:rPr>
      </w:pPr>
    </w:p>
    <w:p w14:paraId="16180D9A" w14:textId="77777777" w:rsidR="00C669C2" w:rsidRPr="0039004D" w:rsidRDefault="00C669C2" w:rsidP="00C669C2">
      <w:pPr>
        <w:tabs>
          <w:tab w:val="left" w:pos="1134"/>
        </w:tabs>
        <w:ind w:left="1134" w:hanging="1134"/>
        <w:jc w:val="both"/>
        <w:rPr>
          <w:rFonts w:cs="Times New Roman"/>
          <w:b/>
          <w:lang w:eastAsia="es-ES"/>
        </w:rPr>
      </w:pPr>
    </w:p>
    <w:p w14:paraId="33CE8C56" w14:textId="77777777" w:rsidR="00C669C2" w:rsidRPr="0039004D" w:rsidRDefault="00C669C2" w:rsidP="00C669C2">
      <w:pPr>
        <w:widowControl w:val="0"/>
        <w:autoSpaceDE w:val="0"/>
        <w:autoSpaceDN w:val="0"/>
        <w:adjustRightInd w:val="0"/>
        <w:spacing w:after="240" w:line="380" w:lineRule="atLeast"/>
        <w:jc w:val="center"/>
        <w:rPr>
          <w:rFonts w:cs="Times New Roman"/>
          <w:bCs/>
          <w:color w:val="000000"/>
          <w:sz w:val="44"/>
          <w:szCs w:val="44"/>
        </w:rPr>
      </w:pPr>
      <w:r w:rsidRPr="0039004D">
        <w:rPr>
          <w:rFonts w:cs="Times New Roman"/>
          <w:bCs/>
          <w:color w:val="000000"/>
          <w:sz w:val="44"/>
          <w:szCs w:val="44"/>
        </w:rPr>
        <w:t>DISEÑO CENTRADO EN EL USUARIO EN UN SISTEMA DE GESTIÓN DE RECLAMOS PARA EL SISTEMA DE SALUD DEL PERÚ</w:t>
      </w:r>
    </w:p>
    <w:p w14:paraId="15EA8C59" w14:textId="77777777" w:rsidR="00C669C2" w:rsidRPr="0039004D" w:rsidRDefault="00C669C2" w:rsidP="00C669C2">
      <w:pPr>
        <w:tabs>
          <w:tab w:val="left" w:pos="1134"/>
        </w:tabs>
        <w:ind w:left="1134" w:hanging="1134"/>
        <w:jc w:val="both"/>
        <w:rPr>
          <w:rFonts w:cs="Times New Roman"/>
          <w:b/>
          <w:lang w:eastAsia="es-ES"/>
        </w:rPr>
      </w:pPr>
    </w:p>
    <w:p w14:paraId="6216E249" w14:textId="77777777" w:rsidR="00C669C2" w:rsidRPr="0039004D" w:rsidRDefault="00C669C2" w:rsidP="00C669C2">
      <w:pPr>
        <w:tabs>
          <w:tab w:val="left" w:pos="1134"/>
        </w:tabs>
        <w:ind w:left="1134" w:hanging="1134"/>
        <w:jc w:val="both"/>
        <w:rPr>
          <w:rFonts w:cs="Times New Roman"/>
          <w:b/>
          <w:lang w:eastAsia="es-ES"/>
        </w:rPr>
      </w:pPr>
    </w:p>
    <w:p w14:paraId="22F3EDF4"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TESIS PARA OPTAR EL GRADO DE MAESTRO</w:t>
      </w:r>
    </w:p>
    <w:p w14:paraId="02FC5E8B"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EN INFORMÁTICA BIOMÉDICA EN SALUD GLOBAL</w:t>
      </w:r>
    </w:p>
    <w:p w14:paraId="26C3B71D" w14:textId="77777777" w:rsidR="00C669C2" w:rsidRPr="0039004D" w:rsidRDefault="00C669C2" w:rsidP="00C669C2">
      <w:pPr>
        <w:tabs>
          <w:tab w:val="left" w:pos="1134"/>
        </w:tabs>
        <w:ind w:left="1134" w:hanging="1134"/>
        <w:jc w:val="center"/>
        <w:rPr>
          <w:rFonts w:cs="Times New Roman"/>
          <w:sz w:val="40"/>
          <w:szCs w:val="40"/>
          <w:lang w:eastAsia="es-ES"/>
        </w:rPr>
      </w:pPr>
    </w:p>
    <w:p w14:paraId="3D54AB5B" w14:textId="77777777" w:rsidR="00C669C2" w:rsidRPr="0039004D" w:rsidRDefault="00C669C2" w:rsidP="00C669C2">
      <w:pPr>
        <w:tabs>
          <w:tab w:val="left" w:pos="1134"/>
        </w:tabs>
        <w:ind w:left="1134" w:hanging="1134"/>
        <w:jc w:val="center"/>
        <w:rPr>
          <w:rFonts w:cs="Times New Roman"/>
          <w:sz w:val="40"/>
          <w:szCs w:val="40"/>
          <w:lang w:eastAsia="es-ES"/>
        </w:rPr>
      </w:pPr>
    </w:p>
    <w:p w14:paraId="743E880A"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REGINA ANDREA CASANOVA PÉREZ</w:t>
      </w:r>
    </w:p>
    <w:p w14:paraId="1DF5DA80" w14:textId="77777777" w:rsidR="00C669C2" w:rsidRPr="0039004D" w:rsidRDefault="00C669C2" w:rsidP="00C669C2">
      <w:pPr>
        <w:tabs>
          <w:tab w:val="left" w:pos="1134"/>
        </w:tabs>
        <w:ind w:left="1134" w:hanging="1134"/>
        <w:jc w:val="center"/>
        <w:rPr>
          <w:rFonts w:cs="Times New Roman"/>
          <w:sz w:val="40"/>
          <w:szCs w:val="40"/>
          <w:lang w:eastAsia="es-ES"/>
        </w:rPr>
      </w:pPr>
    </w:p>
    <w:p w14:paraId="7BCC2581" w14:textId="77777777" w:rsidR="00C669C2" w:rsidRPr="0039004D" w:rsidRDefault="00C669C2" w:rsidP="00C669C2">
      <w:pPr>
        <w:tabs>
          <w:tab w:val="left" w:pos="1134"/>
        </w:tabs>
        <w:ind w:left="1134" w:hanging="1134"/>
        <w:jc w:val="center"/>
        <w:rPr>
          <w:rFonts w:cs="Times New Roman"/>
          <w:sz w:val="40"/>
          <w:szCs w:val="40"/>
          <w:lang w:eastAsia="es-ES"/>
        </w:rPr>
      </w:pPr>
    </w:p>
    <w:p w14:paraId="61C7D13A"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LIMA - PERÚ</w:t>
      </w:r>
    </w:p>
    <w:p w14:paraId="49B29894" w14:textId="77777777" w:rsidR="00C669C2" w:rsidRPr="0039004D" w:rsidRDefault="00C669C2" w:rsidP="00C669C2">
      <w:pPr>
        <w:tabs>
          <w:tab w:val="left" w:pos="1134"/>
        </w:tabs>
        <w:ind w:left="1134" w:hanging="1134"/>
        <w:jc w:val="center"/>
        <w:rPr>
          <w:rFonts w:cs="Times New Roman"/>
          <w:sz w:val="40"/>
          <w:szCs w:val="40"/>
          <w:lang w:eastAsia="es-ES"/>
        </w:rPr>
      </w:pPr>
    </w:p>
    <w:p w14:paraId="63943EEE" w14:textId="77777777" w:rsidR="00C669C2" w:rsidRPr="0039004D" w:rsidRDefault="00C669C2" w:rsidP="00C669C2">
      <w:pPr>
        <w:tabs>
          <w:tab w:val="left" w:pos="1134"/>
        </w:tabs>
        <w:ind w:left="1134" w:hanging="1134"/>
        <w:jc w:val="center"/>
        <w:rPr>
          <w:rFonts w:cs="Times New Roman"/>
          <w:sz w:val="40"/>
          <w:szCs w:val="40"/>
          <w:lang w:eastAsia="es-ES"/>
        </w:rPr>
      </w:pPr>
    </w:p>
    <w:p w14:paraId="493F1025"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2018</w:t>
      </w:r>
    </w:p>
    <w:p w14:paraId="135B338F" w14:textId="77777777" w:rsidR="00C669C2" w:rsidRPr="0039004D"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2CD5BFCE" w14:textId="77777777" w:rsidR="00C669C2" w:rsidRPr="0039004D"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14:paraId="1F2C06EC" w14:textId="77777777" w:rsidR="00C669C2" w:rsidRPr="0039004D" w:rsidRDefault="00C669C2" w:rsidP="00C669C2">
      <w:pPr>
        <w:widowControl w:val="0"/>
        <w:autoSpaceDE w:val="0"/>
        <w:autoSpaceDN w:val="0"/>
        <w:adjustRightInd w:val="0"/>
        <w:spacing w:after="240" w:line="380" w:lineRule="atLeast"/>
        <w:jc w:val="center"/>
        <w:rPr>
          <w:rFonts w:cs="Times New Roman"/>
          <w:color w:val="000000"/>
          <w:sz w:val="40"/>
          <w:szCs w:val="40"/>
        </w:rPr>
      </w:pPr>
    </w:p>
    <w:sdt>
      <w:sdtPr>
        <w:rPr>
          <w:rFonts w:asciiTheme="minorHAnsi" w:eastAsiaTheme="minorHAnsi" w:hAnsiTheme="minorHAnsi" w:cstheme="minorBidi"/>
          <w:b w:val="0"/>
          <w:bCs w:val="0"/>
          <w:color w:val="auto"/>
          <w:sz w:val="24"/>
          <w:szCs w:val="24"/>
          <w:lang w:val="es-ES_tradnl"/>
        </w:rPr>
        <w:id w:val="839342251"/>
        <w:docPartObj>
          <w:docPartGallery w:val="Table of Contents"/>
          <w:docPartUnique/>
        </w:docPartObj>
      </w:sdtPr>
      <w:sdtEndPr>
        <w:rPr>
          <w:rFonts w:ascii="Times New Roman" w:hAnsi="Times New Roman"/>
        </w:rPr>
      </w:sdtEndPr>
      <w:sdtContent>
        <w:p w14:paraId="77125157" w14:textId="77777777" w:rsidR="007E51F7" w:rsidRPr="0039004D" w:rsidRDefault="007E51F7">
          <w:pPr>
            <w:pStyle w:val="TtuloTDC"/>
          </w:pPr>
          <w:r w:rsidRPr="0039004D">
            <w:t>Contenido</w:t>
          </w:r>
        </w:p>
        <w:p w14:paraId="14C76CFF" w14:textId="4FFA73FC" w:rsidR="00D22DEE" w:rsidRPr="0039004D" w:rsidRDefault="00D95FB0">
          <w:pPr>
            <w:pStyle w:val="TDC1"/>
            <w:tabs>
              <w:tab w:val="right" w:leader="dot" w:pos="8488"/>
            </w:tabs>
            <w:rPr>
              <w:rFonts w:eastAsiaTheme="minorEastAsia"/>
              <w:noProof/>
              <w:lang w:eastAsia="es-ES_tradnl"/>
            </w:rPr>
          </w:pPr>
          <w:r w:rsidRPr="0039004D">
            <w:rPr>
              <w:lang w:val="es-ES"/>
            </w:rPr>
            <w:fldChar w:fldCharType="begin"/>
          </w:r>
          <w:r w:rsidR="007E51F7" w:rsidRPr="0039004D">
            <w:rPr>
              <w:lang w:val="es-ES"/>
            </w:rPr>
            <w:instrText xml:space="preserve"> TOC \o "1-3" \h \z \u </w:instrText>
          </w:r>
          <w:r w:rsidRPr="0039004D">
            <w:rPr>
              <w:lang w:val="es-ES"/>
            </w:rPr>
            <w:fldChar w:fldCharType="separate"/>
          </w:r>
          <w:hyperlink w:anchor="_Toc508100407" w:history="1">
            <w:r w:rsidR="00D22DEE" w:rsidRPr="0039004D">
              <w:rPr>
                <w:rStyle w:val="Hipervnculo"/>
                <w:noProof/>
              </w:rPr>
              <w:t>Resumen</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07 \h </w:instrText>
            </w:r>
            <w:r w:rsidR="00D22DEE" w:rsidRPr="0039004D">
              <w:rPr>
                <w:noProof/>
                <w:webHidden/>
              </w:rPr>
            </w:r>
            <w:r w:rsidR="00D22DEE" w:rsidRPr="0039004D">
              <w:rPr>
                <w:noProof/>
                <w:webHidden/>
              </w:rPr>
              <w:fldChar w:fldCharType="separate"/>
            </w:r>
            <w:r w:rsidR="0039004D">
              <w:rPr>
                <w:noProof/>
                <w:webHidden/>
              </w:rPr>
              <w:t>4</w:t>
            </w:r>
            <w:r w:rsidR="00D22DEE" w:rsidRPr="0039004D">
              <w:rPr>
                <w:noProof/>
                <w:webHidden/>
              </w:rPr>
              <w:fldChar w:fldCharType="end"/>
            </w:r>
          </w:hyperlink>
        </w:p>
        <w:p w14:paraId="41AD25D0" w14:textId="7F8039D3" w:rsidR="00D22DEE" w:rsidRPr="0039004D" w:rsidRDefault="00537F40">
          <w:pPr>
            <w:pStyle w:val="TDC1"/>
            <w:tabs>
              <w:tab w:val="right" w:leader="dot" w:pos="8488"/>
            </w:tabs>
            <w:rPr>
              <w:rFonts w:eastAsiaTheme="minorEastAsia"/>
              <w:noProof/>
              <w:lang w:eastAsia="es-ES_tradnl"/>
            </w:rPr>
          </w:pPr>
          <w:hyperlink w:anchor="_Toc508100408" w:history="1">
            <w:r w:rsidR="00D22DEE" w:rsidRPr="0039004D">
              <w:rPr>
                <w:rStyle w:val="Hipervnculo"/>
                <w:rFonts w:cs="Times New Roman"/>
                <w:noProof/>
              </w:rPr>
              <w:t>Palabras Clave</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08 \h </w:instrText>
            </w:r>
            <w:r w:rsidR="00D22DEE" w:rsidRPr="0039004D">
              <w:rPr>
                <w:noProof/>
                <w:webHidden/>
              </w:rPr>
            </w:r>
            <w:r w:rsidR="00D22DEE" w:rsidRPr="0039004D">
              <w:rPr>
                <w:noProof/>
                <w:webHidden/>
              </w:rPr>
              <w:fldChar w:fldCharType="separate"/>
            </w:r>
            <w:r w:rsidR="0039004D">
              <w:rPr>
                <w:noProof/>
                <w:webHidden/>
              </w:rPr>
              <w:t>5</w:t>
            </w:r>
            <w:r w:rsidR="00D22DEE" w:rsidRPr="0039004D">
              <w:rPr>
                <w:noProof/>
                <w:webHidden/>
              </w:rPr>
              <w:fldChar w:fldCharType="end"/>
            </w:r>
          </w:hyperlink>
        </w:p>
        <w:p w14:paraId="2A9078BA" w14:textId="63A1EC72" w:rsidR="00D22DEE" w:rsidRPr="0039004D" w:rsidRDefault="00537F40">
          <w:pPr>
            <w:pStyle w:val="TDC1"/>
            <w:tabs>
              <w:tab w:val="right" w:leader="dot" w:pos="8488"/>
            </w:tabs>
            <w:rPr>
              <w:rFonts w:eastAsiaTheme="minorEastAsia"/>
              <w:noProof/>
              <w:lang w:eastAsia="es-ES_tradnl"/>
            </w:rPr>
          </w:pPr>
          <w:hyperlink w:anchor="_Toc508100409" w:history="1">
            <w:r w:rsidR="00D22DEE" w:rsidRPr="0039004D">
              <w:rPr>
                <w:rStyle w:val="Hipervnculo"/>
                <w:rFonts w:cs="Times New Roman"/>
                <w:noProof/>
              </w:rPr>
              <w:t>Introducción</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09 \h </w:instrText>
            </w:r>
            <w:r w:rsidR="00D22DEE" w:rsidRPr="0039004D">
              <w:rPr>
                <w:noProof/>
                <w:webHidden/>
              </w:rPr>
            </w:r>
            <w:r w:rsidR="00D22DEE" w:rsidRPr="0039004D">
              <w:rPr>
                <w:noProof/>
                <w:webHidden/>
              </w:rPr>
              <w:fldChar w:fldCharType="separate"/>
            </w:r>
            <w:r w:rsidR="0039004D">
              <w:rPr>
                <w:noProof/>
                <w:webHidden/>
              </w:rPr>
              <w:t>6</w:t>
            </w:r>
            <w:r w:rsidR="00D22DEE" w:rsidRPr="0039004D">
              <w:rPr>
                <w:noProof/>
                <w:webHidden/>
              </w:rPr>
              <w:fldChar w:fldCharType="end"/>
            </w:r>
          </w:hyperlink>
        </w:p>
        <w:p w14:paraId="03743B16" w14:textId="42DC8B1C" w:rsidR="00D22DEE" w:rsidRPr="0039004D" w:rsidRDefault="00537F40">
          <w:pPr>
            <w:pStyle w:val="TDC1"/>
            <w:tabs>
              <w:tab w:val="right" w:leader="dot" w:pos="8488"/>
            </w:tabs>
            <w:rPr>
              <w:rFonts w:eastAsiaTheme="minorEastAsia"/>
              <w:noProof/>
              <w:lang w:eastAsia="es-ES_tradnl"/>
            </w:rPr>
          </w:pPr>
          <w:hyperlink w:anchor="_Toc508100410" w:history="1">
            <w:r w:rsidR="00D22DEE" w:rsidRPr="0039004D">
              <w:rPr>
                <w:rStyle w:val="Hipervnculo"/>
                <w:rFonts w:cs="Times New Roman"/>
                <w:noProof/>
              </w:rPr>
              <w:t>Planteamiento del Problema</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0 \h </w:instrText>
            </w:r>
            <w:r w:rsidR="00D22DEE" w:rsidRPr="0039004D">
              <w:rPr>
                <w:noProof/>
                <w:webHidden/>
              </w:rPr>
            </w:r>
            <w:r w:rsidR="00D22DEE" w:rsidRPr="0039004D">
              <w:rPr>
                <w:noProof/>
                <w:webHidden/>
              </w:rPr>
              <w:fldChar w:fldCharType="separate"/>
            </w:r>
            <w:r w:rsidR="0039004D">
              <w:rPr>
                <w:noProof/>
                <w:webHidden/>
              </w:rPr>
              <w:t>8</w:t>
            </w:r>
            <w:r w:rsidR="00D22DEE" w:rsidRPr="0039004D">
              <w:rPr>
                <w:noProof/>
                <w:webHidden/>
              </w:rPr>
              <w:fldChar w:fldCharType="end"/>
            </w:r>
          </w:hyperlink>
        </w:p>
        <w:p w14:paraId="1D0B615C" w14:textId="7D7B9305" w:rsidR="00D22DEE" w:rsidRPr="0039004D" w:rsidRDefault="00537F40">
          <w:pPr>
            <w:pStyle w:val="TDC1"/>
            <w:tabs>
              <w:tab w:val="right" w:leader="dot" w:pos="8488"/>
            </w:tabs>
            <w:rPr>
              <w:rFonts w:eastAsiaTheme="minorEastAsia"/>
              <w:noProof/>
              <w:lang w:eastAsia="es-ES_tradnl"/>
            </w:rPr>
          </w:pPr>
          <w:hyperlink w:anchor="_Toc508100411" w:history="1">
            <w:r w:rsidR="00D22DEE" w:rsidRPr="0039004D">
              <w:rPr>
                <w:rStyle w:val="Hipervnculo"/>
                <w:rFonts w:cs="Times New Roman"/>
                <w:noProof/>
              </w:rPr>
              <w:t>Marco Teóric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1 \h </w:instrText>
            </w:r>
            <w:r w:rsidR="00D22DEE" w:rsidRPr="0039004D">
              <w:rPr>
                <w:noProof/>
                <w:webHidden/>
              </w:rPr>
            </w:r>
            <w:r w:rsidR="00D22DEE" w:rsidRPr="0039004D">
              <w:rPr>
                <w:noProof/>
                <w:webHidden/>
              </w:rPr>
              <w:fldChar w:fldCharType="separate"/>
            </w:r>
            <w:r w:rsidR="0039004D">
              <w:rPr>
                <w:noProof/>
                <w:webHidden/>
              </w:rPr>
              <w:t>10</w:t>
            </w:r>
            <w:r w:rsidR="00D22DEE" w:rsidRPr="0039004D">
              <w:rPr>
                <w:noProof/>
                <w:webHidden/>
              </w:rPr>
              <w:fldChar w:fldCharType="end"/>
            </w:r>
          </w:hyperlink>
        </w:p>
        <w:p w14:paraId="58A2B9E5" w14:textId="662B52CE" w:rsidR="00D22DEE" w:rsidRPr="0039004D" w:rsidRDefault="00537F40">
          <w:pPr>
            <w:pStyle w:val="TDC2"/>
            <w:tabs>
              <w:tab w:val="left" w:pos="720"/>
              <w:tab w:val="right" w:leader="dot" w:pos="8488"/>
            </w:tabs>
            <w:rPr>
              <w:rFonts w:eastAsiaTheme="minorEastAsia"/>
              <w:noProof/>
              <w:lang w:eastAsia="es-ES_tradnl"/>
            </w:rPr>
          </w:pPr>
          <w:hyperlink w:anchor="_Toc508100412"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Calidad de Atención al usuario y sistemas de gestión para reclamos en el sector salud</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2 \h </w:instrText>
            </w:r>
            <w:r w:rsidR="00D22DEE" w:rsidRPr="0039004D">
              <w:rPr>
                <w:noProof/>
                <w:webHidden/>
              </w:rPr>
            </w:r>
            <w:r w:rsidR="00D22DEE" w:rsidRPr="0039004D">
              <w:rPr>
                <w:noProof/>
                <w:webHidden/>
              </w:rPr>
              <w:fldChar w:fldCharType="separate"/>
            </w:r>
            <w:r w:rsidR="0039004D">
              <w:rPr>
                <w:noProof/>
                <w:webHidden/>
              </w:rPr>
              <w:t>10</w:t>
            </w:r>
            <w:r w:rsidR="00D22DEE" w:rsidRPr="0039004D">
              <w:rPr>
                <w:noProof/>
                <w:webHidden/>
              </w:rPr>
              <w:fldChar w:fldCharType="end"/>
            </w:r>
          </w:hyperlink>
        </w:p>
        <w:p w14:paraId="75C27E39" w14:textId="5C9D6DB6" w:rsidR="00D22DEE" w:rsidRPr="0039004D" w:rsidRDefault="00537F40">
          <w:pPr>
            <w:pStyle w:val="TDC3"/>
            <w:rPr>
              <w:rFonts w:eastAsiaTheme="minorEastAsia"/>
              <w:noProof/>
              <w:lang w:eastAsia="es-ES_tradnl"/>
            </w:rPr>
          </w:pPr>
          <w:hyperlink w:anchor="_Toc508100413"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Calidad de Atención en Salud al Usuari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3 \h </w:instrText>
            </w:r>
            <w:r w:rsidR="00D22DEE" w:rsidRPr="0039004D">
              <w:rPr>
                <w:noProof/>
                <w:webHidden/>
              </w:rPr>
            </w:r>
            <w:r w:rsidR="00D22DEE" w:rsidRPr="0039004D">
              <w:rPr>
                <w:noProof/>
                <w:webHidden/>
              </w:rPr>
              <w:fldChar w:fldCharType="separate"/>
            </w:r>
            <w:r w:rsidR="0039004D">
              <w:rPr>
                <w:noProof/>
                <w:webHidden/>
              </w:rPr>
              <w:t>10</w:t>
            </w:r>
            <w:r w:rsidR="00D22DEE" w:rsidRPr="0039004D">
              <w:rPr>
                <w:noProof/>
                <w:webHidden/>
              </w:rPr>
              <w:fldChar w:fldCharType="end"/>
            </w:r>
          </w:hyperlink>
        </w:p>
        <w:p w14:paraId="41715076" w14:textId="33EDA419" w:rsidR="00D22DEE" w:rsidRPr="0039004D" w:rsidRDefault="00537F40">
          <w:pPr>
            <w:pStyle w:val="TDC3"/>
            <w:rPr>
              <w:rFonts w:eastAsiaTheme="minorEastAsia"/>
              <w:noProof/>
              <w:lang w:eastAsia="es-ES_tradnl"/>
            </w:rPr>
          </w:pPr>
          <w:hyperlink w:anchor="_Toc508100414"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Importancia del Monitore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4 \h </w:instrText>
            </w:r>
            <w:r w:rsidR="00D22DEE" w:rsidRPr="0039004D">
              <w:rPr>
                <w:noProof/>
                <w:webHidden/>
              </w:rPr>
            </w:r>
            <w:r w:rsidR="00D22DEE" w:rsidRPr="0039004D">
              <w:rPr>
                <w:noProof/>
                <w:webHidden/>
              </w:rPr>
              <w:fldChar w:fldCharType="separate"/>
            </w:r>
            <w:r w:rsidR="0039004D">
              <w:rPr>
                <w:noProof/>
                <w:webHidden/>
              </w:rPr>
              <w:t>11</w:t>
            </w:r>
            <w:r w:rsidR="00D22DEE" w:rsidRPr="0039004D">
              <w:rPr>
                <w:noProof/>
                <w:webHidden/>
              </w:rPr>
              <w:fldChar w:fldCharType="end"/>
            </w:r>
          </w:hyperlink>
        </w:p>
        <w:p w14:paraId="33288D2B" w14:textId="761E7D32" w:rsidR="00D22DEE" w:rsidRPr="0039004D" w:rsidRDefault="00537F40">
          <w:pPr>
            <w:pStyle w:val="TDC3"/>
            <w:rPr>
              <w:rFonts w:eastAsiaTheme="minorEastAsia"/>
              <w:noProof/>
              <w:lang w:eastAsia="es-ES_tradnl"/>
            </w:rPr>
          </w:pPr>
          <w:hyperlink w:anchor="_Toc508100415"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Formas de monitoreo en Perú y el Mund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5 \h </w:instrText>
            </w:r>
            <w:r w:rsidR="00D22DEE" w:rsidRPr="0039004D">
              <w:rPr>
                <w:noProof/>
                <w:webHidden/>
              </w:rPr>
            </w:r>
            <w:r w:rsidR="00D22DEE" w:rsidRPr="0039004D">
              <w:rPr>
                <w:noProof/>
                <w:webHidden/>
              </w:rPr>
              <w:fldChar w:fldCharType="separate"/>
            </w:r>
            <w:r w:rsidR="0039004D">
              <w:rPr>
                <w:noProof/>
                <w:webHidden/>
              </w:rPr>
              <w:t>11</w:t>
            </w:r>
            <w:r w:rsidR="00D22DEE" w:rsidRPr="0039004D">
              <w:rPr>
                <w:noProof/>
                <w:webHidden/>
              </w:rPr>
              <w:fldChar w:fldCharType="end"/>
            </w:r>
          </w:hyperlink>
        </w:p>
        <w:p w14:paraId="35BC7D58" w14:textId="7BB6DE24" w:rsidR="00D22DEE" w:rsidRPr="0039004D" w:rsidRDefault="00537F40">
          <w:pPr>
            <w:pStyle w:val="TDC3"/>
            <w:rPr>
              <w:rFonts w:eastAsiaTheme="minorEastAsia"/>
              <w:noProof/>
              <w:lang w:eastAsia="es-ES_tradnl"/>
            </w:rPr>
          </w:pPr>
          <w:hyperlink w:anchor="_Toc508100416"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Sistema de gestión de reclamos en el sector salud</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6 \h </w:instrText>
            </w:r>
            <w:r w:rsidR="00D22DEE" w:rsidRPr="0039004D">
              <w:rPr>
                <w:noProof/>
                <w:webHidden/>
              </w:rPr>
            </w:r>
            <w:r w:rsidR="00D22DEE" w:rsidRPr="0039004D">
              <w:rPr>
                <w:noProof/>
                <w:webHidden/>
              </w:rPr>
              <w:fldChar w:fldCharType="separate"/>
            </w:r>
            <w:r w:rsidR="0039004D">
              <w:rPr>
                <w:noProof/>
                <w:webHidden/>
              </w:rPr>
              <w:t>13</w:t>
            </w:r>
            <w:r w:rsidR="00D22DEE" w:rsidRPr="0039004D">
              <w:rPr>
                <w:noProof/>
                <w:webHidden/>
              </w:rPr>
              <w:fldChar w:fldCharType="end"/>
            </w:r>
          </w:hyperlink>
        </w:p>
        <w:p w14:paraId="1B2160D4" w14:textId="72193CA8" w:rsidR="00D22DEE" w:rsidRPr="0039004D" w:rsidRDefault="00537F40">
          <w:pPr>
            <w:pStyle w:val="TDC3"/>
            <w:rPr>
              <w:rFonts w:eastAsiaTheme="minorEastAsia"/>
              <w:noProof/>
              <w:lang w:eastAsia="es-ES_tradnl"/>
            </w:rPr>
          </w:pPr>
          <w:hyperlink w:anchor="_Toc508100417"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Ejemplos de SGRS utilizadas en el mund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7 \h </w:instrText>
            </w:r>
            <w:r w:rsidR="00D22DEE" w:rsidRPr="0039004D">
              <w:rPr>
                <w:noProof/>
                <w:webHidden/>
              </w:rPr>
            </w:r>
            <w:r w:rsidR="00D22DEE" w:rsidRPr="0039004D">
              <w:rPr>
                <w:noProof/>
                <w:webHidden/>
              </w:rPr>
              <w:fldChar w:fldCharType="separate"/>
            </w:r>
            <w:r w:rsidR="0039004D">
              <w:rPr>
                <w:noProof/>
                <w:webHidden/>
              </w:rPr>
              <w:t>15</w:t>
            </w:r>
            <w:r w:rsidR="00D22DEE" w:rsidRPr="0039004D">
              <w:rPr>
                <w:noProof/>
                <w:webHidden/>
              </w:rPr>
              <w:fldChar w:fldCharType="end"/>
            </w:r>
          </w:hyperlink>
        </w:p>
        <w:p w14:paraId="6A8C5FE8" w14:textId="1C4B754E" w:rsidR="00D22DEE" w:rsidRPr="0039004D" w:rsidRDefault="00537F40">
          <w:pPr>
            <w:pStyle w:val="TDC2"/>
            <w:tabs>
              <w:tab w:val="left" w:pos="720"/>
              <w:tab w:val="right" w:leader="dot" w:pos="8488"/>
            </w:tabs>
            <w:rPr>
              <w:rFonts w:eastAsiaTheme="minorEastAsia"/>
              <w:noProof/>
              <w:lang w:eastAsia="es-ES_tradnl"/>
            </w:rPr>
          </w:pPr>
          <w:hyperlink w:anchor="_Toc508100418"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Diseño Centrado en el Usuario (UCD) y su importancia en el sector salud</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8 \h </w:instrText>
            </w:r>
            <w:r w:rsidR="00D22DEE" w:rsidRPr="0039004D">
              <w:rPr>
                <w:noProof/>
                <w:webHidden/>
              </w:rPr>
            </w:r>
            <w:r w:rsidR="00D22DEE" w:rsidRPr="0039004D">
              <w:rPr>
                <w:noProof/>
                <w:webHidden/>
              </w:rPr>
              <w:fldChar w:fldCharType="separate"/>
            </w:r>
            <w:r w:rsidR="0039004D">
              <w:rPr>
                <w:noProof/>
                <w:webHidden/>
              </w:rPr>
              <w:t>16</w:t>
            </w:r>
            <w:r w:rsidR="00D22DEE" w:rsidRPr="0039004D">
              <w:rPr>
                <w:noProof/>
                <w:webHidden/>
              </w:rPr>
              <w:fldChar w:fldCharType="end"/>
            </w:r>
          </w:hyperlink>
        </w:p>
        <w:p w14:paraId="26483EA5" w14:textId="4A8D6365" w:rsidR="00D22DEE" w:rsidRPr="0039004D" w:rsidRDefault="00537F40">
          <w:pPr>
            <w:pStyle w:val="TDC3"/>
            <w:rPr>
              <w:rFonts w:eastAsiaTheme="minorEastAsia"/>
              <w:noProof/>
              <w:lang w:eastAsia="es-ES_tradnl"/>
            </w:rPr>
          </w:pPr>
          <w:hyperlink w:anchor="_Toc508100419"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Descripción e Importancia</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19 \h </w:instrText>
            </w:r>
            <w:r w:rsidR="00D22DEE" w:rsidRPr="0039004D">
              <w:rPr>
                <w:noProof/>
                <w:webHidden/>
              </w:rPr>
            </w:r>
            <w:r w:rsidR="00D22DEE" w:rsidRPr="0039004D">
              <w:rPr>
                <w:noProof/>
                <w:webHidden/>
              </w:rPr>
              <w:fldChar w:fldCharType="separate"/>
            </w:r>
            <w:r w:rsidR="0039004D">
              <w:rPr>
                <w:noProof/>
                <w:webHidden/>
              </w:rPr>
              <w:t>16</w:t>
            </w:r>
            <w:r w:rsidR="00D22DEE" w:rsidRPr="0039004D">
              <w:rPr>
                <w:noProof/>
                <w:webHidden/>
              </w:rPr>
              <w:fldChar w:fldCharType="end"/>
            </w:r>
          </w:hyperlink>
        </w:p>
        <w:p w14:paraId="3C9800FB" w14:textId="66A4B95B" w:rsidR="00D22DEE" w:rsidRPr="0039004D" w:rsidRDefault="00537F40">
          <w:pPr>
            <w:pStyle w:val="TDC3"/>
            <w:rPr>
              <w:rFonts w:eastAsiaTheme="minorEastAsia"/>
              <w:noProof/>
              <w:lang w:eastAsia="es-ES_tradnl"/>
            </w:rPr>
          </w:pPr>
          <w:hyperlink w:anchor="_Toc508100420"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Metodología del diseño centrado en el usuari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0 \h </w:instrText>
            </w:r>
            <w:r w:rsidR="00D22DEE" w:rsidRPr="0039004D">
              <w:rPr>
                <w:noProof/>
                <w:webHidden/>
              </w:rPr>
            </w:r>
            <w:r w:rsidR="00D22DEE" w:rsidRPr="0039004D">
              <w:rPr>
                <w:noProof/>
                <w:webHidden/>
              </w:rPr>
              <w:fldChar w:fldCharType="separate"/>
            </w:r>
            <w:r w:rsidR="0039004D">
              <w:rPr>
                <w:noProof/>
                <w:webHidden/>
              </w:rPr>
              <w:t>17</w:t>
            </w:r>
            <w:r w:rsidR="00D22DEE" w:rsidRPr="0039004D">
              <w:rPr>
                <w:noProof/>
                <w:webHidden/>
              </w:rPr>
              <w:fldChar w:fldCharType="end"/>
            </w:r>
          </w:hyperlink>
        </w:p>
        <w:p w14:paraId="2E6A6A23" w14:textId="21C9808F" w:rsidR="00D22DEE" w:rsidRPr="0039004D" w:rsidRDefault="00537F40">
          <w:pPr>
            <w:pStyle w:val="TDC3"/>
            <w:rPr>
              <w:rFonts w:eastAsiaTheme="minorEastAsia"/>
              <w:noProof/>
              <w:lang w:eastAsia="es-ES_tradnl"/>
            </w:rPr>
          </w:pPr>
          <w:hyperlink w:anchor="_Toc508100421"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Casos de uso: Diseño Centrado en el Usuario en el mund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1 \h </w:instrText>
            </w:r>
            <w:r w:rsidR="00D22DEE" w:rsidRPr="0039004D">
              <w:rPr>
                <w:noProof/>
                <w:webHidden/>
              </w:rPr>
            </w:r>
            <w:r w:rsidR="00D22DEE" w:rsidRPr="0039004D">
              <w:rPr>
                <w:noProof/>
                <w:webHidden/>
              </w:rPr>
              <w:fldChar w:fldCharType="separate"/>
            </w:r>
            <w:r w:rsidR="0039004D">
              <w:rPr>
                <w:noProof/>
                <w:webHidden/>
              </w:rPr>
              <w:t>20</w:t>
            </w:r>
            <w:r w:rsidR="00D22DEE" w:rsidRPr="0039004D">
              <w:rPr>
                <w:noProof/>
                <w:webHidden/>
              </w:rPr>
              <w:fldChar w:fldCharType="end"/>
            </w:r>
          </w:hyperlink>
        </w:p>
        <w:p w14:paraId="43768918" w14:textId="5477693D" w:rsidR="00D22DEE" w:rsidRPr="0039004D" w:rsidRDefault="00537F40">
          <w:pPr>
            <w:pStyle w:val="TDC3"/>
            <w:rPr>
              <w:rFonts w:eastAsiaTheme="minorEastAsia"/>
              <w:noProof/>
              <w:lang w:eastAsia="es-ES_tradnl"/>
            </w:rPr>
          </w:pPr>
          <w:hyperlink w:anchor="_Toc508100422"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Casos de Uso: Diseño Centrado en el Usuario en Perú</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2 \h </w:instrText>
            </w:r>
            <w:r w:rsidR="00D22DEE" w:rsidRPr="0039004D">
              <w:rPr>
                <w:noProof/>
                <w:webHidden/>
              </w:rPr>
            </w:r>
            <w:r w:rsidR="00D22DEE" w:rsidRPr="0039004D">
              <w:rPr>
                <w:noProof/>
                <w:webHidden/>
              </w:rPr>
              <w:fldChar w:fldCharType="separate"/>
            </w:r>
            <w:r w:rsidR="0039004D">
              <w:rPr>
                <w:noProof/>
                <w:webHidden/>
              </w:rPr>
              <w:t>20</w:t>
            </w:r>
            <w:r w:rsidR="00D22DEE" w:rsidRPr="0039004D">
              <w:rPr>
                <w:noProof/>
                <w:webHidden/>
              </w:rPr>
              <w:fldChar w:fldCharType="end"/>
            </w:r>
          </w:hyperlink>
        </w:p>
        <w:p w14:paraId="35764964" w14:textId="0A1B051C" w:rsidR="00D22DEE" w:rsidRPr="0039004D" w:rsidRDefault="00537F40">
          <w:pPr>
            <w:pStyle w:val="TDC3"/>
            <w:rPr>
              <w:rFonts w:eastAsiaTheme="minorEastAsia"/>
              <w:noProof/>
              <w:lang w:eastAsia="es-ES_tradnl"/>
            </w:rPr>
          </w:pPr>
          <w:hyperlink w:anchor="_Toc508100423"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Diseño centrado en el usuario en el sector salud: Importancia</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3 \h </w:instrText>
            </w:r>
            <w:r w:rsidR="00D22DEE" w:rsidRPr="0039004D">
              <w:rPr>
                <w:noProof/>
                <w:webHidden/>
              </w:rPr>
            </w:r>
            <w:r w:rsidR="00D22DEE" w:rsidRPr="0039004D">
              <w:rPr>
                <w:noProof/>
                <w:webHidden/>
              </w:rPr>
              <w:fldChar w:fldCharType="separate"/>
            </w:r>
            <w:r w:rsidR="0039004D">
              <w:rPr>
                <w:noProof/>
                <w:webHidden/>
              </w:rPr>
              <w:t>21</w:t>
            </w:r>
            <w:r w:rsidR="00D22DEE" w:rsidRPr="0039004D">
              <w:rPr>
                <w:noProof/>
                <w:webHidden/>
              </w:rPr>
              <w:fldChar w:fldCharType="end"/>
            </w:r>
          </w:hyperlink>
        </w:p>
        <w:p w14:paraId="15EA5BD8" w14:textId="11C1125D" w:rsidR="00D22DEE" w:rsidRPr="0039004D" w:rsidRDefault="00537F40">
          <w:pPr>
            <w:pStyle w:val="TDC2"/>
            <w:tabs>
              <w:tab w:val="left" w:pos="960"/>
              <w:tab w:val="right" w:leader="dot" w:pos="8488"/>
            </w:tabs>
            <w:rPr>
              <w:rFonts w:eastAsiaTheme="minorEastAsia"/>
              <w:noProof/>
              <w:lang w:eastAsia="es-ES_tradnl"/>
            </w:rPr>
          </w:pPr>
          <w:hyperlink w:anchor="_Toc508100424" w:history="1">
            <w:r w:rsidR="00D22DEE" w:rsidRPr="0039004D">
              <w:rPr>
                <w:rStyle w:val="Hipervnculo"/>
                <w:rFonts w:cs="Times New Roman"/>
                <w:noProof/>
                <w:lang w:val="es-ES"/>
              </w:rPr>
              <w:t>III.</w:t>
            </w:r>
            <w:r w:rsidR="00D22DEE" w:rsidRPr="0039004D">
              <w:rPr>
                <w:rFonts w:eastAsiaTheme="minorEastAsia"/>
                <w:noProof/>
                <w:lang w:eastAsia="es-ES_tradnl"/>
              </w:rPr>
              <w:tab/>
            </w:r>
            <w:r w:rsidR="00D22DEE" w:rsidRPr="0039004D">
              <w:rPr>
                <w:rStyle w:val="Hipervnculo"/>
                <w:rFonts w:cs="Times New Roman"/>
                <w:noProof/>
                <w:lang w:val="es-ES"/>
              </w:rPr>
              <w:t>Caso: SUSALUD – Perú</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4 \h </w:instrText>
            </w:r>
            <w:r w:rsidR="00D22DEE" w:rsidRPr="0039004D">
              <w:rPr>
                <w:noProof/>
                <w:webHidden/>
              </w:rPr>
            </w:r>
            <w:r w:rsidR="00D22DEE" w:rsidRPr="0039004D">
              <w:rPr>
                <w:noProof/>
                <w:webHidden/>
              </w:rPr>
              <w:fldChar w:fldCharType="separate"/>
            </w:r>
            <w:r w:rsidR="0039004D">
              <w:rPr>
                <w:noProof/>
                <w:webHidden/>
              </w:rPr>
              <w:t>22</w:t>
            </w:r>
            <w:r w:rsidR="00D22DEE" w:rsidRPr="0039004D">
              <w:rPr>
                <w:noProof/>
                <w:webHidden/>
              </w:rPr>
              <w:fldChar w:fldCharType="end"/>
            </w:r>
          </w:hyperlink>
        </w:p>
        <w:p w14:paraId="5AD23121" w14:textId="53133B46" w:rsidR="00D22DEE" w:rsidRPr="0039004D" w:rsidRDefault="00537F40">
          <w:pPr>
            <w:pStyle w:val="TDC3"/>
            <w:rPr>
              <w:rFonts w:eastAsiaTheme="minorEastAsia"/>
              <w:noProof/>
              <w:lang w:eastAsia="es-ES_tradnl"/>
            </w:rPr>
          </w:pPr>
          <w:hyperlink w:anchor="_Toc508100425"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Descripción</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5 \h </w:instrText>
            </w:r>
            <w:r w:rsidR="00D22DEE" w:rsidRPr="0039004D">
              <w:rPr>
                <w:noProof/>
                <w:webHidden/>
              </w:rPr>
            </w:r>
            <w:r w:rsidR="00D22DEE" w:rsidRPr="0039004D">
              <w:rPr>
                <w:noProof/>
                <w:webHidden/>
              </w:rPr>
              <w:fldChar w:fldCharType="separate"/>
            </w:r>
            <w:r w:rsidR="0039004D">
              <w:rPr>
                <w:noProof/>
                <w:webHidden/>
              </w:rPr>
              <w:t>22</w:t>
            </w:r>
            <w:r w:rsidR="00D22DEE" w:rsidRPr="0039004D">
              <w:rPr>
                <w:noProof/>
                <w:webHidden/>
              </w:rPr>
              <w:fldChar w:fldCharType="end"/>
            </w:r>
          </w:hyperlink>
        </w:p>
        <w:p w14:paraId="4CB399A7" w14:textId="5EA7CE42" w:rsidR="00D22DEE" w:rsidRPr="0039004D" w:rsidRDefault="00537F40">
          <w:pPr>
            <w:pStyle w:val="TDC3"/>
            <w:rPr>
              <w:rFonts w:eastAsiaTheme="minorEastAsia"/>
              <w:noProof/>
              <w:lang w:eastAsia="es-ES_tradnl"/>
            </w:rPr>
          </w:pPr>
          <w:hyperlink w:anchor="_Toc508100426"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Sistema de Solicitudes en Atención al Ciudadan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6 \h </w:instrText>
            </w:r>
            <w:r w:rsidR="00D22DEE" w:rsidRPr="0039004D">
              <w:rPr>
                <w:noProof/>
                <w:webHidden/>
              </w:rPr>
            </w:r>
            <w:r w:rsidR="00D22DEE" w:rsidRPr="0039004D">
              <w:rPr>
                <w:noProof/>
                <w:webHidden/>
              </w:rPr>
              <w:fldChar w:fldCharType="separate"/>
            </w:r>
            <w:r w:rsidR="0039004D">
              <w:rPr>
                <w:noProof/>
                <w:webHidden/>
              </w:rPr>
              <w:t>23</w:t>
            </w:r>
            <w:r w:rsidR="00D22DEE" w:rsidRPr="0039004D">
              <w:rPr>
                <w:noProof/>
                <w:webHidden/>
              </w:rPr>
              <w:fldChar w:fldCharType="end"/>
            </w:r>
          </w:hyperlink>
        </w:p>
        <w:p w14:paraId="211A6D44" w14:textId="3B6D126A" w:rsidR="00D22DEE" w:rsidRPr="0039004D" w:rsidRDefault="00537F40">
          <w:pPr>
            <w:pStyle w:val="TDC3"/>
            <w:rPr>
              <w:rFonts w:eastAsiaTheme="minorEastAsia"/>
              <w:noProof/>
              <w:lang w:eastAsia="es-ES_tradnl"/>
            </w:rPr>
          </w:pPr>
          <w:hyperlink w:anchor="_Toc508100427"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Normativa vigente para la presentación y manejo de reclamos en el sector salud</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7 \h </w:instrText>
            </w:r>
            <w:r w:rsidR="00D22DEE" w:rsidRPr="0039004D">
              <w:rPr>
                <w:noProof/>
                <w:webHidden/>
              </w:rPr>
            </w:r>
            <w:r w:rsidR="00D22DEE" w:rsidRPr="0039004D">
              <w:rPr>
                <w:noProof/>
                <w:webHidden/>
              </w:rPr>
              <w:fldChar w:fldCharType="separate"/>
            </w:r>
            <w:r w:rsidR="0039004D">
              <w:rPr>
                <w:noProof/>
                <w:webHidden/>
              </w:rPr>
              <w:t>25</w:t>
            </w:r>
            <w:r w:rsidR="00D22DEE" w:rsidRPr="0039004D">
              <w:rPr>
                <w:noProof/>
                <w:webHidden/>
              </w:rPr>
              <w:fldChar w:fldCharType="end"/>
            </w:r>
          </w:hyperlink>
        </w:p>
        <w:p w14:paraId="0DDE9C21" w14:textId="54CCFC99" w:rsidR="00D22DEE" w:rsidRPr="0039004D" w:rsidRDefault="00537F40">
          <w:pPr>
            <w:pStyle w:val="TDC3"/>
            <w:rPr>
              <w:rFonts w:eastAsiaTheme="minorEastAsia"/>
              <w:noProof/>
              <w:lang w:eastAsia="es-ES_tradnl"/>
            </w:rPr>
          </w:pPr>
          <w:hyperlink w:anchor="_Toc508100428"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Limitaciones del Sistema de Casos en Atención al Ciudadan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8 \h </w:instrText>
            </w:r>
            <w:r w:rsidR="00D22DEE" w:rsidRPr="0039004D">
              <w:rPr>
                <w:noProof/>
                <w:webHidden/>
              </w:rPr>
            </w:r>
            <w:r w:rsidR="00D22DEE" w:rsidRPr="0039004D">
              <w:rPr>
                <w:noProof/>
                <w:webHidden/>
              </w:rPr>
              <w:fldChar w:fldCharType="separate"/>
            </w:r>
            <w:r w:rsidR="0039004D">
              <w:rPr>
                <w:noProof/>
                <w:webHidden/>
              </w:rPr>
              <w:t>26</w:t>
            </w:r>
            <w:r w:rsidR="00D22DEE" w:rsidRPr="0039004D">
              <w:rPr>
                <w:noProof/>
                <w:webHidden/>
              </w:rPr>
              <w:fldChar w:fldCharType="end"/>
            </w:r>
          </w:hyperlink>
        </w:p>
        <w:p w14:paraId="301849F9" w14:textId="38532900" w:rsidR="00D22DEE" w:rsidRPr="0039004D" w:rsidRDefault="00537F40">
          <w:pPr>
            <w:pStyle w:val="TDC3"/>
            <w:rPr>
              <w:rFonts w:eastAsiaTheme="minorEastAsia"/>
              <w:noProof/>
              <w:lang w:eastAsia="es-ES_tradnl"/>
            </w:rPr>
          </w:pPr>
          <w:hyperlink w:anchor="_Toc508100429"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Oportunidades de Mejora</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29 \h </w:instrText>
            </w:r>
            <w:r w:rsidR="00D22DEE" w:rsidRPr="0039004D">
              <w:rPr>
                <w:noProof/>
                <w:webHidden/>
              </w:rPr>
            </w:r>
            <w:r w:rsidR="00D22DEE" w:rsidRPr="0039004D">
              <w:rPr>
                <w:noProof/>
                <w:webHidden/>
              </w:rPr>
              <w:fldChar w:fldCharType="separate"/>
            </w:r>
            <w:r w:rsidR="0039004D">
              <w:rPr>
                <w:noProof/>
                <w:webHidden/>
              </w:rPr>
              <w:t>27</w:t>
            </w:r>
            <w:r w:rsidR="00D22DEE" w:rsidRPr="0039004D">
              <w:rPr>
                <w:noProof/>
                <w:webHidden/>
              </w:rPr>
              <w:fldChar w:fldCharType="end"/>
            </w:r>
          </w:hyperlink>
        </w:p>
        <w:p w14:paraId="2EDAA0D6" w14:textId="08AD1D2D" w:rsidR="00D22DEE" w:rsidRPr="0039004D" w:rsidRDefault="00537F40">
          <w:pPr>
            <w:pStyle w:val="TDC3"/>
            <w:rPr>
              <w:rFonts w:eastAsiaTheme="minorEastAsia"/>
              <w:noProof/>
              <w:lang w:eastAsia="es-ES_tradnl"/>
            </w:rPr>
          </w:pPr>
          <w:hyperlink w:anchor="_Toc508100430" w:history="1">
            <w:r w:rsidR="00D22DEE" w:rsidRPr="0039004D">
              <w:rPr>
                <w:rStyle w:val="Hipervnculo"/>
                <w:noProof/>
              </w:rPr>
              <w:t>6.</w:t>
            </w:r>
            <w:r w:rsidR="00D22DEE" w:rsidRPr="0039004D">
              <w:rPr>
                <w:rFonts w:eastAsiaTheme="minorEastAsia"/>
                <w:noProof/>
                <w:lang w:eastAsia="es-ES_tradnl"/>
              </w:rPr>
              <w:tab/>
            </w:r>
            <w:r w:rsidR="00D22DEE" w:rsidRPr="0039004D">
              <w:rPr>
                <w:rStyle w:val="Hipervnculo"/>
                <w:noProof/>
              </w:rPr>
              <w:t>Diseño centrado en el usuario en el sector Salud en Perú</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0 \h </w:instrText>
            </w:r>
            <w:r w:rsidR="00D22DEE" w:rsidRPr="0039004D">
              <w:rPr>
                <w:noProof/>
                <w:webHidden/>
              </w:rPr>
            </w:r>
            <w:r w:rsidR="00D22DEE" w:rsidRPr="0039004D">
              <w:rPr>
                <w:noProof/>
                <w:webHidden/>
              </w:rPr>
              <w:fldChar w:fldCharType="separate"/>
            </w:r>
            <w:r w:rsidR="0039004D">
              <w:rPr>
                <w:noProof/>
                <w:webHidden/>
              </w:rPr>
              <w:t>27</w:t>
            </w:r>
            <w:r w:rsidR="00D22DEE" w:rsidRPr="0039004D">
              <w:rPr>
                <w:noProof/>
                <w:webHidden/>
              </w:rPr>
              <w:fldChar w:fldCharType="end"/>
            </w:r>
          </w:hyperlink>
        </w:p>
        <w:p w14:paraId="1459013E" w14:textId="1393F6A2" w:rsidR="00D22DEE" w:rsidRPr="0039004D" w:rsidRDefault="00537F40">
          <w:pPr>
            <w:pStyle w:val="TDC1"/>
            <w:tabs>
              <w:tab w:val="right" w:leader="dot" w:pos="8488"/>
            </w:tabs>
            <w:rPr>
              <w:rFonts w:eastAsiaTheme="minorEastAsia"/>
              <w:noProof/>
              <w:lang w:eastAsia="es-ES_tradnl"/>
            </w:rPr>
          </w:pPr>
          <w:hyperlink w:anchor="_Toc508100431" w:history="1">
            <w:r w:rsidR="00D22DEE" w:rsidRPr="0039004D">
              <w:rPr>
                <w:rStyle w:val="Hipervnculo"/>
                <w:rFonts w:cs="Times New Roman"/>
                <w:noProof/>
              </w:rPr>
              <w:t>Justificación del estudi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1 \h </w:instrText>
            </w:r>
            <w:r w:rsidR="00D22DEE" w:rsidRPr="0039004D">
              <w:rPr>
                <w:noProof/>
                <w:webHidden/>
              </w:rPr>
            </w:r>
            <w:r w:rsidR="00D22DEE" w:rsidRPr="0039004D">
              <w:rPr>
                <w:noProof/>
                <w:webHidden/>
              </w:rPr>
              <w:fldChar w:fldCharType="separate"/>
            </w:r>
            <w:r w:rsidR="0039004D">
              <w:rPr>
                <w:noProof/>
                <w:webHidden/>
              </w:rPr>
              <w:t>29</w:t>
            </w:r>
            <w:r w:rsidR="00D22DEE" w:rsidRPr="0039004D">
              <w:rPr>
                <w:noProof/>
                <w:webHidden/>
              </w:rPr>
              <w:fldChar w:fldCharType="end"/>
            </w:r>
          </w:hyperlink>
        </w:p>
        <w:p w14:paraId="359176A6" w14:textId="1999A9C3" w:rsidR="00D22DEE" w:rsidRPr="0039004D" w:rsidRDefault="00537F40">
          <w:pPr>
            <w:pStyle w:val="TDC1"/>
            <w:tabs>
              <w:tab w:val="right" w:leader="dot" w:pos="8488"/>
            </w:tabs>
            <w:rPr>
              <w:rFonts w:eastAsiaTheme="minorEastAsia"/>
              <w:noProof/>
              <w:lang w:eastAsia="es-ES_tradnl"/>
            </w:rPr>
          </w:pPr>
          <w:hyperlink w:anchor="_Toc508100432" w:history="1">
            <w:r w:rsidR="00D22DEE" w:rsidRPr="0039004D">
              <w:rPr>
                <w:rStyle w:val="Hipervnculo"/>
                <w:rFonts w:cs="Times New Roman"/>
                <w:noProof/>
              </w:rPr>
              <w:t>Objetivo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2 \h </w:instrText>
            </w:r>
            <w:r w:rsidR="00D22DEE" w:rsidRPr="0039004D">
              <w:rPr>
                <w:noProof/>
                <w:webHidden/>
              </w:rPr>
            </w:r>
            <w:r w:rsidR="00D22DEE" w:rsidRPr="0039004D">
              <w:rPr>
                <w:noProof/>
                <w:webHidden/>
              </w:rPr>
              <w:fldChar w:fldCharType="separate"/>
            </w:r>
            <w:r w:rsidR="0039004D">
              <w:rPr>
                <w:noProof/>
                <w:webHidden/>
              </w:rPr>
              <w:t>31</w:t>
            </w:r>
            <w:r w:rsidR="00D22DEE" w:rsidRPr="0039004D">
              <w:rPr>
                <w:noProof/>
                <w:webHidden/>
              </w:rPr>
              <w:fldChar w:fldCharType="end"/>
            </w:r>
          </w:hyperlink>
        </w:p>
        <w:p w14:paraId="288190F4" w14:textId="546A663C" w:rsidR="00D22DEE" w:rsidRPr="0039004D" w:rsidRDefault="00537F40">
          <w:pPr>
            <w:pStyle w:val="TDC2"/>
            <w:tabs>
              <w:tab w:val="left" w:pos="720"/>
              <w:tab w:val="right" w:leader="dot" w:pos="8488"/>
            </w:tabs>
            <w:rPr>
              <w:rFonts w:eastAsiaTheme="minorEastAsia"/>
              <w:noProof/>
              <w:lang w:eastAsia="es-ES_tradnl"/>
            </w:rPr>
          </w:pPr>
          <w:hyperlink w:anchor="_Toc508100433"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Objetivo General</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3 \h </w:instrText>
            </w:r>
            <w:r w:rsidR="00D22DEE" w:rsidRPr="0039004D">
              <w:rPr>
                <w:noProof/>
                <w:webHidden/>
              </w:rPr>
            </w:r>
            <w:r w:rsidR="00D22DEE" w:rsidRPr="0039004D">
              <w:rPr>
                <w:noProof/>
                <w:webHidden/>
              </w:rPr>
              <w:fldChar w:fldCharType="separate"/>
            </w:r>
            <w:r w:rsidR="0039004D">
              <w:rPr>
                <w:noProof/>
                <w:webHidden/>
              </w:rPr>
              <w:t>31</w:t>
            </w:r>
            <w:r w:rsidR="00D22DEE" w:rsidRPr="0039004D">
              <w:rPr>
                <w:noProof/>
                <w:webHidden/>
              </w:rPr>
              <w:fldChar w:fldCharType="end"/>
            </w:r>
          </w:hyperlink>
        </w:p>
        <w:p w14:paraId="0DA2A188" w14:textId="214913B2" w:rsidR="00D22DEE" w:rsidRPr="0039004D" w:rsidRDefault="00537F40">
          <w:pPr>
            <w:pStyle w:val="TDC2"/>
            <w:tabs>
              <w:tab w:val="left" w:pos="720"/>
              <w:tab w:val="right" w:leader="dot" w:pos="8488"/>
            </w:tabs>
            <w:rPr>
              <w:rFonts w:eastAsiaTheme="minorEastAsia"/>
              <w:noProof/>
              <w:lang w:eastAsia="es-ES_tradnl"/>
            </w:rPr>
          </w:pPr>
          <w:hyperlink w:anchor="_Toc508100434"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Objetivos Específico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4 \h </w:instrText>
            </w:r>
            <w:r w:rsidR="00D22DEE" w:rsidRPr="0039004D">
              <w:rPr>
                <w:noProof/>
                <w:webHidden/>
              </w:rPr>
            </w:r>
            <w:r w:rsidR="00D22DEE" w:rsidRPr="0039004D">
              <w:rPr>
                <w:noProof/>
                <w:webHidden/>
              </w:rPr>
              <w:fldChar w:fldCharType="separate"/>
            </w:r>
            <w:r w:rsidR="0039004D">
              <w:rPr>
                <w:noProof/>
                <w:webHidden/>
              </w:rPr>
              <w:t>31</w:t>
            </w:r>
            <w:r w:rsidR="00D22DEE" w:rsidRPr="0039004D">
              <w:rPr>
                <w:noProof/>
                <w:webHidden/>
              </w:rPr>
              <w:fldChar w:fldCharType="end"/>
            </w:r>
          </w:hyperlink>
        </w:p>
        <w:p w14:paraId="331B9D6C" w14:textId="164E5BFD" w:rsidR="00D22DEE" w:rsidRPr="0039004D" w:rsidRDefault="00537F40">
          <w:pPr>
            <w:pStyle w:val="TDC1"/>
            <w:tabs>
              <w:tab w:val="right" w:leader="dot" w:pos="8488"/>
            </w:tabs>
            <w:rPr>
              <w:rFonts w:eastAsiaTheme="minorEastAsia"/>
              <w:noProof/>
              <w:lang w:eastAsia="es-ES_tradnl"/>
            </w:rPr>
          </w:pPr>
          <w:hyperlink w:anchor="_Toc508100435" w:history="1">
            <w:r w:rsidR="00D22DEE" w:rsidRPr="0039004D">
              <w:rPr>
                <w:rStyle w:val="Hipervnculo"/>
                <w:rFonts w:cs="Times New Roman"/>
                <w:noProof/>
              </w:rPr>
              <w:t>Metodología</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5 \h </w:instrText>
            </w:r>
            <w:r w:rsidR="00D22DEE" w:rsidRPr="0039004D">
              <w:rPr>
                <w:noProof/>
                <w:webHidden/>
              </w:rPr>
            </w:r>
            <w:r w:rsidR="00D22DEE" w:rsidRPr="0039004D">
              <w:rPr>
                <w:noProof/>
                <w:webHidden/>
              </w:rPr>
              <w:fldChar w:fldCharType="separate"/>
            </w:r>
            <w:r w:rsidR="0039004D">
              <w:rPr>
                <w:noProof/>
                <w:webHidden/>
              </w:rPr>
              <w:t>32</w:t>
            </w:r>
            <w:r w:rsidR="00D22DEE" w:rsidRPr="0039004D">
              <w:rPr>
                <w:noProof/>
                <w:webHidden/>
              </w:rPr>
              <w:fldChar w:fldCharType="end"/>
            </w:r>
          </w:hyperlink>
        </w:p>
        <w:p w14:paraId="457308DB" w14:textId="45133A83" w:rsidR="00D22DEE" w:rsidRPr="0039004D" w:rsidRDefault="00537F40">
          <w:pPr>
            <w:pStyle w:val="TDC2"/>
            <w:tabs>
              <w:tab w:val="left" w:pos="720"/>
              <w:tab w:val="right" w:leader="dot" w:pos="8488"/>
            </w:tabs>
            <w:rPr>
              <w:rFonts w:eastAsiaTheme="minorEastAsia"/>
              <w:noProof/>
              <w:lang w:eastAsia="es-ES_tradnl"/>
            </w:rPr>
          </w:pPr>
          <w:hyperlink w:anchor="_Toc508100436"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Diseño del estudi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6 \h </w:instrText>
            </w:r>
            <w:r w:rsidR="00D22DEE" w:rsidRPr="0039004D">
              <w:rPr>
                <w:noProof/>
                <w:webHidden/>
              </w:rPr>
            </w:r>
            <w:r w:rsidR="00D22DEE" w:rsidRPr="0039004D">
              <w:rPr>
                <w:noProof/>
                <w:webHidden/>
              </w:rPr>
              <w:fldChar w:fldCharType="separate"/>
            </w:r>
            <w:r w:rsidR="0039004D">
              <w:rPr>
                <w:noProof/>
                <w:webHidden/>
              </w:rPr>
              <w:t>32</w:t>
            </w:r>
            <w:r w:rsidR="00D22DEE" w:rsidRPr="0039004D">
              <w:rPr>
                <w:noProof/>
                <w:webHidden/>
              </w:rPr>
              <w:fldChar w:fldCharType="end"/>
            </w:r>
          </w:hyperlink>
        </w:p>
        <w:p w14:paraId="6927A47B" w14:textId="7B199203" w:rsidR="00D22DEE" w:rsidRPr="0039004D" w:rsidRDefault="00537F40">
          <w:pPr>
            <w:pStyle w:val="TDC2"/>
            <w:tabs>
              <w:tab w:val="left" w:pos="720"/>
              <w:tab w:val="right" w:leader="dot" w:pos="8488"/>
            </w:tabs>
            <w:rPr>
              <w:rFonts w:eastAsiaTheme="minorEastAsia"/>
              <w:noProof/>
              <w:lang w:eastAsia="es-ES_tradnl"/>
            </w:rPr>
          </w:pPr>
          <w:hyperlink w:anchor="_Toc508100437"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Población</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7 \h </w:instrText>
            </w:r>
            <w:r w:rsidR="00D22DEE" w:rsidRPr="0039004D">
              <w:rPr>
                <w:noProof/>
                <w:webHidden/>
              </w:rPr>
            </w:r>
            <w:r w:rsidR="00D22DEE" w:rsidRPr="0039004D">
              <w:rPr>
                <w:noProof/>
                <w:webHidden/>
              </w:rPr>
              <w:fldChar w:fldCharType="separate"/>
            </w:r>
            <w:r w:rsidR="0039004D">
              <w:rPr>
                <w:noProof/>
                <w:webHidden/>
              </w:rPr>
              <w:t>32</w:t>
            </w:r>
            <w:r w:rsidR="00D22DEE" w:rsidRPr="0039004D">
              <w:rPr>
                <w:noProof/>
                <w:webHidden/>
              </w:rPr>
              <w:fldChar w:fldCharType="end"/>
            </w:r>
          </w:hyperlink>
        </w:p>
        <w:p w14:paraId="30DDE43E" w14:textId="60B45CFA" w:rsidR="00D22DEE" w:rsidRPr="0039004D" w:rsidRDefault="00537F40">
          <w:pPr>
            <w:pStyle w:val="TDC2"/>
            <w:tabs>
              <w:tab w:val="left" w:pos="960"/>
              <w:tab w:val="right" w:leader="dot" w:pos="8488"/>
            </w:tabs>
            <w:rPr>
              <w:rFonts w:eastAsiaTheme="minorEastAsia"/>
              <w:noProof/>
              <w:lang w:eastAsia="es-ES_tradnl"/>
            </w:rPr>
          </w:pPr>
          <w:hyperlink w:anchor="_Toc508100438" w:history="1">
            <w:r w:rsidR="00D22DEE" w:rsidRPr="0039004D">
              <w:rPr>
                <w:rStyle w:val="Hipervnculo"/>
                <w:rFonts w:cs="Times New Roman"/>
                <w:noProof/>
                <w:lang w:val="es-ES"/>
              </w:rPr>
              <w:t>III.</w:t>
            </w:r>
            <w:r w:rsidR="00D22DEE" w:rsidRPr="0039004D">
              <w:rPr>
                <w:rFonts w:eastAsiaTheme="minorEastAsia"/>
                <w:noProof/>
                <w:lang w:eastAsia="es-ES_tradnl"/>
              </w:rPr>
              <w:tab/>
            </w:r>
            <w:r w:rsidR="00D22DEE" w:rsidRPr="0039004D">
              <w:rPr>
                <w:rStyle w:val="Hipervnculo"/>
                <w:rFonts w:cs="Times New Roman"/>
                <w:noProof/>
                <w:lang w:val="es-ES"/>
              </w:rPr>
              <w:t>Muestra</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8 \h </w:instrText>
            </w:r>
            <w:r w:rsidR="00D22DEE" w:rsidRPr="0039004D">
              <w:rPr>
                <w:noProof/>
                <w:webHidden/>
              </w:rPr>
            </w:r>
            <w:r w:rsidR="00D22DEE" w:rsidRPr="0039004D">
              <w:rPr>
                <w:noProof/>
                <w:webHidden/>
              </w:rPr>
              <w:fldChar w:fldCharType="separate"/>
            </w:r>
            <w:r w:rsidR="0039004D">
              <w:rPr>
                <w:noProof/>
                <w:webHidden/>
              </w:rPr>
              <w:t>32</w:t>
            </w:r>
            <w:r w:rsidR="00D22DEE" w:rsidRPr="0039004D">
              <w:rPr>
                <w:noProof/>
                <w:webHidden/>
              </w:rPr>
              <w:fldChar w:fldCharType="end"/>
            </w:r>
          </w:hyperlink>
        </w:p>
        <w:p w14:paraId="4B89E508" w14:textId="32F715F7" w:rsidR="00D22DEE" w:rsidRPr="0039004D" w:rsidRDefault="00537F40">
          <w:pPr>
            <w:pStyle w:val="TDC2"/>
            <w:tabs>
              <w:tab w:val="left" w:pos="960"/>
              <w:tab w:val="right" w:leader="dot" w:pos="8488"/>
            </w:tabs>
            <w:rPr>
              <w:rFonts w:eastAsiaTheme="minorEastAsia"/>
              <w:noProof/>
              <w:lang w:eastAsia="es-ES_tradnl"/>
            </w:rPr>
          </w:pPr>
          <w:hyperlink w:anchor="_Toc508100439" w:history="1">
            <w:r w:rsidR="00D22DEE" w:rsidRPr="0039004D">
              <w:rPr>
                <w:rStyle w:val="Hipervnculo"/>
                <w:rFonts w:cs="Times New Roman"/>
                <w:noProof/>
              </w:rPr>
              <w:t>IV.</w:t>
            </w:r>
            <w:r w:rsidR="00D22DEE" w:rsidRPr="0039004D">
              <w:rPr>
                <w:rFonts w:eastAsiaTheme="minorEastAsia"/>
                <w:noProof/>
                <w:lang w:eastAsia="es-ES_tradnl"/>
              </w:rPr>
              <w:tab/>
            </w:r>
            <w:r w:rsidR="00D22DEE" w:rsidRPr="0039004D">
              <w:rPr>
                <w:rStyle w:val="Hipervnculo"/>
                <w:rFonts w:cs="Times New Roman"/>
                <w:noProof/>
              </w:rPr>
              <w:t>Operacionalización de variable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39 \h </w:instrText>
            </w:r>
            <w:r w:rsidR="00D22DEE" w:rsidRPr="0039004D">
              <w:rPr>
                <w:noProof/>
                <w:webHidden/>
              </w:rPr>
            </w:r>
            <w:r w:rsidR="00D22DEE" w:rsidRPr="0039004D">
              <w:rPr>
                <w:noProof/>
                <w:webHidden/>
              </w:rPr>
              <w:fldChar w:fldCharType="separate"/>
            </w:r>
            <w:r w:rsidR="0039004D">
              <w:rPr>
                <w:noProof/>
                <w:webHidden/>
              </w:rPr>
              <w:t>33</w:t>
            </w:r>
            <w:r w:rsidR="00D22DEE" w:rsidRPr="0039004D">
              <w:rPr>
                <w:noProof/>
                <w:webHidden/>
              </w:rPr>
              <w:fldChar w:fldCharType="end"/>
            </w:r>
          </w:hyperlink>
        </w:p>
        <w:p w14:paraId="04243AD4" w14:textId="7BF63691" w:rsidR="00D22DEE" w:rsidRPr="0039004D" w:rsidRDefault="00537F40">
          <w:pPr>
            <w:pStyle w:val="TDC2"/>
            <w:tabs>
              <w:tab w:val="right" w:leader="dot" w:pos="8488"/>
            </w:tabs>
            <w:rPr>
              <w:rFonts w:eastAsiaTheme="minorEastAsia"/>
              <w:noProof/>
              <w:lang w:eastAsia="es-ES_tradnl"/>
            </w:rPr>
          </w:pPr>
          <w:hyperlink w:anchor="_Toc508100440" w:history="1">
            <w:r w:rsidR="00D22DEE" w:rsidRPr="0039004D">
              <w:rPr>
                <w:rStyle w:val="Hipervnculo"/>
                <w:rFonts w:cs="Times New Roman"/>
                <w:noProof/>
                <w:lang w:val="es-ES"/>
              </w:rPr>
              <w:t>Guía Estructurada de Entrevista a Profundidad para usuarios finales Nº2</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0 \h </w:instrText>
            </w:r>
            <w:r w:rsidR="00D22DEE" w:rsidRPr="0039004D">
              <w:rPr>
                <w:noProof/>
                <w:webHidden/>
              </w:rPr>
            </w:r>
            <w:r w:rsidR="00D22DEE" w:rsidRPr="0039004D">
              <w:rPr>
                <w:noProof/>
                <w:webHidden/>
              </w:rPr>
              <w:fldChar w:fldCharType="separate"/>
            </w:r>
            <w:r w:rsidR="0039004D">
              <w:rPr>
                <w:noProof/>
                <w:webHidden/>
              </w:rPr>
              <w:t>33</w:t>
            </w:r>
            <w:r w:rsidR="00D22DEE" w:rsidRPr="0039004D">
              <w:rPr>
                <w:noProof/>
                <w:webHidden/>
              </w:rPr>
              <w:fldChar w:fldCharType="end"/>
            </w:r>
          </w:hyperlink>
        </w:p>
        <w:p w14:paraId="7CF17F19" w14:textId="7F662636" w:rsidR="00D22DEE" w:rsidRPr="0039004D" w:rsidRDefault="00537F40">
          <w:pPr>
            <w:pStyle w:val="TDC2"/>
            <w:tabs>
              <w:tab w:val="left" w:pos="720"/>
              <w:tab w:val="right" w:leader="dot" w:pos="8488"/>
            </w:tabs>
            <w:rPr>
              <w:rFonts w:eastAsiaTheme="minorEastAsia"/>
              <w:noProof/>
              <w:lang w:eastAsia="es-ES_tradnl"/>
            </w:rPr>
          </w:pPr>
          <w:hyperlink w:anchor="_Toc508100441" w:history="1">
            <w:r w:rsidR="00D22DEE" w:rsidRPr="0039004D">
              <w:rPr>
                <w:rStyle w:val="Hipervnculo"/>
                <w:rFonts w:cs="Times New Roman"/>
                <w:noProof/>
              </w:rPr>
              <w:t>V.</w:t>
            </w:r>
            <w:r w:rsidR="00D22DEE" w:rsidRPr="0039004D">
              <w:rPr>
                <w:rFonts w:eastAsiaTheme="minorEastAsia"/>
                <w:noProof/>
                <w:lang w:eastAsia="es-ES_tradnl"/>
              </w:rPr>
              <w:tab/>
            </w:r>
            <w:r w:rsidR="00D22DEE" w:rsidRPr="0039004D">
              <w:rPr>
                <w:rStyle w:val="Hipervnculo"/>
                <w:rFonts w:cs="Times New Roman"/>
                <w:noProof/>
              </w:rPr>
              <w:t>Procedimientos y técnica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1 \h </w:instrText>
            </w:r>
            <w:r w:rsidR="00D22DEE" w:rsidRPr="0039004D">
              <w:rPr>
                <w:noProof/>
                <w:webHidden/>
              </w:rPr>
            </w:r>
            <w:r w:rsidR="00D22DEE" w:rsidRPr="0039004D">
              <w:rPr>
                <w:noProof/>
                <w:webHidden/>
              </w:rPr>
              <w:fldChar w:fldCharType="separate"/>
            </w:r>
            <w:r w:rsidR="0039004D">
              <w:rPr>
                <w:noProof/>
                <w:webHidden/>
              </w:rPr>
              <w:t>33</w:t>
            </w:r>
            <w:r w:rsidR="00D22DEE" w:rsidRPr="0039004D">
              <w:rPr>
                <w:noProof/>
                <w:webHidden/>
              </w:rPr>
              <w:fldChar w:fldCharType="end"/>
            </w:r>
          </w:hyperlink>
        </w:p>
        <w:p w14:paraId="57A5E91A" w14:textId="5CA73073" w:rsidR="00D22DEE" w:rsidRPr="0039004D" w:rsidRDefault="00537F40">
          <w:pPr>
            <w:pStyle w:val="TDC3"/>
            <w:rPr>
              <w:rFonts w:eastAsiaTheme="minorEastAsia"/>
              <w:noProof/>
              <w:lang w:eastAsia="es-ES_tradnl"/>
            </w:rPr>
          </w:pPr>
          <w:hyperlink w:anchor="_Toc508100442" w:history="1">
            <w:r w:rsidR="00D22DEE" w:rsidRPr="0039004D">
              <w:rPr>
                <w:rStyle w:val="Hipervnculo"/>
                <w:noProof/>
              </w:rPr>
              <w:t>7.</w:t>
            </w:r>
            <w:r w:rsidR="00D22DEE" w:rsidRPr="0039004D">
              <w:rPr>
                <w:rFonts w:eastAsiaTheme="minorEastAsia"/>
                <w:noProof/>
                <w:lang w:eastAsia="es-ES_tradnl"/>
              </w:rPr>
              <w:tab/>
            </w:r>
            <w:r w:rsidR="00D22DEE" w:rsidRPr="0039004D">
              <w:rPr>
                <w:rStyle w:val="Hipervnculo"/>
                <w:noProof/>
              </w:rPr>
              <w:t>Investigación de usuario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2 \h </w:instrText>
            </w:r>
            <w:r w:rsidR="00D22DEE" w:rsidRPr="0039004D">
              <w:rPr>
                <w:noProof/>
                <w:webHidden/>
              </w:rPr>
            </w:r>
            <w:r w:rsidR="00D22DEE" w:rsidRPr="0039004D">
              <w:rPr>
                <w:noProof/>
                <w:webHidden/>
              </w:rPr>
              <w:fldChar w:fldCharType="separate"/>
            </w:r>
            <w:r w:rsidR="0039004D">
              <w:rPr>
                <w:noProof/>
                <w:webHidden/>
              </w:rPr>
              <w:t>33</w:t>
            </w:r>
            <w:r w:rsidR="00D22DEE" w:rsidRPr="0039004D">
              <w:rPr>
                <w:noProof/>
                <w:webHidden/>
              </w:rPr>
              <w:fldChar w:fldCharType="end"/>
            </w:r>
          </w:hyperlink>
        </w:p>
        <w:p w14:paraId="12EC7093" w14:textId="6A54EB06" w:rsidR="00D22DEE" w:rsidRPr="0039004D" w:rsidRDefault="00537F40">
          <w:pPr>
            <w:pStyle w:val="TDC3"/>
            <w:rPr>
              <w:rFonts w:eastAsiaTheme="minorEastAsia"/>
              <w:noProof/>
              <w:lang w:eastAsia="es-ES_tradnl"/>
            </w:rPr>
          </w:pPr>
          <w:hyperlink w:anchor="_Toc508100443" w:history="1">
            <w:r w:rsidR="00D22DEE" w:rsidRPr="0039004D">
              <w:rPr>
                <w:rStyle w:val="Hipervnculo"/>
                <w:noProof/>
              </w:rPr>
              <w:t>8.</w:t>
            </w:r>
            <w:r w:rsidR="00D22DEE" w:rsidRPr="0039004D">
              <w:rPr>
                <w:rFonts w:eastAsiaTheme="minorEastAsia"/>
                <w:noProof/>
                <w:lang w:eastAsia="es-ES_tradnl"/>
              </w:rPr>
              <w:tab/>
            </w:r>
            <w:r w:rsidR="00D22DEE" w:rsidRPr="0039004D">
              <w:rPr>
                <w:rStyle w:val="Hipervnculo"/>
                <w:noProof/>
              </w:rPr>
              <w:t>Diseño y Prototipad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3 \h </w:instrText>
            </w:r>
            <w:r w:rsidR="00D22DEE" w:rsidRPr="0039004D">
              <w:rPr>
                <w:noProof/>
                <w:webHidden/>
              </w:rPr>
            </w:r>
            <w:r w:rsidR="00D22DEE" w:rsidRPr="0039004D">
              <w:rPr>
                <w:noProof/>
                <w:webHidden/>
              </w:rPr>
              <w:fldChar w:fldCharType="separate"/>
            </w:r>
            <w:r w:rsidR="0039004D">
              <w:rPr>
                <w:noProof/>
                <w:webHidden/>
              </w:rPr>
              <w:t>34</w:t>
            </w:r>
            <w:r w:rsidR="00D22DEE" w:rsidRPr="0039004D">
              <w:rPr>
                <w:noProof/>
                <w:webHidden/>
              </w:rPr>
              <w:fldChar w:fldCharType="end"/>
            </w:r>
          </w:hyperlink>
        </w:p>
        <w:p w14:paraId="13A780FC" w14:textId="014F7F99" w:rsidR="00D22DEE" w:rsidRPr="0039004D" w:rsidRDefault="00537F40">
          <w:pPr>
            <w:pStyle w:val="TDC3"/>
            <w:rPr>
              <w:rFonts w:eastAsiaTheme="minorEastAsia"/>
              <w:noProof/>
              <w:lang w:eastAsia="es-ES_tradnl"/>
            </w:rPr>
          </w:pPr>
          <w:hyperlink w:anchor="_Toc508100444" w:history="1">
            <w:r w:rsidR="00D22DEE" w:rsidRPr="0039004D">
              <w:rPr>
                <w:rStyle w:val="Hipervnculo"/>
                <w:noProof/>
              </w:rPr>
              <w:t>9.</w:t>
            </w:r>
            <w:r w:rsidR="00D22DEE" w:rsidRPr="0039004D">
              <w:rPr>
                <w:rFonts w:eastAsiaTheme="minorEastAsia"/>
                <w:noProof/>
                <w:lang w:eastAsia="es-ES_tradnl"/>
              </w:rPr>
              <w:tab/>
            </w:r>
            <w:r w:rsidR="00D22DEE" w:rsidRPr="0039004D">
              <w:rPr>
                <w:rStyle w:val="Hipervnculo"/>
                <w:noProof/>
              </w:rPr>
              <w:t>Pruebas de Usuario</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4 \h </w:instrText>
            </w:r>
            <w:r w:rsidR="00D22DEE" w:rsidRPr="0039004D">
              <w:rPr>
                <w:noProof/>
                <w:webHidden/>
              </w:rPr>
            </w:r>
            <w:r w:rsidR="00D22DEE" w:rsidRPr="0039004D">
              <w:rPr>
                <w:noProof/>
                <w:webHidden/>
              </w:rPr>
              <w:fldChar w:fldCharType="separate"/>
            </w:r>
            <w:r w:rsidR="0039004D">
              <w:rPr>
                <w:noProof/>
                <w:webHidden/>
              </w:rPr>
              <w:t>34</w:t>
            </w:r>
            <w:r w:rsidR="00D22DEE" w:rsidRPr="0039004D">
              <w:rPr>
                <w:noProof/>
                <w:webHidden/>
              </w:rPr>
              <w:fldChar w:fldCharType="end"/>
            </w:r>
          </w:hyperlink>
        </w:p>
        <w:p w14:paraId="1C0C0543" w14:textId="3A61E1A2" w:rsidR="00D22DEE" w:rsidRPr="0039004D" w:rsidRDefault="00537F40">
          <w:pPr>
            <w:pStyle w:val="TDC2"/>
            <w:tabs>
              <w:tab w:val="left" w:pos="960"/>
              <w:tab w:val="right" w:leader="dot" w:pos="8488"/>
            </w:tabs>
            <w:rPr>
              <w:rFonts w:eastAsiaTheme="minorEastAsia"/>
              <w:noProof/>
              <w:lang w:eastAsia="es-ES_tradnl"/>
            </w:rPr>
          </w:pPr>
          <w:hyperlink w:anchor="_Toc508100445" w:history="1">
            <w:r w:rsidR="00D22DEE" w:rsidRPr="0039004D">
              <w:rPr>
                <w:rStyle w:val="Hipervnculo"/>
                <w:rFonts w:cs="Times New Roman"/>
                <w:noProof/>
                <w:lang w:val="es-ES"/>
              </w:rPr>
              <w:t>VI.</w:t>
            </w:r>
            <w:r w:rsidR="00D22DEE" w:rsidRPr="0039004D">
              <w:rPr>
                <w:rFonts w:eastAsiaTheme="minorEastAsia"/>
                <w:noProof/>
                <w:lang w:eastAsia="es-ES_tradnl"/>
              </w:rPr>
              <w:tab/>
            </w:r>
            <w:r w:rsidR="00D22DEE" w:rsidRPr="0039004D">
              <w:rPr>
                <w:rStyle w:val="Hipervnculo"/>
                <w:rFonts w:cs="Times New Roman"/>
                <w:noProof/>
                <w:lang w:val="es-ES"/>
              </w:rPr>
              <w:t>Consideraciones ética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5 \h </w:instrText>
            </w:r>
            <w:r w:rsidR="00D22DEE" w:rsidRPr="0039004D">
              <w:rPr>
                <w:noProof/>
                <w:webHidden/>
              </w:rPr>
            </w:r>
            <w:r w:rsidR="00D22DEE" w:rsidRPr="0039004D">
              <w:rPr>
                <w:noProof/>
                <w:webHidden/>
              </w:rPr>
              <w:fldChar w:fldCharType="separate"/>
            </w:r>
            <w:r w:rsidR="0039004D">
              <w:rPr>
                <w:noProof/>
                <w:webHidden/>
              </w:rPr>
              <w:t>36</w:t>
            </w:r>
            <w:r w:rsidR="00D22DEE" w:rsidRPr="0039004D">
              <w:rPr>
                <w:noProof/>
                <w:webHidden/>
              </w:rPr>
              <w:fldChar w:fldCharType="end"/>
            </w:r>
          </w:hyperlink>
        </w:p>
        <w:p w14:paraId="14329A48" w14:textId="6FD40994" w:rsidR="00D22DEE" w:rsidRPr="0039004D" w:rsidRDefault="00537F40">
          <w:pPr>
            <w:pStyle w:val="TDC2"/>
            <w:tabs>
              <w:tab w:val="left" w:pos="960"/>
              <w:tab w:val="right" w:leader="dot" w:pos="8488"/>
            </w:tabs>
            <w:rPr>
              <w:rFonts w:eastAsiaTheme="minorEastAsia"/>
              <w:noProof/>
              <w:lang w:eastAsia="es-ES_tradnl"/>
            </w:rPr>
          </w:pPr>
          <w:hyperlink w:anchor="_Toc508100446" w:history="1">
            <w:r w:rsidR="00D22DEE" w:rsidRPr="0039004D">
              <w:rPr>
                <w:rStyle w:val="Hipervnculo"/>
                <w:rFonts w:cs="Times New Roman"/>
                <w:noProof/>
                <w:lang w:val="es-ES"/>
              </w:rPr>
              <w:t>VII.</w:t>
            </w:r>
            <w:r w:rsidR="00D22DEE" w:rsidRPr="0039004D">
              <w:rPr>
                <w:rFonts w:eastAsiaTheme="minorEastAsia"/>
                <w:noProof/>
                <w:lang w:eastAsia="es-ES_tradnl"/>
              </w:rPr>
              <w:tab/>
            </w:r>
            <w:r w:rsidR="00D22DEE" w:rsidRPr="0039004D">
              <w:rPr>
                <w:rStyle w:val="Hipervnculo"/>
                <w:rFonts w:cs="Times New Roman"/>
                <w:noProof/>
                <w:lang w:val="es-ES"/>
              </w:rPr>
              <w:t>Análisi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6 \h </w:instrText>
            </w:r>
            <w:r w:rsidR="00D22DEE" w:rsidRPr="0039004D">
              <w:rPr>
                <w:noProof/>
                <w:webHidden/>
              </w:rPr>
            </w:r>
            <w:r w:rsidR="00D22DEE" w:rsidRPr="0039004D">
              <w:rPr>
                <w:noProof/>
                <w:webHidden/>
              </w:rPr>
              <w:fldChar w:fldCharType="separate"/>
            </w:r>
            <w:r w:rsidR="0039004D">
              <w:rPr>
                <w:noProof/>
                <w:webHidden/>
              </w:rPr>
              <w:t>36</w:t>
            </w:r>
            <w:r w:rsidR="00D22DEE" w:rsidRPr="0039004D">
              <w:rPr>
                <w:noProof/>
                <w:webHidden/>
              </w:rPr>
              <w:fldChar w:fldCharType="end"/>
            </w:r>
          </w:hyperlink>
        </w:p>
        <w:p w14:paraId="745585CF" w14:textId="3D297877" w:rsidR="00D22DEE" w:rsidRPr="0039004D" w:rsidRDefault="00537F40">
          <w:pPr>
            <w:pStyle w:val="TDC1"/>
            <w:tabs>
              <w:tab w:val="right" w:leader="dot" w:pos="8488"/>
            </w:tabs>
            <w:rPr>
              <w:rFonts w:eastAsiaTheme="minorEastAsia"/>
              <w:noProof/>
              <w:lang w:eastAsia="es-ES_tradnl"/>
            </w:rPr>
          </w:pPr>
          <w:hyperlink w:anchor="_Toc508100447" w:history="1">
            <w:r w:rsidR="00D22DEE" w:rsidRPr="0039004D">
              <w:rPr>
                <w:rStyle w:val="Hipervnculo"/>
                <w:rFonts w:cs="Times New Roman"/>
                <w:noProof/>
              </w:rPr>
              <w:t>Resultado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7 \h </w:instrText>
            </w:r>
            <w:r w:rsidR="00D22DEE" w:rsidRPr="0039004D">
              <w:rPr>
                <w:noProof/>
                <w:webHidden/>
              </w:rPr>
            </w:r>
            <w:r w:rsidR="00D22DEE" w:rsidRPr="0039004D">
              <w:rPr>
                <w:noProof/>
                <w:webHidden/>
              </w:rPr>
              <w:fldChar w:fldCharType="separate"/>
            </w:r>
            <w:r w:rsidR="0039004D">
              <w:rPr>
                <w:noProof/>
                <w:webHidden/>
              </w:rPr>
              <w:t>38</w:t>
            </w:r>
            <w:r w:rsidR="00D22DEE" w:rsidRPr="0039004D">
              <w:rPr>
                <w:noProof/>
                <w:webHidden/>
              </w:rPr>
              <w:fldChar w:fldCharType="end"/>
            </w:r>
          </w:hyperlink>
        </w:p>
        <w:p w14:paraId="0FFB453F" w14:textId="2C428723" w:rsidR="00D22DEE" w:rsidRPr="0039004D" w:rsidRDefault="00537F40">
          <w:pPr>
            <w:pStyle w:val="TDC1"/>
            <w:tabs>
              <w:tab w:val="right" w:leader="dot" w:pos="8488"/>
            </w:tabs>
            <w:rPr>
              <w:rFonts w:eastAsiaTheme="minorEastAsia"/>
              <w:noProof/>
              <w:lang w:eastAsia="es-ES_tradnl"/>
            </w:rPr>
          </w:pPr>
          <w:hyperlink w:anchor="_Toc508100448" w:history="1">
            <w:r w:rsidR="00D22DEE" w:rsidRPr="0039004D">
              <w:rPr>
                <w:rStyle w:val="Hipervnculo"/>
                <w:rFonts w:cs="Times New Roman"/>
                <w:noProof/>
              </w:rPr>
              <w:t>Discusión</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8 \h </w:instrText>
            </w:r>
            <w:r w:rsidR="00D22DEE" w:rsidRPr="0039004D">
              <w:rPr>
                <w:noProof/>
                <w:webHidden/>
              </w:rPr>
            </w:r>
            <w:r w:rsidR="00D22DEE" w:rsidRPr="0039004D">
              <w:rPr>
                <w:noProof/>
                <w:webHidden/>
              </w:rPr>
              <w:fldChar w:fldCharType="separate"/>
            </w:r>
            <w:r w:rsidR="0039004D">
              <w:rPr>
                <w:noProof/>
                <w:webHidden/>
              </w:rPr>
              <w:t>60</w:t>
            </w:r>
            <w:r w:rsidR="00D22DEE" w:rsidRPr="0039004D">
              <w:rPr>
                <w:noProof/>
                <w:webHidden/>
              </w:rPr>
              <w:fldChar w:fldCharType="end"/>
            </w:r>
          </w:hyperlink>
        </w:p>
        <w:p w14:paraId="359C3CDB" w14:textId="36629950" w:rsidR="00D22DEE" w:rsidRPr="0039004D" w:rsidRDefault="00537F40">
          <w:pPr>
            <w:pStyle w:val="TDC1"/>
            <w:tabs>
              <w:tab w:val="right" w:leader="dot" w:pos="8488"/>
            </w:tabs>
            <w:rPr>
              <w:rFonts w:eastAsiaTheme="minorEastAsia"/>
              <w:noProof/>
              <w:lang w:eastAsia="es-ES_tradnl"/>
            </w:rPr>
          </w:pPr>
          <w:hyperlink w:anchor="_Toc508100449" w:history="1">
            <w:r w:rsidR="00D22DEE" w:rsidRPr="0039004D">
              <w:rPr>
                <w:rStyle w:val="Hipervnculo"/>
                <w:rFonts w:cs="Times New Roman"/>
                <w:noProof/>
              </w:rPr>
              <w:t>Conclusione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49 \h </w:instrText>
            </w:r>
            <w:r w:rsidR="00D22DEE" w:rsidRPr="0039004D">
              <w:rPr>
                <w:noProof/>
                <w:webHidden/>
              </w:rPr>
            </w:r>
            <w:r w:rsidR="00D22DEE" w:rsidRPr="0039004D">
              <w:rPr>
                <w:noProof/>
                <w:webHidden/>
              </w:rPr>
              <w:fldChar w:fldCharType="separate"/>
            </w:r>
            <w:r w:rsidR="0039004D">
              <w:rPr>
                <w:noProof/>
                <w:webHidden/>
              </w:rPr>
              <w:t>63</w:t>
            </w:r>
            <w:r w:rsidR="00D22DEE" w:rsidRPr="0039004D">
              <w:rPr>
                <w:noProof/>
                <w:webHidden/>
              </w:rPr>
              <w:fldChar w:fldCharType="end"/>
            </w:r>
          </w:hyperlink>
        </w:p>
        <w:p w14:paraId="45D77586" w14:textId="4583EF2E" w:rsidR="00D22DEE" w:rsidRPr="0039004D" w:rsidRDefault="00537F40">
          <w:pPr>
            <w:pStyle w:val="TDC1"/>
            <w:tabs>
              <w:tab w:val="right" w:leader="dot" w:pos="8488"/>
            </w:tabs>
            <w:rPr>
              <w:rFonts w:eastAsiaTheme="minorEastAsia"/>
              <w:noProof/>
              <w:lang w:eastAsia="es-ES_tradnl"/>
            </w:rPr>
          </w:pPr>
          <w:hyperlink w:anchor="_Toc508100450" w:history="1">
            <w:r w:rsidR="00D22DEE" w:rsidRPr="0039004D">
              <w:rPr>
                <w:rStyle w:val="Hipervnculo"/>
                <w:rFonts w:cs="Times New Roman"/>
                <w:noProof/>
              </w:rPr>
              <w:t>Recomendacione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50 \h </w:instrText>
            </w:r>
            <w:r w:rsidR="00D22DEE" w:rsidRPr="0039004D">
              <w:rPr>
                <w:noProof/>
                <w:webHidden/>
              </w:rPr>
            </w:r>
            <w:r w:rsidR="00D22DEE" w:rsidRPr="0039004D">
              <w:rPr>
                <w:noProof/>
                <w:webHidden/>
              </w:rPr>
              <w:fldChar w:fldCharType="separate"/>
            </w:r>
            <w:r w:rsidR="0039004D">
              <w:rPr>
                <w:noProof/>
                <w:webHidden/>
              </w:rPr>
              <w:t>64</w:t>
            </w:r>
            <w:r w:rsidR="00D22DEE" w:rsidRPr="0039004D">
              <w:rPr>
                <w:noProof/>
                <w:webHidden/>
              </w:rPr>
              <w:fldChar w:fldCharType="end"/>
            </w:r>
          </w:hyperlink>
        </w:p>
        <w:p w14:paraId="75C478F5" w14:textId="2CE79BC2" w:rsidR="00D22DEE" w:rsidRPr="0039004D" w:rsidRDefault="00537F40">
          <w:pPr>
            <w:pStyle w:val="TDC1"/>
            <w:tabs>
              <w:tab w:val="right" w:leader="dot" w:pos="8488"/>
            </w:tabs>
            <w:rPr>
              <w:rFonts w:eastAsiaTheme="minorEastAsia"/>
              <w:noProof/>
              <w:lang w:eastAsia="es-ES_tradnl"/>
            </w:rPr>
          </w:pPr>
          <w:hyperlink w:anchor="_Toc508100451" w:history="1">
            <w:r w:rsidR="00D22DEE" w:rsidRPr="0039004D">
              <w:rPr>
                <w:rStyle w:val="Hipervnculo"/>
                <w:rFonts w:cs="Times New Roman"/>
                <w:noProof/>
              </w:rPr>
              <w:t>Referencias bibliográfica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51 \h </w:instrText>
            </w:r>
            <w:r w:rsidR="00D22DEE" w:rsidRPr="0039004D">
              <w:rPr>
                <w:noProof/>
                <w:webHidden/>
              </w:rPr>
            </w:r>
            <w:r w:rsidR="00D22DEE" w:rsidRPr="0039004D">
              <w:rPr>
                <w:noProof/>
                <w:webHidden/>
              </w:rPr>
              <w:fldChar w:fldCharType="separate"/>
            </w:r>
            <w:r w:rsidR="0039004D">
              <w:rPr>
                <w:noProof/>
                <w:webHidden/>
              </w:rPr>
              <w:t>65</w:t>
            </w:r>
            <w:r w:rsidR="00D22DEE" w:rsidRPr="0039004D">
              <w:rPr>
                <w:noProof/>
                <w:webHidden/>
              </w:rPr>
              <w:fldChar w:fldCharType="end"/>
            </w:r>
          </w:hyperlink>
        </w:p>
        <w:p w14:paraId="0D6142B2" w14:textId="14140196" w:rsidR="00D22DEE" w:rsidRPr="0039004D" w:rsidRDefault="00537F40">
          <w:pPr>
            <w:pStyle w:val="TDC1"/>
            <w:tabs>
              <w:tab w:val="right" w:leader="dot" w:pos="8488"/>
            </w:tabs>
            <w:rPr>
              <w:rFonts w:eastAsiaTheme="minorEastAsia"/>
              <w:noProof/>
              <w:lang w:eastAsia="es-ES_tradnl"/>
            </w:rPr>
          </w:pPr>
          <w:hyperlink w:anchor="_Toc508100452" w:history="1">
            <w:r w:rsidR="00D22DEE" w:rsidRPr="0039004D">
              <w:rPr>
                <w:rStyle w:val="Hipervnculo"/>
                <w:rFonts w:cs="Times New Roman"/>
                <w:noProof/>
              </w:rPr>
              <w:t>Anexos</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52 \h </w:instrText>
            </w:r>
            <w:r w:rsidR="00D22DEE" w:rsidRPr="0039004D">
              <w:rPr>
                <w:noProof/>
                <w:webHidden/>
              </w:rPr>
            </w:r>
            <w:r w:rsidR="00D22DEE" w:rsidRPr="0039004D">
              <w:rPr>
                <w:noProof/>
                <w:webHidden/>
              </w:rPr>
              <w:fldChar w:fldCharType="separate"/>
            </w:r>
            <w:r w:rsidR="0039004D">
              <w:rPr>
                <w:noProof/>
                <w:webHidden/>
              </w:rPr>
              <w:t>70</w:t>
            </w:r>
            <w:r w:rsidR="00D22DEE" w:rsidRPr="0039004D">
              <w:rPr>
                <w:noProof/>
                <w:webHidden/>
              </w:rPr>
              <w:fldChar w:fldCharType="end"/>
            </w:r>
          </w:hyperlink>
        </w:p>
        <w:p w14:paraId="67486B85" w14:textId="79DC3DF3" w:rsidR="00D22DEE" w:rsidRPr="0039004D" w:rsidRDefault="00537F40">
          <w:pPr>
            <w:pStyle w:val="TDC2"/>
            <w:tabs>
              <w:tab w:val="right" w:leader="dot" w:pos="8488"/>
            </w:tabs>
            <w:rPr>
              <w:rFonts w:eastAsiaTheme="minorEastAsia"/>
              <w:noProof/>
              <w:lang w:eastAsia="es-ES_tradnl"/>
            </w:rPr>
          </w:pPr>
          <w:hyperlink w:anchor="_Toc508100453" w:history="1">
            <w:r w:rsidR="00D22DEE" w:rsidRPr="0039004D">
              <w:rPr>
                <w:rStyle w:val="Hipervnculo"/>
                <w:rFonts w:cs="Times New Roman"/>
                <w:noProof/>
              </w:rPr>
              <w:t>Anexo 1</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53 \h </w:instrText>
            </w:r>
            <w:r w:rsidR="00D22DEE" w:rsidRPr="0039004D">
              <w:rPr>
                <w:noProof/>
                <w:webHidden/>
              </w:rPr>
            </w:r>
            <w:r w:rsidR="00D22DEE" w:rsidRPr="0039004D">
              <w:rPr>
                <w:noProof/>
                <w:webHidden/>
              </w:rPr>
              <w:fldChar w:fldCharType="separate"/>
            </w:r>
            <w:r w:rsidR="0039004D">
              <w:rPr>
                <w:noProof/>
                <w:webHidden/>
              </w:rPr>
              <w:t>70</w:t>
            </w:r>
            <w:r w:rsidR="00D22DEE" w:rsidRPr="0039004D">
              <w:rPr>
                <w:noProof/>
                <w:webHidden/>
              </w:rPr>
              <w:fldChar w:fldCharType="end"/>
            </w:r>
          </w:hyperlink>
        </w:p>
        <w:p w14:paraId="6051CABF" w14:textId="193FC467" w:rsidR="00D22DEE" w:rsidRPr="0039004D" w:rsidRDefault="00537F40">
          <w:pPr>
            <w:pStyle w:val="TDC2"/>
            <w:tabs>
              <w:tab w:val="right" w:leader="dot" w:pos="8488"/>
            </w:tabs>
            <w:rPr>
              <w:rFonts w:eastAsiaTheme="minorEastAsia"/>
              <w:noProof/>
              <w:lang w:eastAsia="es-ES_tradnl"/>
            </w:rPr>
          </w:pPr>
          <w:hyperlink w:anchor="_Toc508100454" w:history="1">
            <w:r w:rsidR="00D22DEE" w:rsidRPr="0039004D">
              <w:rPr>
                <w:rStyle w:val="Hipervnculo"/>
                <w:rFonts w:cs="Times New Roman"/>
                <w:noProof/>
                <w:lang w:val="es-ES"/>
              </w:rPr>
              <w:t>Anexo 2: Guía Semi-Estructurada de Entrevista a Profundidad para usuarios finales Nº1</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54 \h </w:instrText>
            </w:r>
            <w:r w:rsidR="00D22DEE" w:rsidRPr="0039004D">
              <w:rPr>
                <w:noProof/>
                <w:webHidden/>
              </w:rPr>
            </w:r>
            <w:r w:rsidR="00D22DEE" w:rsidRPr="0039004D">
              <w:rPr>
                <w:noProof/>
                <w:webHidden/>
              </w:rPr>
              <w:fldChar w:fldCharType="separate"/>
            </w:r>
            <w:r w:rsidR="0039004D">
              <w:rPr>
                <w:noProof/>
                <w:webHidden/>
              </w:rPr>
              <w:t>73</w:t>
            </w:r>
            <w:r w:rsidR="00D22DEE" w:rsidRPr="0039004D">
              <w:rPr>
                <w:noProof/>
                <w:webHidden/>
              </w:rPr>
              <w:fldChar w:fldCharType="end"/>
            </w:r>
          </w:hyperlink>
        </w:p>
        <w:p w14:paraId="3CDBDDC6" w14:textId="458E7179" w:rsidR="00D22DEE" w:rsidRPr="0039004D" w:rsidRDefault="00537F40">
          <w:pPr>
            <w:pStyle w:val="TDC2"/>
            <w:tabs>
              <w:tab w:val="right" w:leader="dot" w:pos="8488"/>
            </w:tabs>
            <w:rPr>
              <w:rFonts w:eastAsiaTheme="minorEastAsia"/>
              <w:noProof/>
              <w:lang w:eastAsia="es-ES_tradnl"/>
            </w:rPr>
          </w:pPr>
          <w:hyperlink w:anchor="_Toc508100455" w:history="1">
            <w:r w:rsidR="00D22DEE" w:rsidRPr="0039004D">
              <w:rPr>
                <w:rStyle w:val="Hipervnculo"/>
                <w:rFonts w:cs="Times New Roman"/>
                <w:noProof/>
                <w:lang w:val="es-ES"/>
              </w:rPr>
              <w:t>Anexo 3: Guía Estructurada de Entrevista a Profundidad para usuarios finales Nº2</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55 \h </w:instrText>
            </w:r>
            <w:r w:rsidR="00D22DEE" w:rsidRPr="0039004D">
              <w:rPr>
                <w:noProof/>
                <w:webHidden/>
              </w:rPr>
            </w:r>
            <w:r w:rsidR="00D22DEE" w:rsidRPr="0039004D">
              <w:rPr>
                <w:noProof/>
                <w:webHidden/>
              </w:rPr>
              <w:fldChar w:fldCharType="separate"/>
            </w:r>
            <w:r w:rsidR="0039004D">
              <w:rPr>
                <w:noProof/>
                <w:webHidden/>
              </w:rPr>
              <w:t>75</w:t>
            </w:r>
            <w:r w:rsidR="00D22DEE" w:rsidRPr="0039004D">
              <w:rPr>
                <w:noProof/>
                <w:webHidden/>
              </w:rPr>
              <w:fldChar w:fldCharType="end"/>
            </w:r>
          </w:hyperlink>
        </w:p>
        <w:p w14:paraId="59D7CD58" w14:textId="25201E34" w:rsidR="00D22DEE" w:rsidRPr="0039004D" w:rsidRDefault="00537F40">
          <w:pPr>
            <w:pStyle w:val="TDC2"/>
            <w:tabs>
              <w:tab w:val="right" w:leader="dot" w:pos="8488"/>
            </w:tabs>
            <w:rPr>
              <w:rFonts w:eastAsiaTheme="minorEastAsia"/>
              <w:noProof/>
              <w:lang w:eastAsia="es-ES_tradnl"/>
            </w:rPr>
          </w:pPr>
          <w:hyperlink w:anchor="_Toc508100456" w:history="1">
            <w:r w:rsidR="00D22DEE" w:rsidRPr="0039004D">
              <w:rPr>
                <w:rStyle w:val="Hipervnculo"/>
                <w:rFonts w:cs="Times New Roman"/>
                <w:noProof/>
                <w:lang w:val="es-ES"/>
              </w:rPr>
              <w:t>Anexo 4. Encuesta de Aspectos Demográficos de Entrevistados del Sistema de Gestión de Reclamos para el Sistema de Salud del Perú</w:t>
            </w:r>
            <w:r w:rsidR="00D22DEE" w:rsidRPr="0039004D">
              <w:rPr>
                <w:noProof/>
                <w:webHidden/>
              </w:rPr>
              <w:tab/>
            </w:r>
            <w:r w:rsidR="00D22DEE" w:rsidRPr="0039004D">
              <w:rPr>
                <w:noProof/>
                <w:webHidden/>
              </w:rPr>
              <w:fldChar w:fldCharType="begin"/>
            </w:r>
            <w:r w:rsidR="00D22DEE" w:rsidRPr="0039004D">
              <w:rPr>
                <w:noProof/>
                <w:webHidden/>
              </w:rPr>
              <w:instrText xml:space="preserve"> PAGEREF _Toc508100456 \h </w:instrText>
            </w:r>
            <w:r w:rsidR="00D22DEE" w:rsidRPr="0039004D">
              <w:rPr>
                <w:noProof/>
                <w:webHidden/>
              </w:rPr>
            </w:r>
            <w:r w:rsidR="00D22DEE" w:rsidRPr="0039004D">
              <w:rPr>
                <w:noProof/>
                <w:webHidden/>
              </w:rPr>
              <w:fldChar w:fldCharType="separate"/>
            </w:r>
            <w:r w:rsidR="0039004D">
              <w:rPr>
                <w:noProof/>
                <w:webHidden/>
              </w:rPr>
              <w:t>77</w:t>
            </w:r>
            <w:r w:rsidR="00D22DEE" w:rsidRPr="0039004D">
              <w:rPr>
                <w:noProof/>
                <w:webHidden/>
              </w:rPr>
              <w:fldChar w:fldCharType="end"/>
            </w:r>
          </w:hyperlink>
        </w:p>
        <w:p w14:paraId="46ED8FB2" w14:textId="77777777" w:rsidR="007E51F7" w:rsidRPr="0039004D" w:rsidRDefault="00D95FB0">
          <w:pPr>
            <w:rPr>
              <w:lang w:val="es-ES"/>
            </w:rPr>
          </w:pPr>
          <w:r w:rsidRPr="0039004D">
            <w:rPr>
              <w:lang w:val="es-ES"/>
            </w:rPr>
            <w:fldChar w:fldCharType="end"/>
          </w:r>
        </w:p>
      </w:sdtContent>
    </w:sdt>
    <w:p w14:paraId="22AE7AA1" w14:textId="77777777" w:rsidR="00AF5EAF" w:rsidRPr="0039004D" w:rsidRDefault="00A12DD0" w:rsidP="00262D6E">
      <w:pPr>
        <w:pStyle w:val="Ttulo1"/>
        <w:spacing w:line="360" w:lineRule="auto"/>
      </w:pPr>
      <w:bookmarkStart w:id="0" w:name="_Toc508100407"/>
      <w:r w:rsidRPr="0039004D">
        <w:lastRenderedPageBreak/>
        <w:t>Resumen</w:t>
      </w:r>
      <w:bookmarkEnd w:id="0"/>
    </w:p>
    <w:p w14:paraId="1AA33999" w14:textId="77777777" w:rsidR="000C0B08" w:rsidRPr="0039004D" w:rsidRDefault="000C0B08" w:rsidP="00262D6E">
      <w:pPr>
        <w:spacing w:line="360" w:lineRule="auto"/>
        <w:jc w:val="both"/>
        <w:rPr>
          <w:rFonts w:cs="Times New Roman"/>
          <w:lang w:val="es-ES"/>
        </w:rPr>
      </w:pPr>
    </w:p>
    <w:p w14:paraId="02E56486" w14:textId="77777777" w:rsidR="00A12DD0" w:rsidRPr="0039004D" w:rsidRDefault="00A12DD0" w:rsidP="00262D6E">
      <w:pPr>
        <w:pStyle w:val="Ttulo1"/>
        <w:spacing w:line="360" w:lineRule="auto"/>
        <w:rPr>
          <w:rFonts w:cs="Times New Roman"/>
          <w:szCs w:val="24"/>
        </w:rPr>
      </w:pPr>
      <w:bookmarkStart w:id="1" w:name="_Toc508100408"/>
      <w:r w:rsidRPr="0039004D">
        <w:rPr>
          <w:rFonts w:cs="Times New Roman"/>
          <w:szCs w:val="24"/>
        </w:rPr>
        <w:lastRenderedPageBreak/>
        <w:t>Palabras Clave</w:t>
      </w:r>
      <w:bookmarkEnd w:id="1"/>
    </w:p>
    <w:p w14:paraId="354E162A" w14:textId="77777777" w:rsidR="00A12DD0" w:rsidRPr="0039004D" w:rsidRDefault="00A12DD0" w:rsidP="00262D6E">
      <w:pPr>
        <w:spacing w:line="360" w:lineRule="auto"/>
        <w:jc w:val="both"/>
        <w:rPr>
          <w:rFonts w:cs="Times New Roman"/>
          <w:lang w:val="es-ES"/>
        </w:rPr>
      </w:pPr>
    </w:p>
    <w:p w14:paraId="0FB5068E" w14:textId="77777777" w:rsidR="000C0B08" w:rsidRPr="0039004D" w:rsidRDefault="000C0B08" w:rsidP="00262D6E">
      <w:pPr>
        <w:spacing w:line="360" w:lineRule="auto"/>
        <w:jc w:val="both"/>
        <w:rPr>
          <w:rFonts w:cs="Times New Roman"/>
          <w:lang w:val="es-ES"/>
        </w:rPr>
      </w:pPr>
      <w:r w:rsidRPr="0039004D">
        <w:rPr>
          <w:rFonts w:cs="Times New Roman"/>
          <w:lang w:val="es-ES"/>
        </w:rPr>
        <w:t>Reclamos; Quejas; Diseño Centrado en el Usuario; Usabilidad; Sis</w:t>
      </w:r>
      <w:r w:rsidR="00637C69" w:rsidRPr="0039004D">
        <w:rPr>
          <w:rFonts w:cs="Times New Roman"/>
          <w:lang w:val="es-ES"/>
        </w:rPr>
        <w:t>tema de Información; Salud; Perú</w:t>
      </w:r>
    </w:p>
    <w:p w14:paraId="0A51DAE7" w14:textId="48FB4571" w:rsidR="00970EB4" w:rsidRPr="00602A2A" w:rsidRDefault="00A12DD0" w:rsidP="00602A2A">
      <w:pPr>
        <w:pStyle w:val="Ttulo1"/>
        <w:spacing w:line="360" w:lineRule="auto"/>
        <w:rPr>
          <w:rFonts w:cs="Times New Roman"/>
          <w:szCs w:val="24"/>
        </w:rPr>
      </w:pPr>
      <w:bookmarkStart w:id="2" w:name="_Toc508100409"/>
      <w:r w:rsidRPr="0039004D">
        <w:rPr>
          <w:rFonts w:cs="Times New Roman"/>
          <w:szCs w:val="24"/>
        </w:rPr>
        <w:lastRenderedPageBreak/>
        <w:t>Introducción</w:t>
      </w:r>
      <w:bookmarkEnd w:id="2"/>
    </w:p>
    <w:p w14:paraId="01477995" w14:textId="77777777" w:rsidR="00A12DD0" w:rsidRPr="0039004D" w:rsidRDefault="00A12DD0" w:rsidP="00262D6E">
      <w:pPr>
        <w:pStyle w:val="Ttulo1"/>
        <w:spacing w:line="360" w:lineRule="auto"/>
        <w:rPr>
          <w:rFonts w:cs="Times New Roman"/>
          <w:szCs w:val="24"/>
        </w:rPr>
      </w:pPr>
      <w:bookmarkStart w:id="3" w:name="_Toc508100410"/>
      <w:r w:rsidRPr="0039004D">
        <w:rPr>
          <w:rFonts w:cs="Times New Roman"/>
          <w:szCs w:val="24"/>
        </w:rPr>
        <w:lastRenderedPageBreak/>
        <w:t>Planteamiento del Problema</w:t>
      </w:r>
      <w:bookmarkEnd w:id="3"/>
    </w:p>
    <w:p w14:paraId="2E0FFC4E" w14:textId="77777777" w:rsidR="00DC394C" w:rsidRPr="0039004D" w:rsidRDefault="00DC394C" w:rsidP="00262D6E">
      <w:pPr>
        <w:spacing w:line="360" w:lineRule="auto"/>
        <w:jc w:val="both"/>
        <w:rPr>
          <w:rFonts w:cs="Times New Roman"/>
          <w:b/>
          <w:lang w:val="es-ES"/>
        </w:rPr>
      </w:pPr>
    </w:p>
    <w:p w14:paraId="779DBC0F" w14:textId="0EE6D13B" w:rsidR="00EF1657" w:rsidRDefault="00DC394C" w:rsidP="00262D6E">
      <w:pPr>
        <w:spacing w:line="360" w:lineRule="auto"/>
        <w:jc w:val="both"/>
        <w:rPr>
          <w:rFonts w:cs="Times New Roman"/>
          <w:color w:val="000000" w:themeColor="text1"/>
          <w:lang w:val="es-ES"/>
        </w:rPr>
      </w:pPr>
      <w:r w:rsidRPr="0039004D">
        <w:rPr>
          <w:rFonts w:cs="Times New Roman"/>
          <w:color w:val="000000" w:themeColor="text1"/>
          <w:lang w:val="es-ES"/>
        </w:rPr>
        <w:t>El uso de sistemas para un manejo adecuado de reclamos es necesario para mejorar la calidad de atención en centros de salud, ya que con ellos podemos encontrar posibles fallas en los procesos internos o en la capacitación del personal</w:t>
      </w:r>
      <w:r w:rsidR="00F21CF8">
        <w:rPr>
          <w:rFonts w:cs="Times New Roman"/>
          <w:color w:val="000000" w:themeColor="text1"/>
          <w:lang w:val="es-ES"/>
        </w:rPr>
        <w:t xml:space="preserve"> </w:t>
      </w:r>
      <w:r w:rsidR="00F21CF8">
        <w:rPr>
          <w:rFonts w:cs="Times New Roman"/>
          <w:color w:val="000000" w:themeColor="text1"/>
          <w:lang w:val="es-ES"/>
        </w:rPr>
        <w:fldChar w:fldCharType="begin" w:fldLock="1"/>
      </w:r>
      <w:r w:rsidR="00F21CF8">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 "plainTextFormattedCitation" : "(1)", "previouslyFormattedCitation" : "(1)" }, "properties" : {  }, "schema" : "https://github.com/citation-style-language/schema/raw/master/csl-citation.json" }</w:instrText>
      </w:r>
      <w:r w:rsidR="00F21CF8">
        <w:rPr>
          <w:rFonts w:cs="Times New Roman"/>
          <w:color w:val="000000" w:themeColor="text1"/>
          <w:lang w:val="es-ES"/>
        </w:rPr>
        <w:fldChar w:fldCharType="separate"/>
      </w:r>
      <w:r w:rsidR="00F21CF8" w:rsidRPr="00F21CF8">
        <w:rPr>
          <w:rFonts w:cs="Times New Roman"/>
          <w:noProof/>
          <w:color w:val="000000" w:themeColor="text1"/>
          <w:lang w:val="es-ES"/>
        </w:rPr>
        <w:t>(1)</w:t>
      </w:r>
      <w:r w:rsidR="00F21CF8">
        <w:rPr>
          <w:rFonts w:cs="Times New Roman"/>
          <w:color w:val="000000" w:themeColor="text1"/>
          <w:lang w:val="es-ES"/>
        </w:rPr>
        <w:fldChar w:fldCharType="end"/>
      </w:r>
      <w:r w:rsidRPr="0039004D">
        <w:rPr>
          <w:rFonts w:cs="Times New Roman"/>
          <w:color w:val="000000" w:themeColor="text1"/>
          <w:lang w:val="es-ES"/>
        </w:rPr>
        <w:t xml:space="preserve">. </w:t>
      </w:r>
      <w:r w:rsidR="00F21CF8">
        <w:rPr>
          <w:rFonts w:cs="Times New Roman"/>
          <w:color w:val="000000" w:themeColor="text1"/>
          <w:lang w:val="es-ES"/>
        </w:rPr>
        <w:t xml:space="preserve">Los sistemas de gestión de reclamos deben seguir varios principios que implican desde la sensibilidad en que deben ser tratados estos datos hasta el alcance que debe tener esta información valiosa </w:t>
      </w:r>
      <w:r w:rsidR="00F21CF8">
        <w:rPr>
          <w:rFonts w:cs="Times New Roman"/>
          <w:color w:val="000000" w:themeColor="text1"/>
          <w:lang w:val="es-ES"/>
        </w:rPr>
        <w:fldChar w:fldCharType="begin" w:fldLock="1"/>
      </w:r>
      <w:r w:rsidR="005D25F1">
        <w:rPr>
          <w:rFonts w:cs="Times New Roman"/>
          <w:color w:val="000000" w:themeColor="text1"/>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2)", "plainTextFormattedCitation" : "(2)", "previouslyFormattedCitation" : "(2)" }, "properties" : {  }, "schema" : "https://github.com/citation-style-language/schema/raw/master/csl-citation.json" }</w:instrText>
      </w:r>
      <w:r w:rsidR="00F21CF8">
        <w:rPr>
          <w:rFonts w:cs="Times New Roman"/>
          <w:color w:val="000000" w:themeColor="text1"/>
          <w:lang w:val="es-ES"/>
        </w:rPr>
        <w:fldChar w:fldCharType="separate"/>
      </w:r>
      <w:r w:rsidR="00F21CF8" w:rsidRPr="00F21CF8">
        <w:rPr>
          <w:rFonts w:cs="Times New Roman"/>
          <w:noProof/>
          <w:color w:val="000000" w:themeColor="text1"/>
          <w:lang w:val="es-ES"/>
        </w:rPr>
        <w:t>(2)</w:t>
      </w:r>
      <w:r w:rsidR="00F21CF8">
        <w:rPr>
          <w:rFonts w:cs="Times New Roman"/>
          <w:color w:val="000000" w:themeColor="text1"/>
          <w:lang w:val="es-ES"/>
        </w:rPr>
        <w:fldChar w:fldCharType="end"/>
      </w:r>
      <w:r w:rsidRPr="0039004D">
        <w:rPr>
          <w:rFonts w:cs="Times New Roman"/>
          <w:color w:val="000000" w:themeColor="text1"/>
          <w:lang w:val="es-ES"/>
        </w:rPr>
        <w:t>. Resulta en vano contar con un sistema sofisticado de manejo de reclamos si la información no está siendo utiliza</w:t>
      </w:r>
      <w:r w:rsidR="00BD3B0B" w:rsidRPr="0039004D">
        <w:rPr>
          <w:rFonts w:cs="Times New Roman"/>
          <w:color w:val="000000" w:themeColor="text1"/>
          <w:lang w:val="es-ES"/>
        </w:rPr>
        <w:t>da</w:t>
      </w:r>
      <w:r w:rsidRPr="0039004D">
        <w:rPr>
          <w:rFonts w:cs="Times New Roman"/>
          <w:color w:val="000000" w:themeColor="text1"/>
          <w:lang w:val="es-ES"/>
        </w:rPr>
        <w:t xml:space="preserve"> para promover e incentivar mejoras dentro de la institución</w:t>
      </w:r>
      <w:r w:rsidR="00F21CF8">
        <w:rPr>
          <w:rFonts w:cs="Times New Roman"/>
          <w:color w:val="000000" w:themeColor="text1"/>
          <w:lang w:val="es-ES"/>
        </w:rPr>
        <w:t xml:space="preserve"> </w:t>
      </w:r>
      <w:r w:rsidR="005D25F1">
        <w:rPr>
          <w:rFonts w:cs="Times New Roman"/>
          <w:color w:val="000000" w:themeColor="text1"/>
          <w:lang w:val="es-ES"/>
        </w:rPr>
        <w:fldChar w:fldCharType="begin" w:fldLock="1"/>
      </w:r>
      <w:r w:rsidR="00F97069">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 "plainTextFormattedCitation" : "(1)", "previouslyFormattedCitation" : "(1)" }, "properties" : {  }, "schema" : "https://github.com/citation-style-language/schema/raw/master/csl-citation.json" }</w:instrText>
      </w:r>
      <w:r w:rsidR="005D25F1">
        <w:rPr>
          <w:rFonts w:cs="Times New Roman"/>
          <w:color w:val="000000" w:themeColor="text1"/>
          <w:lang w:val="es-ES"/>
        </w:rPr>
        <w:fldChar w:fldCharType="separate"/>
      </w:r>
      <w:r w:rsidR="005D25F1" w:rsidRPr="005D25F1">
        <w:rPr>
          <w:rFonts w:cs="Times New Roman"/>
          <w:noProof/>
          <w:color w:val="000000" w:themeColor="text1"/>
          <w:lang w:val="es-ES"/>
        </w:rPr>
        <w:t>(1)</w:t>
      </w:r>
      <w:r w:rsidR="005D25F1">
        <w:rPr>
          <w:rFonts w:cs="Times New Roman"/>
          <w:color w:val="000000" w:themeColor="text1"/>
          <w:lang w:val="es-ES"/>
        </w:rPr>
        <w:fldChar w:fldCharType="end"/>
      </w:r>
      <w:r w:rsidRPr="0039004D">
        <w:rPr>
          <w:rFonts w:cs="Times New Roman"/>
          <w:color w:val="000000" w:themeColor="text1"/>
          <w:lang w:val="es-ES"/>
        </w:rPr>
        <w:t xml:space="preserve">. </w:t>
      </w:r>
      <w:r w:rsidR="00BB0CB9" w:rsidRPr="0039004D">
        <w:rPr>
          <w:rFonts w:cs="Times New Roman"/>
          <w:color w:val="000000" w:themeColor="text1"/>
          <w:lang w:val="es-ES"/>
        </w:rPr>
        <w:t>Según lo estipulado al Decreto Supremo 030-2016-SA</w:t>
      </w:r>
      <w:r w:rsidR="00A9405F">
        <w:rPr>
          <w:rFonts w:cs="Times New Roman"/>
          <w:color w:val="000000" w:themeColor="text1"/>
          <w:lang w:val="es-ES"/>
        </w:rPr>
        <w:t xml:space="preserve"> </w:t>
      </w:r>
      <w:r w:rsidR="00A9405F">
        <w:rPr>
          <w:rFonts w:cs="Times New Roman"/>
          <w:color w:val="000000" w:themeColor="text1"/>
          <w:lang w:val="es-ES"/>
        </w:rPr>
        <w:fldChar w:fldCharType="begin" w:fldLock="1"/>
      </w:r>
      <w:r w:rsidR="005D25F1">
        <w:rPr>
          <w:rFonts w:cs="Times New Roman"/>
          <w:color w:val="000000" w:themeColor="text1"/>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3)", "plainTextFormattedCitation" : "(3)", "previouslyFormattedCitation" : "(3)" }, "properties" : {  }, "schema" : "https://github.com/citation-style-language/schema/raw/master/csl-citation.json" }</w:instrText>
      </w:r>
      <w:r w:rsidR="00A9405F">
        <w:rPr>
          <w:rFonts w:cs="Times New Roman"/>
          <w:color w:val="000000" w:themeColor="text1"/>
          <w:lang w:val="es-ES"/>
        </w:rPr>
        <w:fldChar w:fldCharType="separate"/>
      </w:r>
      <w:r w:rsidR="00F21CF8" w:rsidRPr="00F21CF8">
        <w:rPr>
          <w:rFonts w:cs="Times New Roman"/>
          <w:noProof/>
          <w:color w:val="000000" w:themeColor="text1"/>
          <w:lang w:val="es-ES"/>
        </w:rPr>
        <w:t>(3)</w:t>
      </w:r>
      <w:r w:rsidR="00A9405F">
        <w:rPr>
          <w:rFonts w:cs="Times New Roman"/>
          <w:color w:val="000000" w:themeColor="text1"/>
          <w:lang w:val="es-ES"/>
        </w:rPr>
        <w:fldChar w:fldCharType="end"/>
      </w:r>
      <w:r w:rsidR="00BB0CB9" w:rsidRPr="0039004D">
        <w:rPr>
          <w:rFonts w:cs="Times New Roman"/>
          <w:color w:val="000000" w:themeColor="text1"/>
          <w:lang w:val="es-ES"/>
        </w:rPr>
        <w:t>, todas las algunas Instituciones Prestadora</w:t>
      </w:r>
      <w:r w:rsidR="00BD3B0B" w:rsidRPr="0039004D">
        <w:rPr>
          <w:rFonts w:cs="Times New Roman"/>
          <w:color w:val="000000" w:themeColor="text1"/>
          <w:lang w:val="es-ES"/>
        </w:rPr>
        <w:t>s</w:t>
      </w:r>
      <w:r w:rsidR="00BB0CB9" w:rsidRPr="0039004D">
        <w:rPr>
          <w:rFonts w:cs="Times New Roman"/>
          <w:color w:val="000000" w:themeColor="text1"/>
          <w:lang w:val="es-ES"/>
        </w:rPr>
        <w:t xml:space="preserve"> de Servicios de Salud (</w:t>
      </w:r>
      <w:r w:rsidR="004006D2" w:rsidRPr="0039004D">
        <w:rPr>
          <w:rFonts w:cs="Times New Roman"/>
          <w:color w:val="000000" w:themeColor="text1"/>
          <w:lang w:val="es-ES"/>
        </w:rPr>
        <w:t>IPRESS) deben</w:t>
      </w:r>
      <w:r w:rsidR="00BB0CB9" w:rsidRPr="0039004D">
        <w:rPr>
          <w:rFonts w:cs="Times New Roman"/>
          <w:color w:val="000000" w:themeColor="text1"/>
          <w:lang w:val="es-ES"/>
        </w:rPr>
        <w:t xml:space="preserve"> contar con un Libro de Reclamaciones donde tanto los pacientes como </w:t>
      </w:r>
      <w:r w:rsidR="00F22CCC" w:rsidRPr="0039004D">
        <w:rPr>
          <w:rFonts w:cs="Times New Roman"/>
          <w:color w:val="000000" w:themeColor="text1"/>
          <w:lang w:val="es-ES"/>
        </w:rPr>
        <w:t>terceros legitimados</w:t>
      </w:r>
      <w:r w:rsidR="00BB0CB9" w:rsidRPr="0039004D">
        <w:rPr>
          <w:rFonts w:cs="Times New Roman"/>
          <w:color w:val="000000" w:themeColor="text1"/>
          <w:lang w:val="es-ES"/>
        </w:rPr>
        <w:t>, pueden presentar sus reclamos sobre el servicio y la calidad brindada en la</w:t>
      </w:r>
      <w:r w:rsidR="005D25F1">
        <w:rPr>
          <w:rFonts w:cs="Times New Roman"/>
          <w:color w:val="000000" w:themeColor="text1"/>
          <w:lang w:val="es-ES"/>
        </w:rPr>
        <w:t xml:space="preserve"> IPRESS. Sin embargo, este</w:t>
      </w:r>
      <w:r w:rsidR="00BB0CB9" w:rsidRPr="0039004D">
        <w:rPr>
          <w:rFonts w:cs="Times New Roman"/>
          <w:color w:val="000000" w:themeColor="text1"/>
          <w:lang w:val="es-ES"/>
        </w:rPr>
        <w:t xml:space="preserve"> </w:t>
      </w:r>
      <w:r w:rsidR="00EF1657">
        <w:rPr>
          <w:rFonts w:cs="Times New Roman"/>
          <w:color w:val="000000" w:themeColor="text1"/>
          <w:lang w:val="es-ES"/>
        </w:rPr>
        <w:t>medio no brinda las herramientas necesarias para gestionar de forma sistematizada la información proveniente de los reclamos por lo tanto es difícil utilizarla para promover e incentivar proyectos de mejora dentro de las IPRESS. Esto viene acompañado de una percepción negativa de los reclamos por parte de los prestadores de salud que muchas veces impiden que los ciudadanos presenten sus reclamos.</w:t>
      </w:r>
    </w:p>
    <w:p w14:paraId="799BCC96" w14:textId="38D4731C" w:rsidR="00F97069" w:rsidRDefault="00DC394C" w:rsidP="00262D6E">
      <w:pPr>
        <w:spacing w:line="360" w:lineRule="auto"/>
        <w:jc w:val="both"/>
        <w:rPr>
          <w:rFonts w:cs="Times New Roman"/>
          <w:color w:val="000000" w:themeColor="text1"/>
          <w:lang w:val="es-ES"/>
        </w:rPr>
      </w:pPr>
      <w:r w:rsidRPr="0039004D">
        <w:rPr>
          <w:rFonts w:cs="Times New Roman"/>
          <w:color w:val="000000" w:themeColor="text1"/>
          <w:lang w:val="es-ES"/>
        </w:rPr>
        <w:t>La Superintendencia Nacional de Salud (SUSALUD), como entidad fiscalizadora del sector Salud en el Perú, cuenta con un sistema informático b</w:t>
      </w:r>
      <w:r w:rsidR="0074773B" w:rsidRPr="0039004D">
        <w:rPr>
          <w:rFonts w:cs="Times New Roman"/>
          <w:color w:val="000000" w:themeColor="text1"/>
          <w:lang w:val="es-ES"/>
        </w:rPr>
        <w:t>ásico para el manejo de reclamos</w:t>
      </w:r>
      <w:r w:rsidR="004006D2" w:rsidRPr="0039004D">
        <w:rPr>
          <w:rFonts w:cs="Times New Roman"/>
          <w:color w:val="000000" w:themeColor="text1"/>
          <w:lang w:val="es-ES"/>
        </w:rPr>
        <w:t xml:space="preserve"> en su web y</w:t>
      </w:r>
      <w:r w:rsidR="002479F9" w:rsidRPr="0039004D">
        <w:rPr>
          <w:rFonts w:cs="Times New Roman"/>
          <w:color w:val="000000" w:themeColor="text1"/>
          <w:lang w:val="es-ES"/>
        </w:rPr>
        <w:t xml:space="preserve"> en algunas IPRESS</w:t>
      </w:r>
      <w:r w:rsidR="004006D2" w:rsidRPr="0039004D">
        <w:rPr>
          <w:rFonts w:cs="Times New Roman"/>
          <w:color w:val="000000" w:themeColor="text1"/>
          <w:lang w:val="es-ES"/>
        </w:rPr>
        <w:t xml:space="preserve"> cuenta con un equipo especial </w:t>
      </w:r>
      <w:r w:rsidR="002479F9" w:rsidRPr="0039004D">
        <w:rPr>
          <w:rFonts w:cs="Times New Roman"/>
          <w:color w:val="000000" w:themeColor="text1"/>
          <w:lang w:val="es-ES"/>
        </w:rPr>
        <w:t>llamado Totem</w:t>
      </w:r>
      <w:r w:rsidR="00F97069">
        <w:rPr>
          <w:rFonts w:cs="Times New Roman"/>
          <w:color w:val="000000" w:themeColor="text1"/>
          <w:lang w:val="es-ES"/>
        </w:rPr>
        <w:t xml:space="preserve"> </w:t>
      </w:r>
      <w:r w:rsidR="00F97069">
        <w:rPr>
          <w:rFonts w:cs="Times New Roman"/>
          <w:color w:val="000000" w:themeColor="text1"/>
          <w:lang w:val="es-ES"/>
        </w:rPr>
        <w:fldChar w:fldCharType="begin" w:fldLock="1"/>
      </w:r>
      <w:r w:rsidR="000D4C8E">
        <w:rPr>
          <w:rFonts w:cs="Times New Roman"/>
          <w:color w:val="000000" w:themeColor="text1"/>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4)", "plainTextFormattedCitation" : "(4)", "previouslyFormattedCitation" : "(4)" }, "properties" : {  }, "schema" : "https://github.com/citation-style-language/schema/raw/master/csl-citation.json" }</w:instrText>
      </w:r>
      <w:r w:rsidR="00F97069">
        <w:rPr>
          <w:rFonts w:cs="Times New Roman"/>
          <w:color w:val="000000" w:themeColor="text1"/>
          <w:lang w:val="es-ES"/>
        </w:rPr>
        <w:fldChar w:fldCharType="separate"/>
      </w:r>
      <w:r w:rsidR="00F97069" w:rsidRPr="00F97069">
        <w:rPr>
          <w:rFonts w:cs="Times New Roman"/>
          <w:noProof/>
          <w:color w:val="000000" w:themeColor="text1"/>
          <w:lang w:val="es-ES"/>
        </w:rPr>
        <w:t>(4)</w:t>
      </w:r>
      <w:r w:rsidR="00F97069">
        <w:rPr>
          <w:rFonts w:cs="Times New Roman"/>
          <w:color w:val="000000" w:themeColor="text1"/>
          <w:lang w:val="es-ES"/>
        </w:rPr>
        <w:fldChar w:fldCharType="end"/>
      </w:r>
      <w:r w:rsidRPr="0039004D">
        <w:rPr>
          <w:rFonts w:cs="Times New Roman"/>
          <w:color w:val="000000" w:themeColor="text1"/>
          <w:lang w:val="es-ES"/>
        </w:rPr>
        <w:t xml:space="preserve">. </w:t>
      </w:r>
      <w:r w:rsidR="002479F9" w:rsidRPr="0039004D">
        <w:rPr>
          <w:rFonts w:cs="Times New Roman"/>
          <w:color w:val="000000" w:themeColor="text1"/>
          <w:lang w:val="es-ES"/>
        </w:rPr>
        <w:t xml:space="preserve">El sistema de recojo de reclamos en su web consiste en un simple formulario que el </w:t>
      </w:r>
      <w:r w:rsidR="00F97069">
        <w:rPr>
          <w:rFonts w:cs="Times New Roman"/>
          <w:color w:val="000000" w:themeColor="text1"/>
          <w:lang w:val="es-ES"/>
        </w:rPr>
        <w:t>paciente o tercero legitimizado</w:t>
      </w:r>
      <w:r w:rsidR="00BB0CB9" w:rsidRPr="0039004D">
        <w:rPr>
          <w:rFonts w:cs="Times New Roman"/>
          <w:color w:val="000000" w:themeColor="text1"/>
          <w:lang w:val="es-ES"/>
        </w:rPr>
        <w:t xml:space="preserve"> llena para presentar un reclamo y posteriormente, personal de SUSALUD se contacta con el ciudadano para brindar una solución.</w:t>
      </w:r>
      <w:r w:rsidR="0074773B" w:rsidRPr="0039004D">
        <w:rPr>
          <w:rFonts w:cs="Times New Roman"/>
          <w:color w:val="000000" w:themeColor="text1"/>
          <w:lang w:val="es-ES"/>
        </w:rPr>
        <w:t xml:space="preserve"> </w:t>
      </w:r>
      <w:r w:rsidR="002479F9" w:rsidRPr="0039004D">
        <w:rPr>
          <w:rFonts w:cs="Times New Roman"/>
          <w:color w:val="000000" w:themeColor="text1"/>
          <w:lang w:val="es-ES"/>
        </w:rPr>
        <w:t xml:space="preserve">El Totem sirve como un canal adicional a la </w:t>
      </w:r>
      <w:r w:rsidR="00F97069">
        <w:rPr>
          <w:rFonts w:cs="Times New Roman"/>
          <w:color w:val="000000" w:themeColor="text1"/>
          <w:lang w:val="es-ES"/>
        </w:rPr>
        <w:t>PAUS</w:t>
      </w:r>
      <w:r w:rsidR="002479F9" w:rsidRPr="0039004D">
        <w:rPr>
          <w:rFonts w:cs="Times New Roman"/>
          <w:color w:val="000000" w:themeColor="text1"/>
          <w:lang w:val="es-ES"/>
        </w:rPr>
        <w:t xml:space="preserve"> para que los pacientes y </w:t>
      </w:r>
      <w:r w:rsidR="00F22CCC" w:rsidRPr="0039004D">
        <w:rPr>
          <w:rFonts w:cs="Times New Roman"/>
          <w:color w:val="000000" w:themeColor="text1"/>
          <w:lang w:val="es-ES"/>
        </w:rPr>
        <w:t>terceros legitimados</w:t>
      </w:r>
      <w:r w:rsidR="002479F9" w:rsidRPr="0039004D">
        <w:rPr>
          <w:rFonts w:cs="Times New Roman"/>
          <w:color w:val="000000" w:themeColor="text1"/>
          <w:lang w:val="es-ES"/>
        </w:rPr>
        <w:t xml:space="preserve"> puedan expresar una inconformidad presentada en dicha IPRESS. </w:t>
      </w:r>
      <w:r w:rsidRPr="0039004D">
        <w:rPr>
          <w:rFonts w:cs="Times New Roman"/>
          <w:color w:val="000000" w:themeColor="text1"/>
          <w:lang w:val="es-ES"/>
        </w:rPr>
        <w:t>Sin embargo,</w:t>
      </w:r>
      <w:r w:rsidR="00BB0CB9" w:rsidRPr="0039004D">
        <w:rPr>
          <w:rFonts w:cs="Times New Roman"/>
          <w:color w:val="000000" w:themeColor="text1"/>
          <w:lang w:val="es-ES"/>
        </w:rPr>
        <w:t xml:space="preserve"> estos</w:t>
      </w:r>
      <w:r w:rsidR="002479F9" w:rsidRPr="0039004D">
        <w:rPr>
          <w:rFonts w:cs="Times New Roman"/>
          <w:color w:val="000000" w:themeColor="text1"/>
          <w:lang w:val="es-ES"/>
        </w:rPr>
        <w:t xml:space="preserve"> sistema</w:t>
      </w:r>
      <w:r w:rsidR="00BB0CB9" w:rsidRPr="0039004D">
        <w:rPr>
          <w:rFonts w:cs="Times New Roman"/>
          <w:color w:val="000000" w:themeColor="text1"/>
          <w:lang w:val="es-ES"/>
        </w:rPr>
        <w:t>s</w:t>
      </w:r>
      <w:r w:rsidR="002479F9" w:rsidRPr="0039004D">
        <w:rPr>
          <w:rFonts w:cs="Times New Roman"/>
          <w:color w:val="000000" w:themeColor="text1"/>
          <w:lang w:val="es-ES"/>
        </w:rPr>
        <w:t xml:space="preserve"> </w:t>
      </w:r>
      <w:r w:rsidR="00F97069">
        <w:rPr>
          <w:rFonts w:cs="Times New Roman"/>
          <w:color w:val="000000" w:themeColor="text1"/>
          <w:lang w:val="es-ES"/>
        </w:rPr>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261F3E01" w14:textId="689608C7" w:rsidR="004E6160" w:rsidRPr="0039004D" w:rsidRDefault="004E6160" w:rsidP="00262D6E">
      <w:pPr>
        <w:spacing w:line="360" w:lineRule="auto"/>
        <w:jc w:val="both"/>
        <w:rPr>
          <w:rFonts w:cs="Times New Roman"/>
          <w:color w:val="000000" w:themeColor="text1"/>
          <w:lang w:val="es-ES"/>
        </w:rPr>
      </w:pPr>
      <w:r w:rsidRPr="0039004D">
        <w:rPr>
          <w:rFonts w:cs="Times New Roman"/>
          <w:color w:val="000000" w:themeColor="text1"/>
          <w:lang w:val="es-ES"/>
        </w:rPr>
        <w:t xml:space="preserve">Ante el importante rol de la gestión de la información proveniente de los reclamos para mejoras en </w:t>
      </w:r>
      <w:r w:rsidR="00E241D8" w:rsidRPr="0039004D">
        <w:rPr>
          <w:rFonts w:cs="Times New Roman"/>
          <w:color w:val="000000" w:themeColor="text1"/>
          <w:lang w:val="es-ES"/>
        </w:rPr>
        <w:t>el sector salud</w:t>
      </w:r>
      <w:r w:rsidR="00F97069">
        <w:rPr>
          <w:rFonts w:cs="Times New Roman"/>
          <w:color w:val="000000" w:themeColor="text1"/>
          <w:lang w:val="es-ES"/>
        </w:rPr>
        <w:t xml:space="preserve"> </w:t>
      </w:r>
      <w:r w:rsidR="000D4C8E">
        <w:rPr>
          <w:rFonts w:cs="Times New Roman"/>
          <w:color w:val="000000" w:themeColor="text1"/>
          <w:lang w:val="es-ES"/>
        </w:rPr>
        <w:fldChar w:fldCharType="begin" w:fldLock="1"/>
      </w:r>
      <w:r w:rsidR="00BA4770">
        <w:rPr>
          <w:rFonts w:cs="Times New Roman"/>
          <w:color w:val="000000" w:themeColor="text1"/>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5)", "plainTextFormattedCitation" : "(5)", "previouslyFormattedCitation" : "(5)" }, "properties" : {  }, "schema" : "https://github.com/citation-style-language/schema/raw/master/csl-citation.json" }</w:instrText>
      </w:r>
      <w:r w:rsidR="000D4C8E">
        <w:rPr>
          <w:rFonts w:cs="Times New Roman"/>
          <w:color w:val="000000" w:themeColor="text1"/>
          <w:lang w:val="es-ES"/>
        </w:rPr>
        <w:fldChar w:fldCharType="separate"/>
      </w:r>
      <w:r w:rsidR="000D4C8E" w:rsidRPr="000D4C8E">
        <w:rPr>
          <w:rFonts w:cs="Times New Roman"/>
          <w:noProof/>
          <w:color w:val="000000" w:themeColor="text1"/>
          <w:lang w:val="es-ES"/>
        </w:rPr>
        <w:t>(5)</w:t>
      </w:r>
      <w:r w:rsidR="000D4C8E">
        <w:rPr>
          <w:rFonts w:cs="Times New Roman"/>
          <w:color w:val="000000" w:themeColor="text1"/>
          <w:lang w:val="es-ES"/>
        </w:rPr>
        <w:fldChar w:fldCharType="end"/>
      </w:r>
      <w:r w:rsidR="00ED513F" w:rsidRPr="0039004D">
        <w:rPr>
          <w:rFonts w:cs="Times New Roman"/>
          <w:color w:val="000000" w:themeColor="text1"/>
          <w:lang w:val="es-ES"/>
        </w:rPr>
        <w:t xml:space="preserve"> y la </w:t>
      </w:r>
      <w:r w:rsidR="008F2FAA" w:rsidRPr="0039004D">
        <w:rPr>
          <w:rFonts w:cs="Times New Roman"/>
          <w:color w:val="000000" w:themeColor="text1"/>
          <w:lang w:val="es-ES"/>
        </w:rPr>
        <w:t xml:space="preserve">poca atención que se les brinda a ellos debido a una pobre comunicación entre pacientes, </w:t>
      </w:r>
      <w:r w:rsidR="00F22CCC" w:rsidRPr="0039004D">
        <w:rPr>
          <w:rFonts w:cs="Times New Roman"/>
          <w:color w:val="000000" w:themeColor="text1"/>
          <w:lang w:val="es-ES"/>
        </w:rPr>
        <w:t>terceros legitimados</w:t>
      </w:r>
      <w:r w:rsidR="000D4C8E">
        <w:rPr>
          <w:rFonts w:cs="Times New Roman"/>
          <w:color w:val="000000" w:themeColor="text1"/>
          <w:lang w:val="es-ES"/>
        </w:rPr>
        <w:t>, IPRESS y SUSALUD,</w:t>
      </w:r>
      <w:r w:rsidR="008F2FAA" w:rsidRPr="0039004D">
        <w:rPr>
          <w:rFonts w:cs="Times New Roman"/>
          <w:color w:val="000000" w:themeColor="text1"/>
          <w:lang w:val="es-ES"/>
        </w:rPr>
        <w:t xml:space="preserve"> la necesidad de un sistema de información que permita centralizar todos los reclamos del </w:t>
      </w:r>
      <w:r w:rsidR="008F2FAA" w:rsidRPr="0039004D">
        <w:rPr>
          <w:rFonts w:cs="Times New Roman"/>
          <w:color w:val="000000" w:themeColor="text1"/>
          <w:lang w:val="es-ES"/>
        </w:rPr>
        <w:lastRenderedPageBreak/>
        <w:t>sector para que puedan ser recibidos, gestionados</w:t>
      </w:r>
      <w:r w:rsidR="003438F5" w:rsidRPr="0039004D">
        <w:rPr>
          <w:rFonts w:cs="Times New Roman"/>
          <w:color w:val="000000" w:themeColor="text1"/>
          <w:lang w:val="es-ES"/>
        </w:rPr>
        <w:t>, monitoreados</w:t>
      </w:r>
      <w:r w:rsidR="008F2FAA" w:rsidRPr="0039004D">
        <w:rPr>
          <w:rFonts w:cs="Times New Roman"/>
          <w:color w:val="000000" w:themeColor="text1"/>
          <w:lang w:val="es-ES"/>
        </w:rPr>
        <w:t xml:space="preserve">, solucionados y que sirvan para fomentar proyectos de mejora en las distintas </w:t>
      </w:r>
      <w:r w:rsidR="000D4C8E">
        <w:rPr>
          <w:rFonts w:cs="Times New Roman"/>
          <w:color w:val="000000" w:themeColor="text1"/>
          <w:lang w:val="es-ES"/>
        </w:rPr>
        <w:t xml:space="preserve">IPRESS es imperativa, ya que </w:t>
      </w:r>
      <w:r w:rsidR="008F2FAA" w:rsidRPr="0039004D">
        <w:rPr>
          <w:rFonts w:cs="Times New Roman"/>
          <w:color w:val="000000" w:themeColor="text1"/>
          <w:lang w:val="es-ES"/>
        </w:rPr>
        <w:t xml:space="preserve">la forma en cómo se manejan actualmente los reclamos no es adecuada. </w:t>
      </w:r>
      <w:r w:rsidR="00360D80" w:rsidRPr="0039004D">
        <w:rPr>
          <w:rFonts w:cs="Times New Roman"/>
          <w:color w:val="000000" w:themeColor="text1"/>
          <w:lang w:val="es-ES"/>
        </w:rPr>
        <w:t>Esta tesis</w:t>
      </w:r>
      <w:r w:rsidR="000D6FCB" w:rsidRPr="0039004D">
        <w:rPr>
          <w:rFonts w:cs="Times New Roman"/>
          <w:color w:val="000000" w:themeColor="text1"/>
          <w:lang w:val="es-ES"/>
        </w:rPr>
        <w:t xml:space="preserve"> se centra en encontrar un</w:t>
      </w:r>
      <w:r w:rsidR="00360D80" w:rsidRPr="0039004D">
        <w:rPr>
          <w:rFonts w:cs="Times New Roman"/>
          <w:color w:val="000000" w:themeColor="text1"/>
          <w:lang w:val="es-ES"/>
        </w:rPr>
        <w:t xml:space="preserve"> diseño posible para dicho sistema centralizado</w:t>
      </w:r>
      <w:r w:rsidR="003438F5" w:rsidRPr="0039004D">
        <w:rPr>
          <w:rFonts w:cs="Times New Roman"/>
          <w:color w:val="000000" w:themeColor="text1"/>
          <w:lang w:val="es-ES"/>
        </w:rPr>
        <w:t>, convergiendo necesi</w:t>
      </w:r>
      <w:r w:rsidR="000D4C8E">
        <w:rPr>
          <w:rFonts w:cs="Times New Roman"/>
          <w:color w:val="000000" w:themeColor="text1"/>
          <w:lang w:val="es-ES"/>
        </w:rPr>
        <w:t>dades y requerimientos de tres</w:t>
      </w:r>
      <w:r w:rsidR="003438F5" w:rsidRPr="0039004D">
        <w:rPr>
          <w:rFonts w:cs="Times New Roman"/>
          <w:color w:val="000000" w:themeColor="text1"/>
          <w:lang w:val="es-ES"/>
        </w:rPr>
        <w:t xml:space="preserve"> tipos diferentes de usuarios principales del sistema</w:t>
      </w:r>
      <w:r w:rsidR="000D6FCB" w:rsidRPr="0039004D">
        <w:rPr>
          <w:rFonts w:cs="Times New Roman"/>
          <w:color w:val="000000" w:themeColor="text1"/>
          <w:lang w:val="es-ES"/>
        </w:rPr>
        <w:t>, el cual va a ser probado y testeado por dichos usuarios para encontrar posibles errores y</w:t>
      </w:r>
      <w:r w:rsidR="005C064B" w:rsidRPr="0039004D">
        <w:rPr>
          <w:rFonts w:cs="Times New Roman"/>
          <w:color w:val="000000" w:themeColor="text1"/>
          <w:lang w:val="es-ES"/>
        </w:rPr>
        <w:t xml:space="preserve"> hacer mejoras en el diseño del sistema</w:t>
      </w:r>
      <w:r w:rsidR="003438F5" w:rsidRPr="0039004D">
        <w:rPr>
          <w:rFonts w:cs="Times New Roman"/>
          <w:color w:val="000000" w:themeColor="text1"/>
          <w:lang w:val="es-ES"/>
        </w:rPr>
        <w:t xml:space="preserve">. </w:t>
      </w:r>
    </w:p>
    <w:p w14:paraId="179A76EB" w14:textId="77777777" w:rsidR="00A12DD0" w:rsidRPr="0039004D" w:rsidRDefault="00A12DD0" w:rsidP="00262D6E">
      <w:pPr>
        <w:pStyle w:val="Ttulo1"/>
        <w:spacing w:line="360" w:lineRule="auto"/>
        <w:rPr>
          <w:rFonts w:cs="Times New Roman"/>
          <w:szCs w:val="24"/>
        </w:rPr>
      </w:pPr>
      <w:bookmarkStart w:id="4" w:name="_Toc508100411"/>
      <w:r w:rsidRPr="0039004D">
        <w:rPr>
          <w:rFonts w:cs="Times New Roman"/>
          <w:szCs w:val="24"/>
        </w:rPr>
        <w:lastRenderedPageBreak/>
        <w:t>Marco Teórico</w:t>
      </w:r>
      <w:bookmarkEnd w:id="4"/>
    </w:p>
    <w:p w14:paraId="1BD0E4F3" w14:textId="77777777" w:rsidR="00562533" w:rsidRPr="0039004D" w:rsidRDefault="00562533" w:rsidP="00262D6E">
      <w:pPr>
        <w:spacing w:line="360" w:lineRule="auto"/>
        <w:jc w:val="both"/>
        <w:rPr>
          <w:rFonts w:cs="Times New Roman"/>
          <w:lang w:val="es-ES"/>
        </w:rPr>
      </w:pPr>
    </w:p>
    <w:p w14:paraId="37EBEE02" w14:textId="77777777" w:rsidR="00562533" w:rsidRPr="0039004D" w:rsidRDefault="00562533" w:rsidP="00262D6E">
      <w:pPr>
        <w:pStyle w:val="Ttulo2"/>
        <w:numPr>
          <w:ilvl w:val="0"/>
          <w:numId w:val="16"/>
        </w:numPr>
        <w:spacing w:line="360" w:lineRule="auto"/>
        <w:rPr>
          <w:rFonts w:cs="Times New Roman"/>
          <w:szCs w:val="24"/>
          <w:lang w:val="es-ES"/>
        </w:rPr>
      </w:pPr>
      <w:bookmarkStart w:id="5" w:name="_Toc508100412"/>
      <w:r w:rsidRPr="0039004D">
        <w:rPr>
          <w:rFonts w:cs="Times New Roman"/>
          <w:szCs w:val="24"/>
          <w:lang w:val="es-ES"/>
        </w:rPr>
        <w:t>Calidad de Atención al usuario y sistemas de gestión para reclamos en el sector salud</w:t>
      </w:r>
      <w:bookmarkEnd w:id="5"/>
    </w:p>
    <w:p w14:paraId="71169140" w14:textId="77777777" w:rsidR="00B674F0" w:rsidRPr="0039004D" w:rsidRDefault="00B674F0" w:rsidP="00262D6E">
      <w:pPr>
        <w:spacing w:line="360" w:lineRule="auto"/>
        <w:jc w:val="both"/>
        <w:rPr>
          <w:rFonts w:cs="Times New Roman"/>
          <w:lang w:val="es-ES"/>
        </w:rPr>
      </w:pPr>
    </w:p>
    <w:p w14:paraId="09CF2BE1" w14:textId="77777777" w:rsidR="00AB21A0" w:rsidRPr="0039004D" w:rsidRDefault="00AB21A0" w:rsidP="00000899">
      <w:pPr>
        <w:pStyle w:val="Ttulo3"/>
      </w:pPr>
      <w:bookmarkStart w:id="6" w:name="_Toc508100413"/>
      <w:r w:rsidRPr="0039004D">
        <w:t>Calidad de Atención en Salud al Usuario</w:t>
      </w:r>
      <w:bookmarkEnd w:id="6"/>
    </w:p>
    <w:p w14:paraId="6BD3124E" w14:textId="57629B46" w:rsidR="00847EAB" w:rsidRPr="0039004D" w:rsidRDefault="00E81CB2" w:rsidP="00FD7D44">
      <w:pPr>
        <w:spacing w:line="360" w:lineRule="auto"/>
        <w:jc w:val="both"/>
        <w:rPr>
          <w:rFonts w:eastAsia="Times New Roman" w:cs="Times New Roman"/>
          <w:lang w:eastAsia="es-ES_tradnl"/>
        </w:rPr>
      </w:pPr>
      <w:r w:rsidRPr="0039004D">
        <w:rPr>
          <w:rFonts w:cs="Times New Roman"/>
          <w:lang w:val="es-ES"/>
        </w:rPr>
        <w:t xml:space="preserve">Según la </w:t>
      </w:r>
      <w:r w:rsidR="00BF63BC" w:rsidRPr="0039004D">
        <w:rPr>
          <w:rFonts w:cs="Times New Roman"/>
          <w:lang w:val="es-ES"/>
        </w:rPr>
        <w:t>Organizació</w:t>
      </w:r>
      <w:r w:rsidR="00DE0595" w:rsidRPr="0039004D">
        <w:rPr>
          <w:rFonts w:cs="Times New Roman"/>
          <w:lang w:val="es-ES"/>
        </w:rPr>
        <w:t>n Panamericana de Salud, la calidad</w:t>
      </w:r>
      <w:r w:rsidR="009D4A1C">
        <w:rPr>
          <w:rFonts w:cs="Times New Roman"/>
          <w:lang w:val="es-ES"/>
        </w:rPr>
        <w:t xml:space="preserve"> de atención en salud</w:t>
      </w:r>
      <w:r w:rsidR="00DE0595" w:rsidRPr="0039004D">
        <w:rPr>
          <w:rFonts w:cs="Times New Roman"/>
          <w:lang w:val="es-ES"/>
        </w:rPr>
        <w:t xml:space="preserve"> </w:t>
      </w:r>
      <w:r w:rsidR="00530DC7" w:rsidRPr="0039004D">
        <w:rPr>
          <w:rFonts w:cs="Times New Roman"/>
          <w:lang w:val="es-ES"/>
        </w:rPr>
        <w:t>se</w:t>
      </w:r>
      <w:r w:rsidR="007A4249" w:rsidRPr="0039004D">
        <w:rPr>
          <w:rFonts w:cs="Times New Roman"/>
          <w:lang w:val="es-ES"/>
        </w:rPr>
        <w:t xml:space="preserve"> define como</w:t>
      </w:r>
      <w:r w:rsidR="00530DC7" w:rsidRPr="0039004D">
        <w:rPr>
          <w:rFonts w:cs="Times New Roman"/>
          <w:lang w:val="es-ES"/>
        </w:rPr>
        <w:t xml:space="preserve"> “una cualidad de la atención sanitaria esencial para consecución de los objetivos nacionales en salud, la mejora de la salud de la población y el futuro sostenible del sistema de atención en salud”</w:t>
      </w:r>
      <w:r w:rsidR="00847EAB" w:rsidRPr="0039004D">
        <w:rPr>
          <w:rFonts w:cs="Times New Roman"/>
          <w:lang w:val="es-ES"/>
        </w:rPr>
        <w:t xml:space="preserve"> </w:t>
      </w:r>
      <w:r w:rsidR="00D95FB0" w:rsidRPr="0039004D">
        <w:rPr>
          <w:rFonts w:cs="Times New Roman"/>
          <w:lang w:val="es-ES"/>
        </w:rPr>
        <w:fldChar w:fldCharType="begin" w:fldLock="1"/>
      </w:r>
      <w:r w:rsidR="00BA4770">
        <w:rPr>
          <w:rFonts w:cs="Times New Roman"/>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6)", "plainTextFormattedCitation" : "(6)", "previouslyFormattedCitation" : "(6)" }, "properties" : {  }, "schema" : "https://github.com/citation-style-language/schema/raw/master/csl-citation.json" }</w:instrText>
      </w:r>
      <w:r w:rsidR="00D95FB0" w:rsidRPr="0039004D">
        <w:rPr>
          <w:rFonts w:cs="Times New Roman"/>
          <w:lang w:val="es-ES"/>
        </w:rPr>
        <w:fldChar w:fldCharType="separate"/>
      </w:r>
      <w:r w:rsidR="000D4C8E" w:rsidRPr="000D4C8E">
        <w:rPr>
          <w:rFonts w:cs="Times New Roman"/>
          <w:noProof/>
          <w:lang w:val="es-ES"/>
        </w:rPr>
        <w:t>(6)</w:t>
      </w:r>
      <w:r w:rsidR="00D95FB0" w:rsidRPr="0039004D">
        <w:rPr>
          <w:rFonts w:cs="Times New Roman"/>
          <w:lang w:val="es-ES"/>
        </w:rPr>
        <w:fldChar w:fldCharType="end"/>
      </w:r>
      <w:r w:rsidR="00FD7D44" w:rsidRPr="0039004D">
        <w:rPr>
          <w:rFonts w:cs="Times New Roman"/>
          <w:lang w:val="es-ES"/>
        </w:rPr>
        <w:t xml:space="preserve">. </w:t>
      </w:r>
      <w:r w:rsidR="00C22AE1" w:rsidRPr="0039004D">
        <w:rPr>
          <w:rFonts w:cs="Times New Roman"/>
          <w:lang w:val="es-ES"/>
        </w:rPr>
        <w:t xml:space="preserve">Para el Ministerio de Salud del Perú, la calidad </w:t>
      </w:r>
      <w:r w:rsidR="000A482B">
        <w:rPr>
          <w:rFonts w:cs="Times New Roman"/>
          <w:lang w:val="es-ES"/>
        </w:rPr>
        <w:t xml:space="preserve">de atención en salud </w:t>
      </w:r>
      <w:r w:rsidR="007A4249" w:rsidRPr="0039004D">
        <w:rPr>
          <w:rFonts w:cs="Times New Roman"/>
          <w:lang w:val="es-ES"/>
        </w:rPr>
        <w:t xml:space="preserve">es </w:t>
      </w:r>
      <w:r w:rsidR="00C22AE1" w:rsidRPr="0039004D">
        <w:rPr>
          <w:rFonts w:cs="Times New Roman"/>
          <w:lang w:val="es-ES"/>
        </w:rPr>
        <w:t>“</w:t>
      </w:r>
      <w:r w:rsidR="00C22AE1" w:rsidRPr="0039004D">
        <w:rPr>
          <w:rFonts w:eastAsia="Times New Roman" w:cs="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39004D">
        <w:rPr>
          <w:rFonts w:eastAsia="Times New Roman" w:cs="Times New Roman"/>
          <w:lang w:eastAsia="es-ES_tradnl"/>
        </w:rPr>
        <w:t>onstante de su satisfacción</w:t>
      </w:r>
      <w:r w:rsidR="00C22AE1" w:rsidRPr="0039004D">
        <w:rPr>
          <w:rFonts w:eastAsia="Times New Roman" w:cs="Times New Roman"/>
          <w:lang w:eastAsia="es-ES_tradnl"/>
        </w:rPr>
        <w:t>”</w:t>
      </w:r>
      <w:r w:rsidR="00847EAB" w:rsidRPr="0039004D">
        <w:rPr>
          <w:rFonts w:eastAsia="Times New Roman" w:cs="Times New Roman"/>
          <w:lang w:eastAsia="es-ES_tradnl"/>
        </w:rPr>
        <w:t xml:space="preserve"> </w:t>
      </w:r>
      <w:r w:rsidR="00D95FB0" w:rsidRPr="0039004D">
        <w:rPr>
          <w:rFonts w:eastAsia="Times New Roman" w:cs="Times New Roman"/>
          <w:lang w:eastAsia="es-ES_tradnl"/>
        </w:rPr>
        <w:fldChar w:fldCharType="begin" w:fldLock="1"/>
      </w:r>
      <w:r w:rsidR="00BA4770">
        <w:rPr>
          <w:rFonts w:eastAsia="Times New Roman" w:cs="Times New Roman"/>
          <w:lang w:eastAsia="es-ES_tradnl"/>
        </w:rPr>
        <w:instrText>ADDIN CSL_CITATION { "citationItems" : [ { "id" : "ITEM-1", "itemData" : { "author" : [ { "dropping-particle" : "", "family" : "Ejecutiva", "given" : "Direcci\u00f3n", "non-dropping-particle" : "", "parse-names" : false, "suffix" : "" }, { "dropping-particle" : "", "family" : "Servicios", "given" : "De", "non-dropping-particle" : "", "parse-names" : false, "suffix" : "" }, { "dropping-particle" : "", "family" : "Salud", "given" : "De", "non-dropping-particle" : "", "parse-names" : false, "suffix" : "" }, { "dropping-particle" : "", "family" : "De", "given" : "Direcci\u00f3n", "non-dropping-particle" : "", "parse-names" : false, "suffix" : "" }, { "dropping-particle" : "", "family" : "De", "given" : "Garant\u00eda", "non-dropping-particle" : "", "parse-names" : false, "suffix" : "" }, { "dropping-particle" : "", "family" : "Calidad", "given" : "La", "non-dropping-particle" : "", "parse-names" : false, "suffix" : "" }, { "dropping-particle" : "", "family" : "Acreditaci\u00f3n", "given" : "Y", "non-dropping-particle" : "", "parse-names" : false, "suffix" : "" }, { "dropping-particle" : "", "family" : "De", "given" : "Est\u00e1ndares", "non-dropping-particle" : "", "parse-names" : false, "suffix" : "" }, { "dropping-particle" : "", "family" : "Para", "given" : "Calidad", "non-dropping-particle" : "", "parse-names" : false, "suffix" : "" }, { "dropping-particle" : "", "family" : "Primer", "given" : "El", "non-dropping-particle" : "", "parse-names" : false, "suffix" : "" }, { "dropping-particle" : "", "family" : "De", "given" : "Nivel", "non-dropping-particle" : "", "parse-names" : false, "suffix" : "" }, { "dropping-particle" : "", "family" : "En", "given" : "Atenci\u00f3n", "non-dropping-particle" : "", "parse-names" : false, "suffix" : "" }, { "dropping-particle" : "", "family" : "Lima", "given" : "Salud", "non-dropping-particle" : "", "parse-names" : false, "suffix" : "" }, { "dropping-particle" : "", "family" : "Del", "given" : "Julio", "non-dropping-particle" : "", "parse-names" : false, "suffix" : "" }, { "dropping-particle" : "", "family" : "De", "given" : "Ministerio", "non-dropping-particle" : "", "parse-names" : false, "suffix" : "" }, { "dropping-particle" : "", "family" : "Alidad Salud E N", "given" : "Salud", "non-dropping-particle" : "", "parse-names" : false, "suffix" : "" }, { "dropping-particle" : "", "family" : "Salud", "given" : "Alidad", "non-dropping-particle" : "", "parse-names" : false, "suffix" : "" } ], "id" : "ITEM-1", "issued" : { "date-parts" : [ [ "0" ] ] }, "title" : "DIRECCI\u00d3N GENERAL DE SALUD DE LAS PERSONAS", "type" : "article-journal" }, "uris" : [ "http://www.mendeley.com/documents/?uuid=9240cde8-3e03-3fc3-af77-6d0ed08622c8" ] } ], "mendeley" : { "formattedCitation" : "(7)", "plainTextFormattedCitation" : "(7)", "previouslyFormattedCitation" : "(7)" }, "properties" : {  }, "schema" : "https://github.com/citation-style-language/schema/raw/master/csl-citation.json" }</w:instrText>
      </w:r>
      <w:r w:rsidR="00D95FB0" w:rsidRPr="0039004D">
        <w:rPr>
          <w:rFonts w:eastAsia="Times New Roman" w:cs="Times New Roman"/>
          <w:lang w:eastAsia="es-ES_tradnl"/>
        </w:rPr>
        <w:fldChar w:fldCharType="separate"/>
      </w:r>
      <w:r w:rsidR="000D4C8E" w:rsidRPr="000D4C8E">
        <w:rPr>
          <w:rFonts w:eastAsia="Times New Roman" w:cs="Times New Roman"/>
          <w:noProof/>
          <w:lang w:eastAsia="es-ES_tradnl"/>
        </w:rPr>
        <w:t>(7)</w:t>
      </w:r>
      <w:r w:rsidR="00D95FB0" w:rsidRPr="0039004D">
        <w:rPr>
          <w:rFonts w:eastAsia="Times New Roman" w:cs="Times New Roman"/>
          <w:lang w:eastAsia="es-ES_tradnl"/>
        </w:rPr>
        <w:fldChar w:fldCharType="end"/>
      </w:r>
      <w:r w:rsidR="00847EAB" w:rsidRPr="0039004D">
        <w:rPr>
          <w:rFonts w:eastAsia="Times New Roman" w:cs="Times New Roman"/>
          <w:lang w:eastAsia="es-ES_tradnl"/>
        </w:rPr>
        <w:t xml:space="preserve">. </w:t>
      </w:r>
    </w:p>
    <w:p w14:paraId="1B7223B0" w14:textId="47BEF45A" w:rsidR="00925FD8" w:rsidRPr="0039004D" w:rsidRDefault="00E13BEE"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Adicionalmente, la OPS </w:t>
      </w:r>
      <w:r w:rsidR="00001807" w:rsidRPr="0039004D">
        <w:rPr>
          <w:rFonts w:eastAsia="Times New Roman" w:cs="Times New Roman"/>
          <w:lang w:eastAsia="es-ES_tradnl"/>
        </w:rPr>
        <w:t>sostiene</w:t>
      </w:r>
      <w:r w:rsidRPr="0039004D">
        <w:rPr>
          <w:rFonts w:eastAsia="Times New Roman" w:cs="Times New Roman"/>
          <w:lang w:eastAsia="es-ES_tradnl"/>
        </w:rPr>
        <w:t xml:space="preserve"> que la falta de calidad se traduce en servicios de salud inefectivos, en la presentación injustificada de variabilidad de la </w:t>
      </w:r>
      <w:r w:rsidR="00014D3E" w:rsidRPr="0039004D">
        <w:rPr>
          <w:rFonts w:eastAsia="Times New Roman" w:cs="Times New Roman"/>
          <w:lang w:eastAsia="es-ES_tradnl"/>
        </w:rPr>
        <w:t>práctica</w:t>
      </w:r>
      <w:r w:rsidRPr="0039004D">
        <w:rPr>
          <w:rFonts w:eastAsia="Times New Roman" w:cs="Times New Roman"/>
          <w:lang w:eastAsia="es-ES_tradnl"/>
        </w:rPr>
        <w:t xml:space="preserve"> clínica, aplicando cuidados inoportunos o innecesarios que no se encuentren alineados con el conocimiento profesional actual, causa desconfianza</w:t>
      </w:r>
      <w:r w:rsidR="00B51575" w:rsidRPr="0039004D">
        <w:rPr>
          <w:rFonts w:eastAsia="Times New Roman" w:cs="Times New Roman"/>
          <w:lang w:eastAsia="es-ES_tradnl"/>
        </w:rPr>
        <w:t>, elevados costos</w:t>
      </w:r>
      <w:r w:rsidRPr="0039004D">
        <w:rPr>
          <w:rFonts w:eastAsia="Times New Roman" w:cs="Times New Roman"/>
          <w:lang w:eastAsia="es-ES_tradnl"/>
        </w:rPr>
        <w:t xml:space="preserve"> y puede llegar a ser inseguro para los pacientes ocasionando daño material o humano</w:t>
      </w:r>
      <w:r w:rsidR="00B51575" w:rsidRPr="0039004D">
        <w:rPr>
          <w:rFonts w:eastAsia="Times New Roman" w:cs="Times New Roman"/>
          <w:lang w:eastAsia="es-ES_tradnl"/>
        </w:rPr>
        <w:t xml:space="preserve">. </w:t>
      </w:r>
      <w:r w:rsidR="00D11426" w:rsidRPr="0039004D">
        <w:rPr>
          <w:rFonts w:eastAsia="Times New Roman" w:cs="Times New Roman"/>
          <w:lang w:eastAsia="es-ES_tradnl"/>
        </w:rPr>
        <w:t>Incluso identifica que la baja capacidad resolutiva del primer nivel de atención es una traducció</w:t>
      </w:r>
      <w:r w:rsidR="00D25728" w:rsidRPr="0039004D">
        <w:rPr>
          <w:rFonts w:eastAsia="Times New Roman" w:cs="Times New Roman"/>
          <w:lang w:eastAsia="es-ES_tradnl"/>
        </w:rPr>
        <w:t>n de la deficiente calidad debido a q</w:t>
      </w:r>
      <w:r w:rsidR="0041407F" w:rsidRPr="0039004D">
        <w:rPr>
          <w:rFonts w:eastAsia="Times New Roman" w:cs="Times New Roman"/>
          <w:lang w:eastAsia="es-ES_tradnl"/>
        </w:rPr>
        <w:t>ue esto repercute presionando a niveles de atención de mayor complejidad en urgencias hospitalarias o consultas</w:t>
      </w:r>
      <w:r w:rsidR="000A482B">
        <w:rPr>
          <w:rFonts w:eastAsia="Times New Roman" w:cs="Times New Roman"/>
          <w:lang w:eastAsia="es-ES_tradnl"/>
        </w:rPr>
        <w:t xml:space="preserve"> </w:t>
      </w:r>
      <w:r w:rsidR="000A482B" w:rsidRPr="0039004D">
        <w:rPr>
          <w:rFonts w:eastAsia="Times New Roman" w:cs="Times New Roman"/>
          <w:lang w:eastAsia="es-ES_tradnl"/>
        </w:rPr>
        <w:fldChar w:fldCharType="begin" w:fldLock="1"/>
      </w:r>
      <w:r w:rsidR="00BA4770">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6)", "plainTextFormattedCitation" : "(6)", "previouslyFormattedCitation" : "(6)" }, "properties" : {  }, "schema" : "https://github.com/citation-style-language/schema/raw/master/csl-citation.json" }</w:instrText>
      </w:r>
      <w:r w:rsidR="000A482B" w:rsidRPr="0039004D">
        <w:rPr>
          <w:rFonts w:eastAsia="Times New Roman" w:cs="Times New Roman"/>
          <w:lang w:eastAsia="es-ES_tradnl"/>
        </w:rPr>
        <w:fldChar w:fldCharType="separate"/>
      </w:r>
      <w:r w:rsidR="000A482B" w:rsidRPr="000D4C8E">
        <w:rPr>
          <w:rFonts w:eastAsia="Times New Roman" w:cs="Times New Roman"/>
          <w:noProof/>
          <w:lang w:eastAsia="es-ES_tradnl"/>
        </w:rPr>
        <w:t>(6)</w:t>
      </w:r>
      <w:r w:rsidR="000A482B" w:rsidRPr="0039004D">
        <w:rPr>
          <w:rFonts w:eastAsia="Times New Roman" w:cs="Times New Roman"/>
          <w:lang w:eastAsia="es-ES_tradnl"/>
        </w:rPr>
        <w:fldChar w:fldCharType="end"/>
      </w:r>
      <w:r w:rsidR="0041407F" w:rsidRPr="0039004D">
        <w:rPr>
          <w:rFonts w:eastAsia="Times New Roman" w:cs="Times New Roman"/>
          <w:lang w:eastAsia="es-ES_tradnl"/>
        </w:rPr>
        <w:t xml:space="preserve">. </w:t>
      </w:r>
    </w:p>
    <w:p w14:paraId="04CFD967" w14:textId="4851DAFA" w:rsidR="00BA36A7" w:rsidRPr="0039004D" w:rsidRDefault="00FA0EBB"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Todo esto lleva a que los ciudadanos usuarios de los servicios de salud </w:t>
      </w:r>
      <w:r w:rsidR="00BA36A7" w:rsidRPr="0039004D">
        <w:rPr>
          <w:rFonts w:eastAsia="Times New Roman" w:cs="Times New Roman"/>
          <w:lang w:eastAsia="es-ES_tradnl"/>
        </w:rPr>
        <w:t>se encuentr</w:t>
      </w:r>
      <w:r w:rsidR="002D1F82" w:rsidRPr="0039004D">
        <w:rPr>
          <w:rFonts w:eastAsia="Times New Roman" w:cs="Times New Roman"/>
          <w:lang w:eastAsia="es-ES_tradnl"/>
        </w:rPr>
        <w:t>e</w:t>
      </w:r>
      <w:r w:rsidR="00BA36A7" w:rsidRPr="0039004D">
        <w:rPr>
          <w:rFonts w:eastAsia="Times New Roman" w:cs="Times New Roman"/>
          <w:lang w:eastAsia="es-ES_tradnl"/>
        </w:rPr>
        <w:t xml:space="preserve">n descontentos con la comunicación con profesionales de salud </w:t>
      </w:r>
      <w:r w:rsidR="002D1F82" w:rsidRPr="0039004D">
        <w:rPr>
          <w:rFonts w:eastAsia="Times New Roman" w:cs="Times New Roman"/>
          <w:lang w:eastAsia="es-ES_tradnl"/>
        </w:rPr>
        <w:t>y con</w:t>
      </w:r>
      <w:r w:rsidR="00BA36A7" w:rsidRPr="0039004D">
        <w:rPr>
          <w:rFonts w:eastAsia="Times New Roman" w:cs="Times New Roman"/>
          <w:lang w:eastAsia="es-ES_tradnl"/>
        </w:rPr>
        <w:t xml:space="preserve"> inadecuadas instalaciones de la institución, mientras que los profesionales y </w:t>
      </w:r>
      <w:r w:rsidR="00D538A0" w:rsidRPr="0039004D">
        <w:rPr>
          <w:rFonts w:eastAsia="Times New Roman" w:cs="Times New Roman"/>
          <w:lang w:eastAsia="es-ES_tradnl"/>
        </w:rPr>
        <w:t xml:space="preserve">trabajadores de salud </w:t>
      </w:r>
      <w:r w:rsidR="003C4BE1" w:rsidRPr="0039004D">
        <w:rPr>
          <w:rFonts w:eastAsia="Times New Roman" w:cs="Times New Roman"/>
          <w:lang w:eastAsia="es-ES_tradnl"/>
        </w:rPr>
        <w:t>sufren desmotivación y sobrecarga de trabajo que contribuye a deteriorar más la calidad del servicio prestado</w:t>
      </w:r>
      <w:r w:rsidR="000A482B">
        <w:rPr>
          <w:rFonts w:eastAsia="Times New Roman" w:cs="Times New Roman"/>
          <w:lang w:eastAsia="es-ES_tradnl"/>
        </w:rPr>
        <w:t xml:space="preserve"> </w:t>
      </w:r>
      <w:r w:rsidR="00BA4770">
        <w:rPr>
          <w:rFonts w:eastAsia="Times New Roman" w:cs="Times New Roman"/>
          <w:lang w:eastAsia="es-ES_tradnl"/>
        </w:rPr>
        <w:fldChar w:fldCharType="begin" w:fldLock="1"/>
      </w:r>
      <w:r w:rsidR="008B01E4">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6)", "plainTextFormattedCitation" : "(6)", "previouslyFormattedCitation" : "(6)" }, "properties" : {  }, "schema" : "https://github.com/citation-style-language/schema/raw/master/csl-citation.json" }</w:instrText>
      </w:r>
      <w:r w:rsidR="00BA4770">
        <w:rPr>
          <w:rFonts w:eastAsia="Times New Roman" w:cs="Times New Roman"/>
          <w:lang w:eastAsia="es-ES_tradnl"/>
        </w:rPr>
        <w:fldChar w:fldCharType="separate"/>
      </w:r>
      <w:r w:rsidR="00BA4770" w:rsidRPr="00BA4770">
        <w:rPr>
          <w:rFonts w:eastAsia="Times New Roman" w:cs="Times New Roman"/>
          <w:noProof/>
          <w:lang w:eastAsia="es-ES_tradnl"/>
        </w:rPr>
        <w:t>(6)</w:t>
      </w:r>
      <w:r w:rsidR="00BA4770">
        <w:rPr>
          <w:rFonts w:eastAsia="Times New Roman" w:cs="Times New Roman"/>
          <w:lang w:eastAsia="es-ES_tradnl"/>
        </w:rPr>
        <w:fldChar w:fldCharType="end"/>
      </w:r>
      <w:r w:rsidR="003C4BE1" w:rsidRPr="0039004D">
        <w:rPr>
          <w:rFonts w:eastAsia="Times New Roman" w:cs="Times New Roman"/>
          <w:lang w:eastAsia="es-ES_tradnl"/>
        </w:rPr>
        <w:t>.</w:t>
      </w:r>
    </w:p>
    <w:p w14:paraId="6837C898" w14:textId="396C227E" w:rsidR="008B01E4" w:rsidRDefault="008B01E4" w:rsidP="008B01E4">
      <w:pPr>
        <w:spacing w:line="360" w:lineRule="auto"/>
        <w:jc w:val="both"/>
        <w:rPr>
          <w:rFonts w:eastAsia="Times New Roman" w:cs="Times New Roman"/>
          <w:lang w:eastAsia="es-ES_tradnl"/>
        </w:rPr>
      </w:pPr>
      <w:r>
        <w:rPr>
          <w:rFonts w:eastAsia="Times New Roman" w:cs="Times New Roman"/>
          <w:lang w:eastAsia="es-ES_tradnl"/>
        </w:rPr>
        <w:t xml:space="preserve">Una de las formas de monitorear la calidad de atención en salud que se está brindando a los ciudadanos es observando de cerca la satisfacción del paciente con la atención recibida </w:t>
      </w:r>
      <w:r>
        <w:rPr>
          <w:rFonts w:eastAsia="Times New Roman" w:cs="Times New Roman"/>
          <w:lang w:eastAsia="es-ES_tradnl"/>
        </w:rPr>
        <w:fldChar w:fldCharType="begin" w:fldLock="1"/>
      </w:r>
      <w:r w:rsidR="000018DC">
        <w:rPr>
          <w:rFonts w:eastAsia="Times New Roman" w:cs="Times New Roman"/>
          <w:lang w:eastAsia="es-ES_tradnl"/>
        </w:rPr>
        <w:instrText>ADDIN CSL_CITATION { "citationItems" : [ { "id" : "ITEM-1", "itemData" : { "abstract" : "RESUMEN: Se realiz\u00f3 un estudio transversal, para evaluar algunos aspectos de la calidad de la atenci\u00f3n m\u00e9dica brindada en los policl\u00ednicos principales de urgencia (PPU) del municipio 10 de Octubre. Para ello se aplic\u00f3 un cuestionario autoadministrado a los usuarios seleccionados. La muestra qued\u00f3 conformada por 328 pacientes. El comportamiento de los criterios seleccionados para medir la estructura y el proceso arroj\u00f3 valores no aceptables en casi la totalidad de los criterios y manifest\u00f3 amplias desviaciones de los valores obtenidos en relaci\u00f3n con los establecidos. La calidad de estos servicios es susceptible de mejoras que permitan que est\u00e9n a la altura de lo esperado por los usuarios y la resolutividad de sus problemas, la cual est\u00e1 determinada en gran medida por la falta de medicamentos en la farmacia. Se recomienda realizar estudios peri\u00f3dicos que permitan evaluar la calidad de la atenci\u00f3n m\u00e9dica en los PPU del municipio 10 de octubre; con el fin de conocer c\u00f3mo estos funcionan y si est\u00e1n en correspondencia con los objetivos para los que fueron creados.", "author" : [ { "dropping-particle" : "", "family" : "Martha Chang de la Rosa", "given" : "Lic", "non-dropping-particle" : "", "parse-names" : false, "suffix" : "" }, { "dropping-particle" : "", "family" : "Mar\u00eda del Carmen Alem\u00e1n Lage", "given" : "Dra", "non-dropping-particle" : "", "parse-names" : false, "suffix" : "" }, { "dropping-particle" : "", "family" : "Garc\u00eda Roche", "given" : "Ren\u00e9", "non-dropping-particle" : "", "parse-names" : false, "suffix" : "" }, { "dropping-particle" : "", "family" : "Jorge Miranda", "given" : "Ra\u00fal", "non-dropping-particle" : "", "parse-names" : false, "suffix" : "" } ], "container-title" : "Rev Cubana Salud P\u00fablica", "id" : "ITEM-1", "issue" : "2", "issued" : { "date-parts" : [ [ "2000" ] ] }, "page" : "110-6", "title" : "EVALUACI\u00d3N DE LA CALIDAD DE LA ATENCI\u00d3N M\u00c9DICA EN EL SUBSISTEMA DE URGENCIAS DEL MUNICIPIO 10 DE OCTUBRE, 1997", "type" : "article-journal", "volume" : "24" }, "uris" : [ "http://www.mendeley.com/documents/?uuid=cae6df42-fafa-365d-b596-fad263b27200" ] } ], "mendeley" : { "formattedCitation" : "(8)", "plainTextFormattedCitation" : "(8)", "previouslyFormattedCitation" : "(8)" }, "properties" : {  }, "schema" : "https://github.com/citation-style-language/schema/raw/master/csl-citation.json" }</w:instrText>
      </w:r>
      <w:r>
        <w:rPr>
          <w:rFonts w:eastAsia="Times New Roman" w:cs="Times New Roman"/>
          <w:lang w:eastAsia="es-ES_tradnl"/>
        </w:rPr>
        <w:fldChar w:fldCharType="separate"/>
      </w:r>
      <w:r w:rsidRPr="008B01E4">
        <w:rPr>
          <w:rFonts w:eastAsia="Times New Roman" w:cs="Times New Roman"/>
          <w:noProof/>
          <w:lang w:eastAsia="es-ES_tradnl"/>
        </w:rPr>
        <w:t>(8)</w:t>
      </w:r>
      <w:r>
        <w:rPr>
          <w:rFonts w:eastAsia="Times New Roman" w:cs="Times New Roman"/>
          <w:lang w:eastAsia="es-ES_tradnl"/>
        </w:rPr>
        <w:fldChar w:fldCharType="end"/>
      </w:r>
      <w:r>
        <w:rPr>
          <w:rFonts w:eastAsia="Times New Roman" w:cs="Times New Roman"/>
          <w:lang w:eastAsia="es-ES_tradnl"/>
        </w:rPr>
        <w:t xml:space="preserve">. </w:t>
      </w:r>
    </w:p>
    <w:p w14:paraId="4383763C" w14:textId="09A88801" w:rsidR="00AB21A0" w:rsidRDefault="00AB21A0" w:rsidP="00AB21A0">
      <w:pPr>
        <w:rPr>
          <w:rFonts w:eastAsia="Times New Roman" w:cs="Times New Roman"/>
          <w:lang w:eastAsia="es-ES_tradnl"/>
        </w:rPr>
      </w:pPr>
    </w:p>
    <w:p w14:paraId="1C3D7998" w14:textId="77777777" w:rsidR="00BA4770" w:rsidRDefault="00BA4770" w:rsidP="00AB21A0">
      <w:pPr>
        <w:rPr>
          <w:rFonts w:eastAsia="Times New Roman" w:cs="Times New Roman"/>
          <w:lang w:eastAsia="es-ES_tradnl"/>
        </w:rPr>
      </w:pPr>
    </w:p>
    <w:p w14:paraId="7D6E7E3A" w14:textId="77777777" w:rsidR="00BA4770" w:rsidRDefault="00BA4770" w:rsidP="00AB21A0">
      <w:pPr>
        <w:rPr>
          <w:rFonts w:eastAsia="Times New Roman" w:cs="Times New Roman"/>
          <w:lang w:eastAsia="es-ES_tradnl"/>
        </w:rPr>
      </w:pPr>
    </w:p>
    <w:p w14:paraId="6A00AA64" w14:textId="77777777" w:rsidR="00BA4770" w:rsidRPr="0039004D" w:rsidRDefault="00BA4770" w:rsidP="00AB21A0">
      <w:pPr>
        <w:rPr>
          <w:lang w:val="es-ES"/>
        </w:rPr>
      </w:pPr>
    </w:p>
    <w:p w14:paraId="255BA83A" w14:textId="5967BB1D" w:rsidR="00562533" w:rsidRPr="0039004D" w:rsidRDefault="008B01E4" w:rsidP="00000899">
      <w:pPr>
        <w:pStyle w:val="Ttulo3"/>
      </w:pPr>
      <w:bookmarkStart w:id="7" w:name="_Toc508100414"/>
      <w:r>
        <w:lastRenderedPageBreak/>
        <w:t>Satisfacción del paciente y su importancia de</w:t>
      </w:r>
      <w:r w:rsidR="00562533" w:rsidRPr="0039004D">
        <w:t xml:space="preserve"> Monitoreo</w:t>
      </w:r>
      <w:bookmarkEnd w:id="7"/>
    </w:p>
    <w:p w14:paraId="48517709" w14:textId="7DE07BDE" w:rsidR="00B674F0" w:rsidRPr="0039004D" w:rsidRDefault="00B674F0" w:rsidP="00262D6E">
      <w:pPr>
        <w:spacing w:line="360" w:lineRule="auto"/>
        <w:jc w:val="both"/>
        <w:rPr>
          <w:rFonts w:cs="Times New Roman"/>
          <w:lang w:val="es-ES"/>
        </w:rPr>
      </w:pPr>
      <w:r w:rsidRPr="0039004D">
        <w:rPr>
          <w:rFonts w:cs="Times New Roman"/>
          <w:lang w:val="es-ES"/>
        </w:rPr>
        <w:t xml:space="preserve">Actualmente se cuenta con diversas definiciones sobre lo que significa la satisfacción del paciente en centros de atención en salud </w:t>
      </w:r>
      <w:r w:rsidR="00D95FB0" w:rsidRPr="0039004D">
        <w:rPr>
          <w:rFonts w:cs="Times New Roman"/>
          <w:lang w:val="es-ES"/>
        </w:rPr>
        <w:fldChar w:fldCharType="begin" w:fldLock="1"/>
      </w:r>
      <w:r w:rsidR="00BA4770">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5)", "plainTextFormattedCitation" : "(5)", "previouslyFormattedCitation" : "(5)" }, "properties" : {  }, "schema" : "https://github.com/citation-style-language/schema/raw/master/csl-citation.json" }</w:instrText>
      </w:r>
      <w:r w:rsidR="00D95FB0" w:rsidRPr="0039004D">
        <w:rPr>
          <w:rFonts w:cs="Times New Roman"/>
          <w:lang w:val="es-ES"/>
        </w:rPr>
        <w:fldChar w:fldCharType="separate"/>
      </w:r>
      <w:r w:rsidR="000D4C8E" w:rsidRPr="000D4C8E">
        <w:rPr>
          <w:rFonts w:cs="Times New Roman"/>
          <w:noProof/>
          <w:lang w:val="es-ES"/>
        </w:rPr>
        <w:t>(5)</w:t>
      </w:r>
      <w:r w:rsidR="00D95FB0" w:rsidRPr="0039004D">
        <w:rPr>
          <w:rFonts w:cs="Times New Roman"/>
          <w:lang w:val="es-ES"/>
        </w:rPr>
        <w:fldChar w:fldCharType="end"/>
      </w:r>
      <w:r w:rsidRPr="0039004D">
        <w:rPr>
          <w:rFonts w:cs="Times New Roman"/>
          <w:lang w:val="es-ES"/>
        </w:rPr>
        <w:t xml:space="preserve">, mientras algunos resaltan que es principalmente sobre las actitudes hacia el cuidado en salud o los aspectos de estos cuidados </w:t>
      </w:r>
      <w:r w:rsidR="00D95FB0" w:rsidRPr="0039004D">
        <w:rPr>
          <w:rFonts w:cs="Times New Roman"/>
          <w:lang w:val="es-ES"/>
        </w:rPr>
        <w:fldChar w:fldCharType="begin" w:fldLock="1"/>
      </w:r>
      <w:r w:rsidR="000018DC">
        <w:rPr>
          <w:rFonts w:cs="Times New Roman"/>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9)", "plainTextFormattedCitation" : "(9)", "previouslyFormattedCitation" : "(9)" }, "properties" : {  }, "schema" : "https://github.com/citation-style-language/schema/raw/master/csl-citation.json" }</w:instrText>
      </w:r>
      <w:r w:rsidR="00D95FB0" w:rsidRPr="0039004D">
        <w:rPr>
          <w:rFonts w:cs="Times New Roman"/>
          <w:lang w:val="es-ES"/>
        </w:rPr>
        <w:fldChar w:fldCharType="separate"/>
      </w:r>
      <w:r w:rsidR="008B01E4" w:rsidRPr="008B01E4">
        <w:rPr>
          <w:rFonts w:cs="Times New Roman"/>
          <w:noProof/>
          <w:lang w:val="es-ES"/>
        </w:rPr>
        <w:t>(9)</w:t>
      </w:r>
      <w:r w:rsidR="00D95FB0" w:rsidRPr="0039004D">
        <w:rPr>
          <w:rFonts w:cs="Times New Roman"/>
          <w:lang w:val="es-ES"/>
        </w:rPr>
        <w:fldChar w:fldCharType="end"/>
      </w:r>
      <w:r w:rsidRPr="0039004D">
        <w:rPr>
          <w:rFonts w:cs="Times New Roman"/>
          <w:lang w:val="es-ES"/>
        </w:rPr>
        <w:t xml:space="preserve">, otros lo definen como las emociones, sentimientos y percepciones de los pacientes sobre los servicios de cuidado de salud que han recibido </w:t>
      </w:r>
      <w:r w:rsidR="00D95FB0" w:rsidRPr="0039004D">
        <w:rPr>
          <w:rFonts w:cs="Times New Roman"/>
          <w:lang w:val="es-ES"/>
        </w:rPr>
        <w:fldChar w:fldCharType="begin" w:fldLock="1"/>
      </w:r>
      <w:r w:rsidR="000018DC">
        <w:rPr>
          <w:rFonts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10)", "plainTextFormattedCitation" : "(10)", "previouslyFormattedCitation" : "(10)" }, "properties" : {  }, "schema" : "https://github.com/citation-style-language/schema/raw/master/csl-citation.json" }</w:instrText>
      </w:r>
      <w:r w:rsidR="00D95FB0" w:rsidRPr="0039004D">
        <w:rPr>
          <w:rFonts w:cs="Times New Roman"/>
          <w:lang w:val="es-ES"/>
        </w:rPr>
        <w:fldChar w:fldCharType="separate"/>
      </w:r>
      <w:r w:rsidR="008B01E4" w:rsidRPr="008B01E4">
        <w:rPr>
          <w:rFonts w:cs="Times New Roman"/>
          <w:noProof/>
          <w:lang w:val="es-ES"/>
        </w:rPr>
        <w:t>(10)</w:t>
      </w:r>
      <w:r w:rsidR="00D95FB0" w:rsidRPr="0039004D">
        <w:rPr>
          <w:rFonts w:cs="Times New Roman"/>
          <w:lang w:val="es-ES"/>
        </w:rPr>
        <w:fldChar w:fldCharType="end"/>
      </w:r>
      <w:r w:rsidRPr="0039004D">
        <w:rPr>
          <w:rFonts w:cs="Times New Roman"/>
          <w:lang w:val="es-ES"/>
        </w:rPr>
        <w:t xml:space="preserve">, y otros lo explican como el grado de congruencia que se da entre las expectativas ideales del paciente y sus percepciones sobre la atención recibida </w:t>
      </w:r>
      <w:r w:rsidR="00D95FB0" w:rsidRPr="0039004D">
        <w:rPr>
          <w:rFonts w:cs="Times New Roman"/>
          <w:lang w:val="es-ES"/>
        </w:rPr>
        <w:fldChar w:fldCharType="begin" w:fldLock="1"/>
      </w:r>
      <w:r w:rsidR="000018DC">
        <w:rPr>
          <w:rFonts w:cs="Times New Roman"/>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11)", "plainTextFormattedCitation" : "(11)", "previouslyFormattedCitation" : "(11)" }, "properties" : {  }, "schema" : "https://github.com/citation-style-language/schema/raw/master/csl-citation.json" }</w:instrText>
      </w:r>
      <w:r w:rsidR="00D95FB0" w:rsidRPr="0039004D">
        <w:rPr>
          <w:rFonts w:cs="Times New Roman"/>
          <w:lang w:val="es-ES"/>
        </w:rPr>
        <w:fldChar w:fldCharType="separate"/>
      </w:r>
      <w:r w:rsidR="008B01E4" w:rsidRPr="008B01E4">
        <w:rPr>
          <w:rFonts w:cs="Times New Roman"/>
          <w:noProof/>
          <w:lang w:val="es-ES"/>
        </w:rPr>
        <w:t>(11)</w:t>
      </w:r>
      <w:r w:rsidR="00D95FB0" w:rsidRPr="0039004D">
        <w:rPr>
          <w:rFonts w:cs="Times New Roman"/>
          <w:lang w:val="es-ES"/>
        </w:rPr>
        <w:fldChar w:fldCharType="end"/>
      </w:r>
      <w:r w:rsidR="007B7445" w:rsidRPr="0039004D">
        <w:rPr>
          <w:rFonts w:cs="Times New Roman"/>
          <w:lang w:val="es-ES"/>
        </w:rPr>
        <w:t>.</w:t>
      </w:r>
    </w:p>
    <w:p w14:paraId="7850766C" w14:textId="77777777" w:rsidR="00B674F0" w:rsidRPr="0039004D" w:rsidRDefault="00B674F0" w:rsidP="00262D6E">
      <w:pPr>
        <w:spacing w:line="360" w:lineRule="auto"/>
        <w:jc w:val="both"/>
        <w:rPr>
          <w:rFonts w:cs="Times New Roman"/>
          <w:lang w:val="es-ES"/>
        </w:rPr>
      </w:pPr>
    </w:p>
    <w:p w14:paraId="2E50B1A5" w14:textId="508212B8" w:rsidR="00B674F0" w:rsidRDefault="00B674F0" w:rsidP="00262D6E">
      <w:pPr>
        <w:spacing w:line="360" w:lineRule="auto"/>
        <w:jc w:val="both"/>
        <w:rPr>
          <w:rFonts w:cs="Times New Roman"/>
          <w:lang w:val="es-ES"/>
        </w:rPr>
      </w:pPr>
      <w:r w:rsidRPr="0039004D">
        <w:rPr>
          <w:rFonts w:cs="Times New Roman"/>
          <w:lang w:val="es-ES"/>
        </w:rPr>
        <w:t xml:space="preserve">Medir la satisfacción del paciente es de suma importancia ya que se tiene que tomar en cuenta las percepciones de los pacientes para el desarrollo de estrategias con el objetivo de mejorar la calidad de atención </w:t>
      </w:r>
      <w:r w:rsidR="00D95FB0" w:rsidRPr="0039004D">
        <w:rPr>
          <w:rFonts w:cs="Times New Roman"/>
          <w:lang w:val="es-ES"/>
        </w:rPr>
        <w:fldChar w:fldCharType="begin" w:fldLock="1"/>
      </w:r>
      <w:r w:rsidR="00BA4770">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5)", "plainTextFormattedCitation" : "(5)", "previouslyFormattedCitation" : "(5)" }, "properties" : {  }, "schema" : "https://github.com/citation-style-language/schema/raw/master/csl-citation.json" }</w:instrText>
      </w:r>
      <w:r w:rsidR="00D95FB0" w:rsidRPr="0039004D">
        <w:rPr>
          <w:rFonts w:cs="Times New Roman"/>
          <w:lang w:val="es-ES"/>
        </w:rPr>
        <w:fldChar w:fldCharType="separate"/>
      </w:r>
      <w:r w:rsidR="000D4C8E" w:rsidRPr="000D4C8E">
        <w:rPr>
          <w:rFonts w:cs="Times New Roman"/>
          <w:noProof/>
          <w:lang w:val="es-ES"/>
        </w:rPr>
        <w:t>(5)</w:t>
      </w:r>
      <w:r w:rsidR="00D95FB0"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2915079E" w14:textId="77777777" w:rsidR="00804FEC" w:rsidRPr="0039004D" w:rsidRDefault="00804FEC" w:rsidP="00262D6E">
      <w:pPr>
        <w:spacing w:line="360" w:lineRule="auto"/>
        <w:jc w:val="both"/>
        <w:rPr>
          <w:rFonts w:cs="Times New Roman"/>
          <w:lang w:val="es-ES"/>
        </w:rPr>
      </w:pPr>
    </w:p>
    <w:p w14:paraId="68BBD6D0" w14:textId="77777777" w:rsidR="00562533" w:rsidRPr="0039004D" w:rsidRDefault="00562533" w:rsidP="00000899">
      <w:pPr>
        <w:pStyle w:val="Ttulo3"/>
      </w:pPr>
      <w:bookmarkStart w:id="8" w:name="_Toc508100415"/>
      <w:r w:rsidRPr="0039004D">
        <w:t>Formas de monitoreo en Perú y el Mundo</w:t>
      </w:r>
      <w:bookmarkEnd w:id="8"/>
    </w:p>
    <w:p w14:paraId="18EEAE73" w14:textId="106CB334" w:rsidR="00B674F0" w:rsidRPr="0039004D" w:rsidRDefault="00B674F0" w:rsidP="00262D6E">
      <w:pPr>
        <w:spacing w:line="360" w:lineRule="auto"/>
        <w:jc w:val="both"/>
        <w:rPr>
          <w:rFonts w:cs="Times New Roman"/>
          <w:lang w:val="es-ES"/>
        </w:rPr>
      </w:pPr>
      <w:r w:rsidRPr="0039004D">
        <w:rPr>
          <w:rFonts w:cs="Times New Roman"/>
          <w:lang w:val="es-ES"/>
        </w:rPr>
        <w:t>Ante la necesidad de colectar datos sobre la calidad de atención en salud, en Estados Unidos se creó el Hospital Consumer Assesment of Healthcare Providers and Systems (HCAHPS) en el año 2006, con el fin de medir las perspectivas de los pacientes sobre la atención recibida en los hospitales</w:t>
      </w:r>
      <w:r w:rsidR="007B7445" w:rsidRPr="0039004D">
        <w:rPr>
          <w:rFonts w:cs="Times New Roman"/>
          <w:lang w:val="es-ES"/>
        </w:rPr>
        <w:t>.</w:t>
      </w:r>
      <w:r w:rsidRPr="0039004D">
        <w:rPr>
          <w:rFonts w:cs="Times New Roman"/>
          <w:lang w:val="es-ES"/>
        </w:rPr>
        <w:t xml:space="preserve"> Esta encuesta se divide en 3 temas (individuales, combinados y globales</w:t>
      </w:r>
      <w:r w:rsidR="00804FEC">
        <w:rPr>
          <w:rFonts w:cs="Times New Roman"/>
          <w:lang w:val="es-ES"/>
        </w:rPr>
        <w:t>) donde se tratan puntos desde comunicación con el médico, c</w:t>
      </w:r>
      <w:r w:rsidRPr="0039004D">
        <w:rPr>
          <w:rFonts w:cs="Times New Roman"/>
          <w:lang w:val="es-ES"/>
        </w:rPr>
        <w:t>omunicación con e</w:t>
      </w:r>
      <w:r w:rsidR="00804FEC">
        <w:rPr>
          <w:rFonts w:cs="Times New Roman"/>
          <w:lang w:val="es-ES"/>
        </w:rPr>
        <w:t>l personal de enfermería hasta limpieza y t</w:t>
      </w:r>
      <w:r w:rsidRPr="0039004D">
        <w:rPr>
          <w:rFonts w:cs="Times New Roman"/>
          <w:lang w:val="es-ES"/>
        </w:rPr>
        <w:t xml:space="preserve">ranquilidad del entorno hospitalario </w:t>
      </w:r>
      <w:r w:rsidR="00D95FB0" w:rsidRPr="0039004D">
        <w:rPr>
          <w:rFonts w:cs="Times New Roman"/>
          <w:lang w:val="es-ES"/>
        </w:rPr>
        <w:fldChar w:fldCharType="begin" w:fldLock="1"/>
      </w:r>
      <w:r w:rsidR="004C0E7C">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12)", "plainTextFormattedCitation" : "(12)", "previouslyFormattedCitation" : "(12)" }, "properties" : {  }, "schema" : "https://github.com/citation-style-language/schema/raw/master/csl-citation.json" }</w:instrText>
      </w:r>
      <w:r w:rsidR="00D95FB0" w:rsidRPr="0039004D">
        <w:rPr>
          <w:rFonts w:cs="Times New Roman"/>
          <w:lang w:val="es-ES"/>
        </w:rPr>
        <w:fldChar w:fldCharType="separate"/>
      </w:r>
      <w:r w:rsidR="000018DC" w:rsidRPr="000018DC">
        <w:rPr>
          <w:rFonts w:cs="Times New Roman"/>
          <w:noProof/>
          <w:lang w:val="es-ES"/>
        </w:rPr>
        <w:t>(12)</w:t>
      </w:r>
      <w:r w:rsidR="00D95FB0"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Francia, desde el año 1996 es obligatoria una evaluación a los pacientes sobre su satisfacción </w:t>
      </w:r>
      <w:r w:rsidR="00D95FB0" w:rsidRPr="0039004D">
        <w:rPr>
          <w:rFonts w:cs="Times New Roman"/>
          <w:lang w:val="es-ES"/>
        </w:rPr>
        <w:fldChar w:fldCharType="begin" w:fldLock="1"/>
      </w:r>
      <w:r w:rsidR="004C0E7C">
        <w:rPr>
          <w:rFonts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13)", "plainTextFormattedCitation" : "(13)", "previouslyFormattedCitation" : "(13)" }, "properties" : {  }, "schema" : "https://github.com/citation-style-language/schema/raw/master/csl-citation.json" }</w:instrText>
      </w:r>
      <w:r w:rsidR="00D95FB0" w:rsidRPr="0039004D">
        <w:rPr>
          <w:rFonts w:cs="Times New Roman"/>
          <w:lang w:val="es-ES"/>
        </w:rPr>
        <w:fldChar w:fldCharType="separate"/>
      </w:r>
      <w:r w:rsidR="000018DC" w:rsidRPr="000018DC">
        <w:rPr>
          <w:rFonts w:cs="Times New Roman"/>
          <w:noProof/>
          <w:lang w:val="es-ES"/>
        </w:rPr>
        <w:t>(13)</w:t>
      </w:r>
      <w:r w:rsidR="00D95FB0" w:rsidRPr="0039004D">
        <w:rPr>
          <w:rFonts w:cs="Times New Roman"/>
          <w:lang w:val="es-ES"/>
        </w:rPr>
        <w:fldChar w:fldCharType="end"/>
      </w:r>
      <w:r w:rsidRPr="0039004D">
        <w:rPr>
          <w:rFonts w:cs="Times New Roman"/>
          <w:lang w:val="es-ES"/>
        </w:rPr>
        <w:t xml:space="preserve">; en Alemania se agregó el indicador de satisfacción del paciente a sus reportes de manejo de la calidad desde el 2005 </w:t>
      </w:r>
      <w:r w:rsidR="00D95FB0" w:rsidRPr="0039004D">
        <w:rPr>
          <w:rFonts w:cs="Times New Roman"/>
          <w:lang w:val="es-ES"/>
        </w:rPr>
        <w:fldChar w:fldCharType="begin" w:fldLock="1"/>
      </w:r>
      <w:r w:rsidR="004C0E7C">
        <w:rPr>
          <w:rFonts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14)", "plainTextFormattedCitation" : "(14)", "previouslyFormattedCitation" : "(14)" }, "properties" : {  }, "schema" : "https://github.com/citation-style-language/schema/raw/master/csl-citation.json" }</w:instrText>
      </w:r>
      <w:r w:rsidR="00D95FB0" w:rsidRPr="0039004D">
        <w:rPr>
          <w:rFonts w:cs="Times New Roman"/>
          <w:lang w:val="es-ES"/>
        </w:rPr>
        <w:fldChar w:fldCharType="separate"/>
      </w:r>
      <w:r w:rsidR="000018DC" w:rsidRPr="000018DC">
        <w:rPr>
          <w:rFonts w:cs="Times New Roman"/>
          <w:noProof/>
          <w:lang w:val="es-ES"/>
        </w:rPr>
        <w:t>(14)</w:t>
      </w:r>
      <w:r w:rsidR="00D95FB0"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Inglaterra, desde el 2002, el Departamento de Salud lanzó un programa nacional de encuestas en el que cada centro de salud (llamados NHS Trust) debe encuestar a sus pacientes una vez al año </w:t>
      </w:r>
      <w:r w:rsidR="00D95FB0" w:rsidRPr="0039004D">
        <w:rPr>
          <w:rFonts w:cs="Times New Roman"/>
          <w:lang w:val="es-ES"/>
        </w:rPr>
        <w:fldChar w:fldCharType="begin" w:fldLock="1"/>
      </w:r>
      <w:r w:rsidR="004C0E7C">
        <w:rPr>
          <w:rFonts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5)", "plainTextFormattedCitation" : "(15)", "previouslyFormattedCitation" : "(15)" }, "properties" : {  }, "schema" : "https://github.com/citation-style-language/schema/raw/master/csl-citation.json" }</w:instrText>
      </w:r>
      <w:r w:rsidR="00D95FB0" w:rsidRPr="0039004D">
        <w:rPr>
          <w:rFonts w:cs="Times New Roman"/>
          <w:lang w:val="es-ES"/>
        </w:rPr>
        <w:fldChar w:fldCharType="separate"/>
      </w:r>
      <w:r w:rsidR="000018DC" w:rsidRPr="000018DC">
        <w:rPr>
          <w:rFonts w:cs="Times New Roman"/>
          <w:noProof/>
          <w:lang w:val="es-ES"/>
        </w:rPr>
        <w:t>(15)</w:t>
      </w:r>
      <w:r w:rsidR="00D95FB0" w:rsidRPr="0039004D">
        <w:rPr>
          <w:rFonts w:cs="Times New Roman"/>
          <w:lang w:val="es-ES"/>
        </w:rPr>
        <w:fldChar w:fldCharType="end"/>
      </w:r>
      <w:r w:rsidR="007B7445" w:rsidRPr="0039004D">
        <w:rPr>
          <w:rFonts w:cs="Times New Roman"/>
          <w:lang w:val="es-ES"/>
        </w:rPr>
        <w:t>.</w:t>
      </w:r>
    </w:p>
    <w:p w14:paraId="17A7348B" w14:textId="77777777" w:rsidR="00FC6B75" w:rsidRPr="0039004D" w:rsidRDefault="00FC6B75" w:rsidP="00262D6E">
      <w:pPr>
        <w:spacing w:line="360" w:lineRule="auto"/>
        <w:jc w:val="both"/>
        <w:rPr>
          <w:rFonts w:cs="Times New Roman"/>
          <w:lang w:val="es-ES"/>
        </w:rPr>
      </w:pPr>
    </w:p>
    <w:p w14:paraId="049765E8" w14:textId="200A90FB" w:rsidR="00FC6B75" w:rsidRPr="0039004D" w:rsidRDefault="00FC6B75" w:rsidP="00262D6E">
      <w:pPr>
        <w:spacing w:line="360" w:lineRule="auto"/>
        <w:jc w:val="both"/>
        <w:rPr>
          <w:rFonts w:cs="Times New Roman"/>
          <w:lang w:val="es-ES"/>
        </w:rPr>
      </w:pPr>
      <w:r w:rsidRPr="0039004D">
        <w:rPr>
          <w:rFonts w:cs="Times New Roman"/>
          <w:lang w:val="es-ES"/>
        </w:rPr>
        <w:t>En el caso del Perú</w:t>
      </w:r>
      <w:r w:rsidR="00A42C4C" w:rsidRPr="0039004D">
        <w:rPr>
          <w:rFonts w:cs="Times New Roman"/>
          <w:lang w:val="es-ES"/>
        </w:rPr>
        <w:t xml:space="preserve">, existen pocas </w:t>
      </w:r>
      <w:r w:rsidR="00A2696A" w:rsidRPr="0039004D">
        <w:rPr>
          <w:rFonts w:cs="Times New Roman"/>
          <w:lang w:val="es-ES"/>
        </w:rPr>
        <w:t>IPR</w:t>
      </w:r>
      <w:r w:rsidR="000018DC">
        <w:rPr>
          <w:rFonts w:cs="Times New Roman"/>
          <w:lang w:val="es-ES"/>
        </w:rPr>
        <w:t>ESS</w:t>
      </w:r>
      <w:r w:rsidR="00A2696A" w:rsidRPr="0039004D">
        <w:rPr>
          <w:rFonts w:cs="Times New Roman"/>
          <w:lang w:val="es-ES"/>
        </w:rPr>
        <w:t xml:space="preserve"> que monitoreen sus reclamos</w:t>
      </w:r>
      <w:r w:rsidR="00755F71" w:rsidRPr="0039004D">
        <w:rPr>
          <w:rFonts w:cs="Times New Roman"/>
          <w:lang w:val="es-ES"/>
        </w:rPr>
        <w:t xml:space="preserve"> mediante aplicativos dedicados</w:t>
      </w:r>
      <w:r w:rsidR="00A2696A" w:rsidRPr="0039004D">
        <w:rPr>
          <w:rFonts w:cs="Times New Roman"/>
          <w:lang w:val="es-ES"/>
        </w:rPr>
        <w:t>. Actualmente, se encuentran normadas por el Decreto Supremo Nº 030-2016-SA</w:t>
      </w:r>
      <w:r w:rsidR="000018DC">
        <w:rPr>
          <w:rFonts w:cs="Times New Roman"/>
          <w:lang w:val="es-ES"/>
        </w:rPr>
        <w:t xml:space="preserve"> </w:t>
      </w:r>
      <w:r w:rsidR="00D95FB0" w:rsidRPr="0039004D">
        <w:rPr>
          <w:rFonts w:cs="Times New Roman"/>
          <w:lang w:val="es-ES"/>
        </w:rPr>
        <w:fldChar w:fldCharType="begin" w:fldLock="1"/>
      </w:r>
      <w:r w:rsidR="004C0E7C">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3)", "plainTextFormattedCitation" : "(3)", "previouslyFormattedCitation" : "(3)" }, "properties" : {  }, "schema" : "https://github.com/citation-style-language/schema/raw/master/csl-citation.json" }</w:instrText>
      </w:r>
      <w:r w:rsidR="00D95FB0" w:rsidRPr="0039004D">
        <w:rPr>
          <w:rFonts w:cs="Times New Roman"/>
          <w:lang w:val="es-ES"/>
        </w:rPr>
        <w:fldChar w:fldCharType="separate"/>
      </w:r>
      <w:r w:rsidR="000018DC" w:rsidRPr="000018DC">
        <w:rPr>
          <w:rFonts w:cs="Times New Roman"/>
          <w:noProof/>
          <w:lang w:val="es-ES"/>
        </w:rPr>
        <w:t>(3)</w:t>
      </w:r>
      <w:r w:rsidR="00D95FB0" w:rsidRPr="0039004D">
        <w:rPr>
          <w:rFonts w:cs="Times New Roman"/>
          <w:lang w:val="es-ES"/>
        </w:rPr>
        <w:fldChar w:fldCharType="end"/>
      </w:r>
      <w:r w:rsidR="00A2696A" w:rsidRPr="0039004D">
        <w:rPr>
          <w:rFonts w:cs="Times New Roman"/>
          <w:lang w:val="es-ES"/>
        </w:rPr>
        <w:t xml:space="preserve"> de</w:t>
      </w:r>
      <w:r w:rsidR="00755F71" w:rsidRPr="0039004D">
        <w:rPr>
          <w:rFonts w:cs="Times New Roman"/>
          <w:lang w:val="es-ES"/>
        </w:rPr>
        <w:t xml:space="preserve"> que toda</w:t>
      </w:r>
      <w:r w:rsidR="000018DC">
        <w:rPr>
          <w:rFonts w:cs="Times New Roman"/>
          <w:lang w:val="es-ES"/>
        </w:rPr>
        <w:t xml:space="preserve"> entidad, sea una IPRESS</w:t>
      </w:r>
      <w:r w:rsidR="00755F71" w:rsidRPr="0039004D">
        <w:rPr>
          <w:rFonts w:cs="Times New Roman"/>
          <w:lang w:val="es-ES"/>
        </w:rPr>
        <w:t xml:space="preserve"> o una Institución Administradora de Fondos de Aseguramiento en Salud (IAFAS) deben tener el formato del Libro de Reclamaciones en Salud que es establecido y supervisado por la Superintendencia </w:t>
      </w:r>
      <w:r w:rsidR="00755F71" w:rsidRPr="0039004D">
        <w:rPr>
          <w:rFonts w:cs="Times New Roman"/>
          <w:lang w:val="es-ES"/>
        </w:rPr>
        <w:lastRenderedPageBreak/>
        <w:t xml:space="preserve">Nacional de Salud (SUSALUD). En los establecimientos públicos, dicho Libro se encuentra mayoritariamente de forma física </w:t>
      </w:r>
      <w:r w:rsidR="00A367E5" w:rsidRPr="0039004D">
        <w:rPr>
          <w:rFonts w:cs="Times New Roman"/>
          <w:lang w:val="es-ES"/>
        </w:rPr>
        <w:t xml:space="preserve">en el establecimiento y se entrega a pedido del usuario. </w:t>
      </w:r>
      <w:r w:rsidR="00FB3C45" w:rsidRPr="0039004D">
        <w:rPr>
          <w:rFonts w:cs="Times New Roman"/>
          <w:lang w:val="es-ES"/>
        </w:rPr>
        <w:t xml:space="preserve">En </w:t>
      </w:r>
      <w:r w:rsidR="000119FC" w:rsidRPr="0039004D">
        <w:rPr>
          <w:rFonts w:cs="Times New Roman"/>
          <w:lang w:val="es-ES"/>
        </w:rPr>
        <w:t>los principales hospitales de Lima</w:t>
      </w:r>
      <w:r w:rsidR="00FB3C45" w:rsidRPr="0039004D">
        <w:rPr>
          <w:rFonts w:cs="Times New Roman"/>
          <w:lang w:val="es-ES"/>
        </w:rPr>
        <w:t xml:space="preserve">, SUSALUD ha implementado un canal digital </w:t>
      </w:r>
      <w:r w:rsidR="000119FC" w:rsidRPr="0039004D">
        <w:rPr>
          <w:rFonts w:cs="Times New Roman"/>
          <w:lang w:val="es-ES"/>
        </w:rPr>
        <w:t xml:space="preserve">para la formulación de quejas y acceso a información </w:t>
      </w:r>
      <w:r w:rsidR="00FB3C45" w:rsidRPr="0039004D">
        <w:rPr>
          <w:rFonts w:cs="Times New Roman"/>
          <w:lang w:val="es-ES"/>
        </w:rPr>
        <w:t>llamada Totem Digital Multimedia</w:t>
      </w:r>
      <w:r w:rsidR="000119FC" w:rsidRPr="0039004D">
        <w:rPr>
          <w:rFonts w:cs="Times New Roman"/>
          <w:lang w:val="es-ES"/>
        </w:rPr>
        <w:t xml:space="preserve"> </w:t>
      </w:r>
      <w:r w:rsidR="00D95FB0" w:rsidRPr="0039004D">
        <w:rPr>
          <w:rFonts w:cs="Times New Roman"/>
          <w:lang w:val="es-ES"/>
        </w:rPr>
        <w:fldChar w:fldCharType="begin" w:fldLock="1"/>
      </w:r>
      <w:r w:rsidR="000D4C8E">
        <w:rPr>
          <w:rFonts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4)", "plainTextFormattedCitation" : "(4)", "previouslyFormattedCitation" : "(4)" }, "properties" : {  }, "schema" : "https://github.com/citation-style-language/schema/raw/master/csl-citation.json" }</w:instrText>
      </w:r>
      <w:r w:rsidR="00D95FB0" w:rsidRPr="0039004D">
        <w:rPr>
          <w:rFonts w:cs="Times New Roman"/>
          <w:lang w:val="es-ES"/>
        </w:rPr>
        <w:fldChar w:fldCharType="separate"/>
      </w:r>
      <w:r w:rsidR="00F97069" w:rsidRPr="00F97069">
        <w:rPr>
          <w:rFonts w:cs="Times New Roman"/>
          <w:noProof/>
          <w:lang w:val="es-ES"/>
        </w:rPr>
        <w:t>(4)</w:t>
      </w:r>
      <w:r w:rsidR="00D95FB0" w:rsidRPr="0039004D">
        <w:rPr>
          <w:rFonts w:cs="Times New Roman"/>
          <w:lang w:val="es-ES"/>
        </w:rPr>
        <w:fldChar w:fldCharType="end"/>
      </w:r>
      <w:r w:rsidR="00FB3C45" w:rsidRPr="0039004D">
        <w:rPr>
          <w:rFonts w:cs="Times New Roman"/>
          <w:lang w:val="es-ES"/>
        </w:rPr>
        <w:t>, la cual permite a los usuarios que se encuentren dentro de las instalaciones de la IPRESS, ingresar sus reclamos por un medio digital</w:t>
      </w:r>
      <w:r w:rsidR="000119FC" w:rsidRPr="0039004D">
        <w:rPr>
          <w:rFonts w:cs="Times New Roman"/>
          <w:lang w:val="es-ES"/>
        </w:rPr>
        <w:t xml:space="preserve"> en una pantalla táctil interactiva. </w:t>
      </w:r>
    </w:p>
    <w:p w14:paraId="3F2D2B9B" w14:textId="77777777" w:rsidR="000D7A7B" w:rsidRPr="0039004D" w:rsidRDefault="000D7A7B" w:rsidP="00262D6E">
      <w:pPr>
        <w:spacing w:line="360" w:lineRule="auto"/>
        <w:jc w:val="both"/>
        <w:rPr>
          <w:rFonts w:cs="Times New Roman"/>
          <w:lang w:val="es-ES"/>
        </w:rPr>
      </w:pPr>
    </w:p>
    <w:p w14:paraId="42EEA73C" w14:textId="0475A208" w:rsidR="000D7A7B" w:rsidRPr="0039004D" w:rsidRDefault="00E8208A" w:rsidP="00262D6E">
      <w:pPr>
        <w:spacing w:line="360" w:lineRule="auto"/>
        <w:jc w:val="both"/>
        <w:rPr>
          <w:rFonts w:cs="Times New Roman"/>
          <w:lang w:val="es-ES"/>
        </w:rPr>
      </w:pPr>
      <w:r w:rsidRPr="0039004D">
        <w:rPr>
          <w:rFonts w:cs="Times New Roman"/>
          <w:lang w:val="es-ES"/>
        </w:rPr>
        <w:t>E</w:t>
      </w:r>
      <w:r w:rsidR="000D7A7B" w:rsidRPr="0039004D">
        <w:rPr>
          <w:rFonts w:cs="Times New Roman"/>
          <w:lang w:val="es-ES"/>
        </w:rPr>
        <w:t>l</w:t>
      </w:r>
      <w:r w:rsidR="00FA23DB">
        <w:rPr>
          <w:rFonts w:cs="Times New Roman"/>
          <w:lang w:val="es-ES"/>
        </w:rPr>
        <w:t xml:space="preserve"> monitoreo de los reclamos,</w:t>
      </w:r>
      <w:r w:rsidR="000D7A7B" w:rsidRPr="0039004D">
        <w:rPr>
          <w:rFonts w:cs="Times New Roman"/>
          <w:lang w:val="es-ES"/>
        </w:rPr>
        <w:t xml:space="preserve"> se hace </w:t>
      </w:r>
      <w:r w:rsidR="00F82A77" w:rsidRPr="0039004D">
        <w:rPr>
          <w:rFonts w:cs="Times New Roman"/>
          <w:lang w:val="es-ES"/>
        </w:rPr>
        <w:t>de manera individual</w:t>
      </w:r>
      <w:r w:rsidR="000D7A7B" w:rsidRPr="0039004D">
        <w:rPr>
          <w:rFonts w:cs="Times New Roman"/>
          <w:lang w:val="es-ES"/>
        </w:rPr>
        <w:t xml:space="preserve"> </w:t>
      </w:r>
      <w:r w:rsidR="00FA23DB">
        <w:rPr>
          <w:rFonts w:cs="Times New Roman"/>
          <w:lang w:val="es-ES"/>
        </w:rPr>
        <w:t xml:space="preserve">y manual </w:t>
      </w:r>
      <w:r w:rsidR="000D7A7B" w:rsidRPr="0039004D">
        <w:rPr>
          <w:rFonts w:cs="Times New Roman"/>
          <w:lang w:val="es-ES"/>
        </w:rPr>
        <w:t xml:space="preserve">en </w:t>
      </w:r>
      <w:r w:rsidR="00F82A77" w:rsidRPr="0039004D">
        <w:rPr>
          <w:rFonts w:cs="Times New Roman"/>
          <w:lang w:val="es-ES"/>
        </w:rPr>
        <w:t>cada</w:t>
      </w:r>
      <w:r w:rsidR="000D7A7B" w:rsidRPr="0039004D">
        <w:rPr>
          <w:rFonts w:cs="Times New Roman"/>
          <w:lang w:val="es-ES"/>
        </w:rPr>
        <w:t xml:space="preserve"> IPRESS </w:t>
      </w:r>
      <w:r w:rsidRPr="0039004D">
        <w:rPr>
          <w:rFonts w:cs="Times New Roman"/>
          <w:lang w:val="es-ES"/>
        </w:rPr>
        <w:t xml:space="preserve">de manera interna con los reclamos </w:t>
      </w:r>
      <w:r w:rsidR="000E3233" w:rsidRPr="0039004D">
        <w:rPr>
          <w:rFonts w:cs="Times New Roman"/>
          <w:lang w:val="es-ES"/>
        </w:rPr>
        <w:t xml:space="preserve">que los ciudadanos presentan en sus oficinas de Gestión de Calidad </w:t>
      </w:r>
      <w:r w:rsidR="00FB3C45" w:rsidRPr="0039004D">
        <w:rPr>
          <w:rFonts w:cs="Times New Roman"/>
          <w:lang w:val="es-ES"/>
        </w:rPr>
        <w:t>tanto en</w:t>
      </w:r>
      <w:r w:rsidR="00946FA0" w:rsidRPr="0039004D">
        <w:rPr>
          <w:rFonts w:cs="Times New Roman"/>
          <w:lang w:val="es-ES"/>
        </w:rPr>
        <w:t xml:space="preserve"> forma</w:t>
      </w:r>
      <w:r w:rsidR="00FB3C45" w:rsidRPr="0039004D">
        <w:rPr>
          <w:rFonts w:cs="Times New Roman"/>
          <w:lang w:val="es-ES"/>
        </w:rPr>
        <w:t>to</w:t>
      </w:r>
      <w:r w:rsidR="00946FA0" w:rsidRPr="0039004D">
        <w:rPr>
          <w:rFonts w:cs="Times New Roman"/>
          <w:lang w:val="es-ES"/>
        </w:rPr>
        <w:t xml:space="preserve"> </w:t>
      </w:r>
      <w:r w:rsidR="00FB3C45" w:rsidRPr="0039004D">
        <w:rPr>
          <w:rFonts w:cs="Times New Roman"/>
          <w:lang w:val="es-ES"/>
        </w:rPr>
        <w:t>físico</w:t>
      </w:r>
      <w:r w:rsidR="00946FA0" w:rsidRPr="0039004D">
        <w:rPr>
          <w:rFonts w:cs="Times New Roman"/>
          <w:lang w:val="es-ES"/>
        </w:rPr>
        <w:t xml:space="preserve"> </w:t>
      </w:r>
      <w:r w:rsidR="00FB3C45" w:rsidRPr="0039004D">
        <w:rPr>
          <w:rFonts w:cs="Times New Roman"/>
          <w:lang w:val="es-ES"/>
        </w:rPr>
        <w:t>por medio del</w:t>
      </w:r>
      <w:r w:rsidR="00946FA0" w:rsidRPr="0039004D">
        <w:rPr>
          <w:rFonts w:cs="Times New Roman"/>
          <w:lang w:val="es-ES"/>
        </w:rPr>
        <w:t xml:space="preserve"> Libro de Reclamaciones</w:t>
      </w:r>
      <w:r w:rsidR="002A7D6F" w:rsidRPr="0039004D">
        <w:rPr>
          <w:rFonts w:cs="Times New Roman"/>
          <w:lang w:val="es-ES"/>
        </w:rPr>
        <w:t xml:space="preserve"> o utilizando algún sistema </w:t>
      </w:r>
      <w:r w:rsidR="002F6A56" w:rsidRPr="0039004D">
        <w:rPr>
          <w:rFonts w:cs="Times New Roman"/>
          <w:lang w:val="es-ES"/>
        </w:rPr>
        <w:t xml:space="preserve">digital </w:t>
      </w:r>
      <w:r w:rsidR="002A7D6F" w:rsidRPr="0039004D">
        <w:rPr>
          <w:rFonts w:cs="Times New Roman"/>
          <w:lang w:val="es-ES"/>
        </w:rPr>
        <w:t xml:space="preserve">propio para el </w:t>
      </w:r>
      <w:r w:rsidR="00FA23DB">
        <w:rPr>
          <w:rFonts w:cs="Times New Roman"/>
          <w:lang w:val="es-ES"/>
        </w:rPr>
        <w:t>recibimiento y manejo de ellos</w:t>
      </w:r>
      <w:r w:rsidR="002A7D6F" w:rsidRPr="0039004D">
        <w:rPr>
          <w:rFonts w:cs="Times New Roman"/>
          <w:lang w:val="es-ES"/>
        </w:rPr>
        <w:t xml:space="preserve">, como el sistema Registro Informático de Atención al Asegurado de EsSalud </w:t>
      </w:r>
      <w:r w:rsidR="00D95FB0" w:rsidRPr="0039004D">
        <w:rPr>
          <w:rFonts w:cs="Times New Roman"/>
          <w:lang w:val="es-ES"/>
        </w:rPr>
        <w:fldChar w:fldCharType="begin" w:fldLock="1"/>
      </w:r>
      <w:r w:rsidR="004C0E7C">
        <w:rPr>
          <w:rFonts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16)", "plainTextFormattedCitation" : "(16)", "previouslyFormattedCitation" : "(16)" }, "properties" : {  }, "schema" : "https://github.com/citation-style-language/schema/raw/master/csl-citation.json" }</w:instrText>
      </w:r>
      <w:r w:rsidR="00D95FB0" w:rsidRPr="0039004D">
        <w:rPr>
          <w:rFonts w:cs="Times New Roman"/>
          <w:lang w:val="es-ES"/>
        </w:rPr>
        <w:fldChar w:fldCharType="separate"/>
      </w:r>
      <w:r w:rsidR="000018DC" w:rsidRPr="000018DC">
        <w:rPr>
          <w:rFonts w:cs="Times New Roman"/>
          <w:noProof/>
          <w:lang w:val="es-ES"/>
        </w:rPr>
        <w:t>(16)</w:t>
      </w:r>
      <w:r w:rsidR="00D95FB0" w:rsidRPr="0039004D">
        <w:rPr>
          <w:rFonts w:cs="Times New Roman"/>
          <w:lang w:val="es-ES"/>
        </w:rPr>
        <w:fldChar w:fldCharType="end"/>
      </w:r>
      <w:r w:rsidR="009C1FF6" w:rsidRPr="0039004D">
        <w:rPr>
          <w:rFonts w:cs="Times New Roman"/>
          <w:lang w:val="es-ES"/>
        </w:rPr>
        <w:t xml:space="preserve">. De esta manera, cada IPRESS maneja de una forma diferente </w:t>
      </w:r>
      <w:r w:rsidR="008962E0" w:rsidRPr="0039004D">
        <w:rPr>
          <w:rFonts w:cs="Times New Roman"/>
          <w:lang w:val="es-ES"/>
        </w:rPr>
        <w:t>la inform</w:t>
      </w:r>
      <w:r w:rsidR="00FB3C45" w:rsidRPr="0039004D">
        <w:rPr>
          <w:rFonts w:cs="Times New Roman"/>
          <w:lang w:val="es-ES"/>
        </w:rPr>
        <w:t>ación que llega en los</w:t>
      </w:r>
      <w:r w:rsidR="008962E0" w:rsidRPr="0039004D">
        <w:rPr>
          <w:rFonts w:cs="Times New Roman"/>
          <w:lang w:val="es-ES"/>
        </w:rPr>
        <w:t xml:space="preserve"> reclamos con el fin de darles una solución </w:t>
      </w:r>
      <w:r w:rsidR="00E15049" w:rsidRPr="0039004D">
        <w:rPr>
          <w:rFonts w:cs="Times New Roman"/>
          <w:lang w:val="es-ES"/>
        </w:rPr>
        <w:t>y mantener a los ciudadanos satisfechos con la atención brindada.</w:t>
      </w:r>
      <w:r w:rsidR="00B41EF3" w:rsidRPr="0039004D">
        <w:rPr>
          <w:rFonts w:cs="Times New Roman"/>
          <w:lang w:val="es-ES"/>
        </w:rPr>
        <w:t xml:space="preserve"> </w:t>
      </w:r>
      <w:r w:rsidR="00B41EF3" w:rsidRPr="004C0E7C">
        <w:rPr>
          <w:rFonts w:cs="Times New Roman"/>
          <w:highlight w:val="lightGray"/>
          <w:lang w:val="es-ES"/>
        </w:rPr>
        <w:t>Cabe destacar que</w:t>
      </w:r>
      <w:r w:rsidR="00FA23DB" w:rsidRPr="004C0E7C">
        <w:rPr>
          <w:rFonts w:cs="Times New Roman"/>
          <w:highlight w:val="lightGray"/>
          <w:lang w:val="es-ES"/>
        </w:rPr>
        <w:t xml:space="preserve"> el investigador ha podido ver que la información de los reclamos y su manejo</w:t>
      </w:r>
      <w:r w:rsidR="00B41EF3" w:rsidRPr="004C0E7C">
        <w:rPr>
          <w:rFonts w:cs="Times New Roman"/>
          <w:highlight w:val="lightGray"/>
          <w:lang w:val="es-ES"/>
        </w:rPr>
        <w:t xml:space="preserve"> no se hace pública</w:t>
      </w:r>
      <w:r w:rsidR="00FA23DB" w:rsidRPr="004C0E7C">
        <w:rPr>
          <w:rFonts w:cs="Times New Roman"/>
          <w:highlight w:val="lightGray"/>
          <w:lang w:val="es-ES"/>
        </w:rPr>
        <w:t xml:space="preserve"> con la ciudadanía ni</w:t>
      </w:r>
      <w:r w:rsidR="00B41EF3" w:rsidRPr="004C0E7C">
        <w:rPr>
          <w:rFonts w:cs="Times New Roman"/>
          <w:highlight w:val="lightGray"/>
          <w:lang w:val="es-ES"/>
        </w:rPr>
        <w:t xml:space="preserve"> se comparte entre diversas IPRESS para poder llegar a un acuerdo sobre cómo solucionar ciertos reclamos que pueden ser repetitivos entre </w:t>
      </w:r>
      <w:r w:rsidR="00FA23DB" w:rsidRPr="004C0E7C">
        <w:rPr>
          <w:rFonts w:cs="Times New Roman"/>
          <w:highlight w:val="lightGray"/>
          <w:lang w:val="es-ES"/>
        </w:rPr>
        <w:t>ellas</w:t>
      </w:r>
      <w:r w:rsidR="00B41EF3" w:rsidRPr="004C0E7C">
        <w:rPr>
          <w:rFonts w:cs="Times New Roman"/>
          <w:highlight w:val="lightGray"/>
          <w:lang w:val="es-ES"/>
        </w:rPr>
        <w:t>.</w:t>
      </w:r>
    </w:p>
    <w:p w14:paraId="58927F0A" w14:textId="77777777" w:rsidR="00B674F0" w:rsidRPr="0039004D" w:rsidRDefault="00B674F0" w:rsidP="00262D6E">
      <w:pPr>
        <w:spacing w:line="360" w:lineRule="auto"/>
        <w:jc w:val="both"/>
        <w:rPr>
          <w:rFonts w:cs="Times New Roman"/>
          <w:lang w:val="es-ES"/>
        </w:rPr>
      </w:pPr>
    </w:p>
    <w:p w14:paraId="65333C85" w14:textId="70AB2D00" w:rsidR="00B34BB7" w:rsidRPr="00B34BB7" w:rsidRDefault="00562533" w:rsidP="00B34BB7">
      <w:pPr>
        <w:pStyle w:val="Ttulo3"/>
      </w:pPr>
      <w:bookmarkStart w:id="9" w:name="_Toc508100416"/>
      <w:r w:rsidRPr="0039004D">
        <w:t>Sistema de gestión de reclamos en el sector salud</w:t>
      </w:r>
      <w:bookmarkEnd w:id="9"/>
    </w:p>
    <w:p w14:paraId="12382910" w14:textId="710A5E43" w:rsidR="00B674F0" w:rsidRDefault="00562533" w:rsidP="00B34BB7">
      <w:pPr>
        <w:pStyle w:val="Ttulo4"/>
        <w:numPr>
          <w:ilvl w:val="2"/>
          <w:numId w:val="18"/>
        </w:numPr>
        <w:spacing w:line="360" w:lineRule="auto"/>
        <w:rPr>
          <w:rFonts w:cs="Times New Roman"/>
          <w:lang w:val="es-ES"/>
        </w:rPr>
      </w:pPr>
      <w:r w:rsidRPr="0039004D">
        <w:rPr>
          <w:rFonts w:cs="Times New Roman"/>
          <w:lang w:val="es-ES"/>
        </w:rPr>
        <w:t>Importancia</w:t>
      </w:r>
    </w:p>
    <w:p w14:paraId="35CF1A5D" w14:textId="77777777" w:rsidR="00B34BB7" w:rsidRPr="00B34BB7" w:rsidRDefault="00B34BB7" w:rsidP="00B34BB7">
      <w:pPr>
        <w:rPr>
          <w:lang w:val="es-ES"/>
        </w:rPr>
      </w:pPr>
    </w:p>
    <w:p w14:paraId="0B1132C1" w14:textId="68A47985" w:rsidR="00B674F0" w:rsidRPr="0039004D" w:rsidRDefault="00B674F0" w:rsidP="00262D6E">
      <w:pPr>
        <w:spacing w:line="360" w:lineRule="auto"/>
        <w:jc w:val="both"/>
        <w:rPr>
          <w:rFonts w:cs="Times New Roman"/>
          <w:lang w:val="es-ES"/>
        </w:rPr>
      </w:pPr>
      <w:r w:rsidRPr="0039004D">
        <w:rPr>
          <w:rFonts w:cs="Times New Roman"/>
          <w:lang w:val="es-ES"/>
        </w:rPr>
        <w:t>El manejo correcto de los reclamos es una de las estrategias que debe utilizarse para la mejora de calidad en atención al usuario</w:t>
      </w:r>
      <w:r w:rsidR="007B7445" w:rsidRPr="0039004D">
        <w:rPr>
          <w:rFonts w:cs="Times New Roman"/>
          <w:lang w:val="es-ES"/>
        </w:rPr>
        <w:t>.</w:t>
      </w:r>
      <w:r w:rsidRPr="0039004D">
        <w:rPr>
          <w:rFonts w:cs="Times New Roman"/>
          <w:lang w:val="es-ES"/>
        </w:rPr>
        <w:t xml:space="preserve"> Es usual ver los reclamos de forma negativa pero éstos deben ser vistos como oportunidades de mejora y sirven mucho para identificar los problemas que ocurren en procesos internos que antes no se tenían en consideración</w:t>
      </w:r>
      <w:r w:rsidR="007B7445" w:rsidRPr="0039004D">
        <w:rPr>
          <w:rFonts w:cs="Times New Roman"/>
          <w:lang w:val="es-ES"/>
        </w:rPr>
        <w:t>.</w:t>
      </w:r>
      <w:r w:rsidR="00B34BB7">
        <w:rPr>
          <w:rFonts w:cs="Times New Roman"/>
          <w:lang w:val="es-ES"/>
        </w:rPr>
        <w:t xml:space="preserve"> </w:t>
      </w:r>
      <w:r w:rsidR="00B34BB7" w:rsidRPr="0039004D">
        <w:rPr>
          <w:rFonts w:cs="Times New Roman"/>
          <w:lang w:val="es-ES"/>
        </w:rPr>
        <w:t>Es por eso que las deficiencias en el manejo de reclamos significa que las señales de advertencia están siendo pasadas por alto y resalta los procesos en los que se necesitan mejoras</w:t>
      </w:r>
      <w:r w:rsidR="00B34BB7">
        <w:rPr>
          <w:rFonts w:cs="Times New Roman"/>
          <w:lang w:val="es-ES"/>
        </w:rPr>
        <w:t>.</w:t>
      </w:r>
      <w:r w:rsidRPr="0039004D">
        <w:rPr>
          <w:rFonts w:cs="Times New Roman"/>
          <w:lang w:val="es-ES"/>
        </w:rPr>
        <w:t xml:space="preserve"> En el caso de salud, ocurre exactamente lo mismo, ya que los reclamos presentados por los pacientes y familiares pueden proveer información importante sobre cómo mejorar la atención al paciente y sirven para que los centros de salud puedan detectar problemas sistemáticos en la atención que brindan </w:t>
      </w:r>
      <w:r w:rsidR="00D95FB0" w:rsidRPr="0039004D">
        <w:rPr>
          <w:rFonts w:cs="Times New Roman"/>
          <w:lang w:val="es-ES"/>
        </w:rPr>
        <w:fldChar w:fldCharType="begin" w:fldLock="1"/>
      </w:r>
      <w:r w:rsidR="00F21CF8">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 "plainTextFormattedCitation" : "(1)", "previouslyFormattedCitation" : "(1)" }, "properties" : {  }, "schema" : "https://github.com/citation-style-language/schema/raw/master/csl-citation.json" }</w:instrText>
      </w:r>
      <w:r w:rsidR="00D95FB0" w:rsidRPr="0039004D">
        <w:rPr>
          <w:rFonts w:cs="Times New Roman"/>
          <w:lang w:val="es-ES"/>
        </w:rPr>
        <w:fldChar w:fldCharType="separate"/>
      </w:r>
      <w:r w:rsidR="00F21CF8" w:rsidRPr="00F21CF8">
        <w:rPr>
          <w:rFonts w:cs="Times New Roman"/>
          <w:noProof/>
          <w:lang w:val="es-ES"/>
        </w:rPr>
        <w:t>(1)</w:t>
      </w:r>
      <w:r w:rsidR="00D95FB0" w:rsidRPr="0039004D">
        <w:rPr>
          <w:rFonts w:cs="Times New Roman"/>
          <w:lang w:val="es-ES"/>
        </w:rPr>
        <w:fldChar w:fldCharType="end"/>
      </w:r>
      <w:r w:rsidR="007B7445" w:rsidRPr="0039004D">
        <w:rPr>
          <w:rFonts w:cs="Times New Roman"/>
          <w:lang w:val="es-ES"/>
        </w:rPr>
        <w:t>.</w:t>
      </w:r>
    </w:p>
    <w:p w14:paraId="2DD4C578" w14:textId="77777777" w:rsidR="00562533" w:rsidRPr="0039004D" w:rsidRDefault="00562533" w:rsidP="00262D6E">
      <w:pPr>
        <w:pStyle w:val="Ttulo4"/>
        <w:numPr>
          <w:ilvl w:val="2"/>
          <w:numId w:val="18"/>
        </w:numPr>
        <w:spacing w:line="360" w:lineRule="auto"/>
        <w:rPr>
          <w:rFonts w:cs="Times New Roman"/>
          <w:lang w:val="es-ES"/>
        </w:rPr>
      </w:pPr>
      <w:r w:rsidRPr="0039004D">
        <w:rPr>
          <w:rFonts w:cs="Times New Roman"/>
          <w:lang w:val="es-ES"/>
        </w:rPr>
        <w:lastRenderedPageBreak/>
        <w:t>Utilidad</w:t>
      </w:r>
    </w:p>
    <w:p w14:paraId="56A85EA4" w14:textId="77777777" w:rsidR="00B674F0" w:rsidRPr="0039004D" w:rsidRDefault="00B674F0" w:rsidP="00262D6E">
      <w:pPr>
        <w:spacing w:line="360" w:lineRule="auto"/>
        <w:jc w:val="both"/>
        <w:rPr>
          <w:rFonts w:cs="Times New Roman"/>
          <w:lang w:val="es-ES"/>
        </w:rPr>
      </w:pPr>
    </w:p>
    <w:p w14:paraId="3C5E0A16" w14:textId="31E29E3E" w:rsidR="004C0E7C" w:rsidRDefault="00B674F0" w:rsidP="00262D6E">
      <w:pPr>
        <w:spacing w:line="360" w:lineRule="auto"/>
        <w:jc w:val="both"/>
        <w:rPr>
          <w:rFonts w:cs="Times New Roman"/>
          <w:lang w:val="es-ES"/>
        </w:rPr>
      </w:pPr>
      <w:r w:rsidRPr="0039004D">
        <w:rPr>
          <w:rFonts w:cs="Times New Roman"/>
          <w:lang w:val="es-ES"/>
        </w:rPr>
        <w:t>El análisis de los reclamos de los pacientes tiene 2 funciones principales dentro de un centro de salud</w:t>
      </w:r>
      <w:r w:rsidR="007B7445" w:rsidRPr="0039004D">
        <w:rPr>
          <w:rFonts w:cs="Times New Roman"/>
          <w:lang w:val="es-ES"/>
        </w:rPr>
        <w:t>.</w:t>
      </w:r>
      <w:r w:rsidRPr="0039004D">
        <w:rPr>
          <w:rFonts w:cs="Times New Roman"/>
          <w:lang w:val="es-ES"/>
        </w:rPr>
        <w:t xml:space="preserve"> Primero,</w:t>
      </w:r>
      <w:r w:rsidR="004C0E7C">
        <w:rPr>
          <w:rFonts w:cs="Times New Roman"/>
          <w:lang w:val="es-ES"/>
        </w:rPr>
        <w:t xml:space="preserve"> permite que las inquietudes de pacientes se recojan y resuelvan</w:t>
      </w:r>
      <w:r w:rsidRPr="0039004D">
        <w:rPr>
          <w:rFonts w:cs="Times New Roman"/>
          <w:lang w:val="es-ES"/>
        </w:rPr>
        <w:t>, y con esto se creen soluciones para enfrentar l</w:t>
      </w:r>
      <w:r w:rsidR="004C0E7C">
        <w:rPr>
          <w:rFonts w:cs="Times New Roman"/>
          <w:lang w:val="es-ES"/>
        </w:rPr>
        <w:t>os futuros problemas</w:t>
      </w:r>
      <w:r w:rsidRPr="0039004D">
        <w:rPr>
          <w:rFonts w:cs="Times New Roman"/>
          <w:lang w:val="es-ES"/>
        </w:rPr>
        <w:t xml:space="preserve"> que puedan surgir</w:t>
      </w:r>
      <w:r w:rsidR="007B7445" w:rsidRPr="0039004D">
        <w:rPr>
          <w:rFonts w:cs="Times New Roman"/>
          <w:lang w:val="es-ES"/>
        </w:rPr>
        <w:t>.</w:t>
      </w:r>
      <w:r w:rsidRPr="0039004D">
        <w:rPr>
          <w:rFonts w:cs="Times New Roman"/>
          <w:lang w:val="es-ES"/>
        </w:rPr>
        <w:t xml:space="preserve"> Segundo, puede proveer una idea de los problemas que ocurren en todo el sistema de atención al paciente y permite que se puedan hacer comparaciones entre centros de salud </w:t>
      </w:r>
      <w:r w:rsidR="00D95FB0" w:rsidRPr="0039004D">
        <w:rPr>
          <w:rFonts w:cs="Times New Roman"/>
          <w:lang w:val="es-ES"/>
        </w:rPr>
        <w:fldChar w:fldCharType="begin" w:fldLock="1"/>
      </w:r>
      <w:r w:rsidR="00F21CF8">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 "plainTextFormattedCitation" : "(1)", "previouslyFormattedCitation" : "(1)" }, "properties" : {  }, "schema" : "https://github.com/citation-style-language/schema/raw/master/csl-citation.json" }</w:instrText>
      </w:r>
      <w:r w:rsidR="00D95FB0" w:rsidRPr="0039004D">
        <w:rPr>
          <w:rFonts w:cs="Times New Roman"/>
          <w:lang w:val="es-ES"/>
        </w:rPr>
        <w:fldChar w:fldCharType="separate"/>
      </w:r>
      <w:r w:rsidR="00F21CF8" w:rsidRPr="00F21CF8">
        <w:rPr>
          <w:rFonts w:cs="Times New Roman"/>
          <w:noProof/>
          <w:lang w:val="es-ES"/>
        </w:rPr>
        <w:t>(1)</w:t>
      </w:r>
      <w:r w:rsidR="00D95FB0"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208073E1" w14:textId="77777777" w:rsidR="004C0E7C" w:rsidRDefault="004C0E7C" w:rsidP="00262D6E">
      <w:pPr>
        <w:spacing w:line="360" w:lineRule="auto"/>
        <w:jc w:val="both"/>
        <w:rPr>
          <w:rFonts w:cs="Times New Roman"/>
          <w:lang w:val="es-ES"/>
        </w:rPr>
      </w:pPr>
    </w:p>
    <w:p w14:paraId="61FA5EAE" w14:textId="5DDD6C04" w:rsidR="00B674F0" w:rsidRPr="0039004D" w:rsidRDefault="00B674F0" w:rsidP="00262D6E">
      <w:pPr>
        <w:spacing w:line="360" w:lineRule="auto"/>
        <w:jc w:val="both"/>
        <w:rPr>
          <w:rFonts w:cs="Times New Roman"/>
          <w:lang w:val="es-ES"/>
        </w:rPr>
      </w:pPr>
      <w:r w:rsidRPr="0039004D">
        <w:rPr>
          <w:rFonts w:cs="Times New Roman"/>
          <w:lang w:val="es-ES"/>
        </w:rPr>
        <w:t xml:space="preserve">Además, debería encontrarse integrado con el trabajo que se realiza en toda la organización, ya que la información tiene que ser compartida entre diferentes equipos administrativos </w:t>
      </w:r>
      <w:r w:rsidR="004C0E7C">
        <w:rPr>
          <w:rFonts w:cs="Times New Roman"/>
          <w:lang w:val="es-ES"/>
        </w:rPr>
        <w:t xml:space="preserve">dentro de la misma IPRESS </w:t>
      </w:r>
      <w:r w:rsidRPr="0039004D">
        <w:rPr>
          <w:rFonts w:cs="Times New Roman"/>
          <w:lang w:val="es-ES"/>
        </w:rPr>
        <w:t xml:space="preserve">porque servirá para identificar posibles brechas existentes en el servicio brindado </w:t>
      </w:r>
      <w:r w:rsidR="00D95FB0" w:rsidRPr="0039004D">
        <w:rPr>
          <w:rFonts w:cs="Times New Roman"/>
          <w:lang w:val="es-ES"/>
        </w:rPr>
        <w:fldChar w:fldCharType="begin" w:fldLock="1"/>
      </w:r>
      <w:r w:rsidR="005D25F1">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2)", "plainTextFormattedCitation" : "(2)", "previouslyFormattedCitation" : "(2)" }, "properties" : {  }, "schema" : "https://github.com/citation-style-language/schema/raw/master/csl-citation.json" }</w:instrText>
      </w:r>
      <w:r w:rsidR="00D95FB0" w:rsidRPr="0039004D">
        <w:rPr>
          <w:rFonts w:cs="Times New Roman"/>
          <w:lang w:val="es-ES"/>
        </w:rPr>
        <w:fldChar w:fldCharType="separate"/>
      </w:r>
      <w:r w:rsidR="00F21CF8" w:rsidRPr="00F21CF8">
        <w:rPr>
          <w:rFonts w:cs="Times New Roman"/>
          <w:noProof/>
          <w:lang w:val="es-ES"/>
        </w:rPr>
        <w:t>(2)</w:t>
      </w:r>
      <w:r w:rsidR="00D95FB0" w:rsidRPr="0039004D">
        <w:rPr>
          <w:rFonts w:cs="Times New Roman"/>
          <w:lang w:val="es-ES"/>
        </w:rPr>
        <w:fldChar w:fldCharType="end"/>
      </w:r>
      <w:r w:rsidR="007B7445" w:rsidRPr="0039004D">
        <w:rPr>
          <w:rFonts w:cs="Times New Roman"/>
          <w:lang w:val="es-ES"/>
        </w:rPr>
        <w:t>.</w:t>
      </w:r>
    </w:p>
    <w:p w14:paraId="5D0F19F1" w14:textId="77777777" w:rsidR="00B674F0" w:rsidRPr="0039004D" w:rsidRDefault="00B674F0" w:rsidP="00262D6E">
      <w:pPr>
        <w:spacing w:line="360" w:lineRule="auto"/>
        <w:jc w:val="both"/>
        <w:rPr>
          <w:rFonts w:cs="Times New Roman"/>
          <w:lang w:val="es-ES"/>
        </w:rPr>
      </w:pPr>
    </w:p>
    <w:p w14:paraId="27631F80" w14:textId="77777777" w:rsidR="00562533" w:rsidRPr="0039004D" w:rsidRDefault="00562533" w:rsidP="00262D6E">
      <w:pPr>
        <w:pStyle w:val="Ttulo4"/>
        <w:numPr>
          <w:ilvl w:val="2"/>
          <w:numId w:val="18"/>
        </w:numPr>
        <w:spacing w:line="360" w:lineRule="auto"/>
        <w:rPr>
          <w:rFonts w:cs="Times New Roman"/>
          <w:lang w:val="es-ES"/>
        </w:rPr>
      </w:pPr>
      <w:r w:rsidRPr="0039004D">
        <w:rPr>
          <w:rFonts w:cs="Times New Roman"/>
          <w:lang w:val="es-ES"/>
        </w:rPr>
        <w:t>Principios</w:t>
      </w:r>
    </w:p>
    <w:p w14:paraId="20BC2906" w14:textId="77777777" w:rsidR="00B674F0" w:rsidRPr="0039004D" w:rsidRDefault="00B674F0" w:rsidP="00262D6E">
      <w:pPr>
        <w:spacing w:line="360" w:lineRule="auto"/>
        <w:jc w:val="both"/>
        <w:rPr>
          <w:rFonts w:cs="Times New Roman"/>
          <w:lang w:val="es-ES"/>
        </w:rPr>
      </w:pPr>
    </w:p>
    <w:p w14:paraId="6D7E9582" w14:textId="62F3630C" w:rsidR="00B674F0" w:rsidRPr="0039004D" w:rsidRDefault="00B674F0" w:rsidP="00262D6E">
      <w:pPr>
        <w:spacing w:line="360" w:lineRule="auto"/>
        <w:jc w:val="both"/>
        <w:rPr>
          <w:rFonts w:cs="Times New Roman"/>
          <w:lang w:val="es-ES"/>
        </w:rPr>
      </w:pPr>
      <w:r w:rsidRPr="0039004D">
        <w:rPr>
          <w:rFonts w:cs="Times New Roman"/>
          <w:lang w:val="es-ES"/>
        </w:rPr>
        <w:t>En Australia se considera necesario que un sistema de atención de</w:t>
      </w:r>
      <w:r w:rsidR="004C0E7C">
        <w:rPr>
          <w:rFonts w:cs="Times New Roman"/>
          <w:lang w:val="es-ES"/>
        </w:rPr>
        <w:t xml:space="preserve"> reclamos, deba cumplir</w:t>
      </w:r>
      <w:r w:rsidRPr="0039004D">
        <w:rPr>
          <w:rFonts w:cs="Times New Roman"/>
          <w:lang w:val="es-ES"/>
        </w:rPr>
        <w:t xml:space="preserve"> en cuenta los siguientes 7 principios que garanticen una buena recolección de reclamos, su manejo y el uso que se le dé a la información colectada; esos principios son los siguientes</w:t>
      </w:r>
      <w:r w:rsidR="004C0E7C">
        <w:rPr>
          <w:rFonts w:cs="Times New Roman"/>
          <w:lang w:val="es-ES"/>
        </w:rPr>
        <w:t xml:space="preserve"> </w:t>
      </w:r>
      <w:r w:rsidR="004C0E7C">
        <w:rPr>
          <w:rFonts w:cs="Times New Roman"/>
          <w:lang w:val="es-ES"/>
        </w:rPr>
        <w:fldChar w:fldCharType="begin" w:fldLock="1"/>
      </w:r>
      <w:r w:rsidR="004C0E7C">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2)", "plainTextFormattedCitation" : "(2)", "previouslyFormattedCitation" : "(2)" }, "properties" : {  }, "schema" : "https://github.com/citation-style-language/schema/raw/master/csl-citation.json" }</w:instrText>
      </w:r>
      <w:r w:rsidR="004C0E7C">
        <w:rPr>
          <w:rFonts w:cs="Times New Roman"/>
          <w:lang w:val="es-ES"/>
        </w:rPr>
        <w:fldChar w:fldCharType="separate"/>
      </w:r>
      <w:r w:rsidR="004C0E7C" w:rsidRPr="004C0E7C">
        <w:rPr>
          <w:rFonts w:cs="Times New Roman"/>
          <w:noProof/>
          <w:lang w:val="es-ES"/>
        </w:rPr>
        <w:t>(2)</w:t>
      </w:r>
      <w:r w:rsidR="004C0E7C">
        <w:rPr>
          <w:rFonts w:cs="Times New Roman"/>
          <w:lang w:val="es-ES"/>
        </w:rPr>
        <w:fldChar w:fldCharType="end"/>
      </w:r>
      <w:r w:rsidRPr="0039004D">
        <w:rPr>
          <w:rFonts w:cs="Times New Roman"/>
          <w:lang w:val="es-ES"/>
        </w:rPr>
        <w:t xml:space="preserve">:  </w:t>
      </w:r>
    </w:p>
    <w:p w14:paraId="2C3A7D43" w14:textId="77777777" w:rsidR="00B674F0" w:rsidRPr="0039004D" w:rsidRDefault="00B674F0" w:rsidP="00262D6E">
      <w:pPr>
        <w:spacing w:line="360" w:lineRule="auto"/>
        <w:jc w:val="both"/>
        <w:rPr>
          <w:rFonts w:cs="Times New Roman"/>
          <w:lang w:val="es-ES"/>
        </w:rPr>
      </w:pPr>
    </w:p>
    <w:p w14:paraId="5AE42F82" w14:textId="6EEBB73A" w:rsidR="00B674F0" w:rsidRPr="0039004D" w:rsidRDefault="00B674F0" w:rsidP="00F44F99">
      <w:pPr>
        <w:pStyle w:val="Prrafodelista"/>
        <w:numPr>
          <w:ilvl w:val="0"/>
          <w:numId w:val="3"/>
        </w:numPr>
        <w:spacing w:line="360" w:lineRule="auto"/>
        <w:jc w:val="both"/>
        <w:rPr>
          <w:rFonts w:cs="Times New Roman"/>
          <w:lang w:val="es-ES"/>
        </w:rPr>
      </w:pPr>
      <w:r w:rsidRPr="0039004D">
        <w:rPr>
          <w:rFonts w:cs="Times New Roman"/>
          <w:lang w:val="es-ES"/>
        </w:rPr>
        <w:t xml:space="preserve">Mejora de la calidad: </w:t>
      </w:r>
      <w:r w:rsidR="00F44F99">
        <w:rPr>
          <w:rFonts w:cs="Times New Roman"/>
          <w:lang w:val="es-ES"/>
        </w:rPr>
        <w:t>El nexo entre los reclamos presentados por los ciudadanos y la mejora de la calidad de atención en salud debe identificarse como una forma de protección de riesgos futuros.</w:t>
      </w:r>
      <w:r w:rsidRPr="0039004D">
        <w:rPr>
          <w:rFonts w:cs="Times New Roman"/>
          <w:lang w:val="es-ES"/>
        </w:rPr>
        <w:t xml:space="preserve"> Las lecciones aprendidas de los reclamos deben ser usadas para identificar cambios necesarios para evitar ocurran los mismos problemas</w:t>
      </w:r>
      <w:r w:rsidR="007B7445" w:rsidRPr="0039004D">
        <w:rPr>
          <w:rFonts w:cs="Times New Roman"/>
          <w:lang w:val="es-ES"/>
        </w:rPr>
        <w:t>.</w:t>
      </w:r>
      <w:r w:rsidRPr="0039004D">
        <w:rPr>
          <w:rFonts w:cs="Times New Roman"/>
          <w:lang w:val="es-ES"/>
        </w:rPr>
        <w:t xml:space="preserve"> Esta colección de datos no debe limitarse solamente a ser proporcionada por pacientes, sino debe difundirse entre el personal (administrativos y personal de salud) ya que ellos también pueden proveer información valiosa</w:t>
      </w:r>
      <w:r w:rsidR="004C0E7C">
        <w:rPr>
          <w:rFonts w:cs="Times New Roman"/>
          <w:lang w:val="es-ES"/>
        </w:rPr>
        <w:t xml:space="preserve"> </w:t>
      </w:r>
      <w:r w:rsidR="004C0E7C">
        <w:rPr>
          <w:rFonts w:cs="Times New Roman"/>
          <w:lang w:val="es-ES"/>
        </w:rPr>
        <w:fldChar w:fldCharType="begin" w:fldLock="1"/>
      </w:r>
      <w:r w:rsidR="004C0E7C">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2)", "plainTextFormattedCitation" : "(2)", "previouslyFormattedCitation" : "(2)" }, "properties" : {  }, "schema" : "https://github.com/citation-style-language/schema/raw/master/csl-citation.json" }</w:instrText>
      </w:r>
      <w:r w:rsidR="004C0E7C">
        <w:rPr>
          <w:rFonts w:cs="Times New Roman"/>
          <w:lang w:val="es-ES"/>
        </w:rPr>
        <w:fldChar w:fldCharType="separate"/>
      </w:r>
      <w:r w:rsidR="004C0E7C" w:rsidRPr="004C0E7C">
        <w:rPr>
          <w:rFonts w:cs="Times New Roman"/>
          <w:noProof/>
          <w:lang w:val="es-ES"/>
        </w:rPr>
        <w:t>(2)</w:t>
      </w:r>
      <w:r w:rsidR="004C0E7C">
        <w:rPr>
          <w:rFonts w:cs="Times New Roman"/>
          <w:lang w:val="es-ES"/>
        </w:rPr>
        <w:fldChar w:fldCharType="end"/>
      </w:r>
      <w:r w:rsidR="007B7445" w:rsidRPr="0039004D">
        <w:rPr>
          <w:rFonts w:cs="Times New Roman"/>
          <w:lang w:val="es-ES"/>
        </w:rPr>
        <w:t>.</w:t>
      </w:r>
    </w:p>
    <w:p w14:paraId="7EFF6298" w14:textId="77777777" w:rsidR="00B674F0" w:rsidRPr="0039004D" w:rsidRDefault="00B674F0" w:rsidP="00262D6E">
      <w:pPr>
        <w:pStyle w:val="Prrafodelista"/>
        <w:spacing w:line="360" w:lineRule="auto"/>
        <w:ind w:left="1426"/>
        <w:jc w:val="both"/>
        <w:rPr>
          <w:rFonts w:cs="Times New Roman"/>
          <w:lang w:val="es-ES"/>
        </w:rPr>
      </w:pPr>
    </w:p>
    <w:p w14:paraId="26764F4A" w14:textId="4D5255C3"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4C0E7C">
        <w:rPr>
          <w:rFonts w:cs="Times New Roman"/>
          <w:lang w:val="es-ES"/>
        </w:rPr>
        <w:t xml:space="preserve"> </w:t>
      </w:r>
      <w:r w:rsidR="004C0E7C">
        <w:rPr>
          <w:rFonts w:cs="Times New Roman"/>
          <w:lang w:val="es-ES"/>
        </w:rPr>
        <w:fldChar w:fldCharType="begin" w:fldLock="1"/>
      </w:r>
      <w:r w:rsidR="004C0E7C">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2)", "plainTextFormattedCitation" : "(2)", "previouslyFormattedCitation" : "(2)" }, "properties" : {  }, "schema" : "https://github.com/citation-style-language/schema/raw/master/csl-citation.json" }</w:instrText>
      </w:r>
      <w:r w:rsidR="004C0E7C">
        <w:rPr>
          <w:rFonts w:cs="Times New Roman"/>
          <w:lang w:val="es-ES"/>
        </w:rPr>
        <w:fldChar w:fldCharType="separate"/>
      </w:r>
      <w:r w:rsidR="004C0E7C" w:rsidRPr="004C0E7C">
        <w:rPr>
          <w:rFonts w:cs="Times New Roman"/>
          <w:noProof/>
          <w:lang w:val="es-ES"/>
        </w:rPr>
        <w:t>(2)</w:t>
      </w:r>
      <w:r w:rsidR="004C0E7C">
        <w:rPr>
          <w:rFonts w:cs="Times New Roman"/>
          <w:lang w:val="es-ES"/>
        </w:rPr>
        <w:fldChar w:fldCharType="end"/>
      </w:r>
      <w:r w:rsidR="007B7445" w:rsidRPr="0039004D">
        <w:rPr>
          <w:rFonts w:cs="Times New Roman"/>
          <w:lang w:val="es-ES"/>
        </w:rPr>
        <w:t>.</w:t>
      </w:r>
    </w:p>
    <w:p w14:paraId="7BBA8CFF" w14:textId="2C1D4F2A"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lastRenderedPageBreak/>
        <w:t xml:space="preserve">Compromiso: Todo centro de salud </w:t>
      </w:r>
      <w:r w:rsidR="00000DBF" w:rsidRPr="0039004D">
        <w:rPr>
          <w:rFonts w:cs="Times New Roman"/>
          <w:lang w:val="es-ES"/>
        </w:rPr>
        <w:t>debe contar</w:t>
      </w:r>
      <w:r w:rsidRPr="0039004D">
        <w:rPr>
          <w:rFonts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39004D">
        <w:rPr>
          <w:rFonts w:cs="Times New Roman"/>
          <w:lang w:val="es-ES"/>
        </w:rPr>
        <w:t>.</w:t>
      </w:r>
      <w:r w:rsidRPr="0039004D">
        <w:rPr>
          <w:rFonts w:cs="Times New Roman"/>
          <w:lang w:val="es-ES"/>
        </w:rPr>
        <w:t xml:space="preserve">  Todo el personal debe estar dispuesto a participar activamente en la resolución de reclamos como parte de su trabajo diario y a implementar una solución, de ser necesaria</w:t>
      </w:r>
      <w:r w:rsidR="004C0E7C">
        <w:rPr>
          <w:rFonts w:cs="Times New Roman"/>
          <w:lang w:val="es-ES"/>
        </w:rPr>
        <w:t xml:space="preserve"> </w:t>
      </w:r>
      <w:r w:rsidR="004C0E7C">
        <w:rPr>
          <w:rFonts w:cs="Times New Roman"/>
          <w:lang w:val="es-ES"/>
        </w:rPr>
        <w:fldChar w:fldCharType="begin" w:fldLock="1"/>
      </w:r>
      <w:r w:rsidR="004C0E7C">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2)", "plainTextFormattedCitation" : "(2)", "previouslyFormattedCitation" : "(2)" }, "properties" : {  }, "schema" : "https://github.com/citation-style-language/schema/raw/master/csl-citation.json" }</w:instrText>
      </w:r>
      <w:r w:rsidR="004C0E7C">
        <w:rPr>
          <w:rFonts w:cs="Times New Roman"/>
          <w:lang w:val="es-ES"/>
        </w:rPr>
        <w:fldChar w:fldCharType="separate"/>
      </w:r>
      <w:r w:rsidR="004C0E7C" w:rsidRPr="004C0E7C">
        <w:rPr>
          <w:rFonts w:cs="Times New Roman"/>
          <w:noProof/>
          <w:lang w:val="es-ES"/>
        </w:rPr>
        <w:t>(2)</w:t>
      </w:r>
      <w:r w:rsidR="004C0E7C">
        <w:rPr>
          <w:rFonts w:cs="Times New Roman"/>
          <w:lang w:val="es-ES"/>
        </w:rPr>
        <w:fldChar w:fldCharType="end"/>
      </w:r>
      <w:r w:rsidR="007B7445" w:rsidRPr="0039004D">
        <w:rPr>
          <w:rFonts w:cs="Times New Roman"/>
          <w:lang w:val="es-ES"/>
        </w:rPr>
        <w:t>.</w:t>
      </w:r>
    </w:p>
    <w:p w14:paraId="3EC01B88" w14:textId="77777777" w:rsidR="00B674F0" w:rsidRPr="0039004D" w:rsidRDefault="00B674F0" w:rsidP="00262D6E">
      <w:pPr>
        <w:spacing w:line="360" w:lineRule="auto"/>
        <w:jc w:val="both"/>
        <w:rPr>
          <w:rFonts w:cs="Times New Roman"/>
          <w:lang w:val="es-ES"/>
        </w:rPr>
      </w:pPr>
    </w:p>
    <w:p w14:paraId="6AED04D9" w14:textId="437BD83A"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Accesibilidad: El sistema de manejo de reclamos debe ser accesible y promovido en todo el centro de salud, tanto para pacientes como para los empleados</w:t>
      </w:r>
      <w:r w:rsidR="007B7445" w:rsidRPr="0039004D">
        <w:rPr>
          <w:rFonts w:cs="Times New Roman"/>
          <w:lang w:val="es-ES"/>
        </w:rPr>
        <w:t>.</w:t>
      </w:r>
      <w:r w:rsidRPr="0039004D">
        <w:rPr>
          <w:rFonts w:cs="Times New Roman"/>
          <w:lang w:val="es-ES"/>
        </w:rPr>
        <w:t xml:space="preserve"> El material promocional del sistema debe dejar en claro que todos los comentarios son bienvenidos</w:t>
      </w:r>
      <w:r w:rsidR="007B7445" w:rsidRPr="0039004D">
        <w:rPr>
          <w:rFonts w:cs="Times New Roman"/>
          <w:lang w:val="es-ES"/>
        </w:rPr>
        <w:t>.</w:t>
      </w:r>
      <w:r w:rsidRPr="0039004D">
        <w:rPr>
          <w:rFonts w:cs="Times New Roman"/>
          <w:lang w:val="es-ES"/>
        </w:rPr>
        <w:t xml:space="preserve"> Además, todos los empleados deben estar al tanto de la existencia de dicho sistema y de cómo funciona en la organización</w:t>
      </w:r>
      <w:r w:rsidR="004C0E7C">
        <w:rPr>
          <w:rFonts w:cs="Times New Roman"/>
          <w:lang w:val="es-ES"/>
        </w:rPr>
        <w:t xml:space="preserve"> </w:t>
      </w:r>
      <w:r w:rsidR="004C0E7C">
        <w:rPr>
          <w:rFonts w:cs="Times New Roman"/>
          <w:lang w:val="es-ES"/>
        </w:rPr>
        <w:fldChar w:fldCharType="begin" w:fldLock="1"/>
      </w:r>
      <w:r w:rsidR="004C0E7C">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2)", "plainTextFormattedCitation" : "(2)", "previouslyFormattedCitation" : "(2)" }, "properties" : {  }, "schema" : "https://github.com/citation-style-language/schema/raw/master/csl-citation.json" }</w:instrText>
      </w:r>
      <w:r w:rsidR="004C0E7C">
        <w:rPr>
          <w:rFonts w:cs="Times New Roman"/>
          <w:lang w:val="es-ES"/>
        </w:rPr>
        <w:fldChar w:fldCharType="separate"/>
      </w:r>
      <w:r w:rsidR="004C0E7C" w:rsidRPr="004C0E7C">
        <w:rPr>
          <w:rFonts w:cs="Times New Roman"/>
          <w:noProof/>
          <w:lang w:val="es-ES"/>
        </w:rPr>
        <w:t>(2)</w:t>
      </w:r>
      <w:r w:rsidR="004C0E7C">
        <w:rPr>
          <w:rFonts w:cs="Times New Roman"/>
          <w:lang w:val="es-ES"/>
        </w:rPr>
        <w:fldChar w:fldCharType="end"/>
      </w:r>
      <w:r w:rsidR="007B7445" w:rsidRPr="0039004D">
        <w:rPr>
          <w:rFonts w:cs="Times New Roman"/>
          <w:lang w:val="es-ES"/>
        </w:rPr>
        <w:t>.</w:t>
      </w:r>
    </w:p>
    <w:p w14:paraId="21DFEDDF" w14:textId="77777777" w:rsidR="00B674F0" w:rsidRPr="0039004D" w:rsidRDefault="00B674F0" w:rsidP="00262D6E">
      <w:pPr>
        <w:spacing w:line="360" w:lineRule="auto"/>
        <w:jc w:val="both"/>
        <w:rPr>
          <w:rFonts w:cs="Times New Roman"/>
          <w:lang w:val="es-ES"/>
        </w:rPr>
      </w:pPr>
    </w:p>
    <w:p w14:paraId="26B5535D" w14:textId="3EC362DC"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Sensibilidad: Deben tomarse todos los reclamos como una fuente importante de retroalimentación y deben ser tratados con carácter prioritario</w:t>
      </w:r>
      <w:r w:rsidR="004C0E7C">
        <w:rPr>
          <w:rFonts w:cs="Times New Roman"/>
          <w:lang w:val="es-ES"/>
        </w:rPr>
        <w:t xml:space="preserve"> </w:t>
      </w:r>
      <w:r w:rsidR="004C0E7C">
        <w:rPr>
          <w:rFonts w:cs="Times New Roman"/>
          <w:lang w:val="es-ES"/>
        </w:rPr>
        <w:fldChar w:fldCharType="begin" w:fldLock="1"/>
      </w:r>
      <w:r w:rsidR="004C0E7C">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2)", "plainTextFormattedCitation" : "(2)", "previouslyFormattedCitation" : "(2)" }, "properties" : {  }, "schema" : "https://github.com/citation-style-language/schema/raw/master/csl-citation.json" }</w:instrText>
      </w:r>
      <w:r w:rsidR="004C0E7C">
        <w:rPr>
          <w:rFonts w:cs="Times New Roman"/>
          <w:lang w:val="es-ES"/>
        </w:rPr>
        <w:fldChar w:fldCharType="separate"/>
      </w:r>
      <w:r w:rsidR="004C0E7C" w:rsidRPr="004C0E7C">
        <w:rPr>
          <w:rFonts w:cs="Times New Roman"/>
          <w:noProof/>
          <w:lang w:val="es-ES"/>
        </w:rPr>
        <w:t>(2)</w:t>
      </w:r>
      <w:r w:rsidR="004C0E7C">
        <w:rPr>
          <w:rFonts w:cs="Times New Roman"/>
          <w:lang w:val="es-ES"/>
        </w:rPr>
        <w:fldChar w:fldCharType="end"/>
      </w:r>
      <w:r w:rsidR="007B7445" w:rsidRPr="0039004D">
        <w:rPr>
          <w:rFonts w:cs="Times New Roman"/>
          <w:lang w:val="es-ES"/>
        </w:rPr>
        <w:t>.</w:t>
      </w:r>
    </w:p>
    <w:p w14:paraId="154BD7FA" w14:textId="77777777" w:rsidR="00B674F0" w:rsidRPr="0039004D" w:rsidRDefault="00B674F0" w:rsidP="00262D6E">
      <w:pPr>
        <w:spacing w:line="360" w:lineRule="auto"/>
        <w:jc w:val="both"/>
        <w:rPr>
          <w:rFonts w:cs="Times New Roman"/>
          <w:lang w:val="es-ES"/>
        </w:rPr>
      </w:pPr>
    </w:p>
    <w:p w14:paraId="19A94659" w14:textId="3B9C7926"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Transparencia y Responsabilidad: El sistema de manejo de reclamos debe ser aplicado consistentemente, abierto y equitativo</w:t>
      </w:r>
      <w:r w:rsidR="007B7445" w:rsidRPr="0039004D">
        <w:rPr>
          <w:rFonts w:cs="Times New Roman"/>
          <w:lang w:val="es-ES"/>
        </w:rPr>
        <w:t>.</w:t>
      </w:r>
      <w:r w:rsidRPr="0039004D">
        <w:rPr>
          <w:rFonts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39004D">
        <w:rPr>
          <w:rFonts w:cs="Times New Roman"/>
          <w:lang w:val="es-ES"/>
        </w:rPr>
        <w:t>.</w:t>
      </w:r>
      <w:r w:rsidRPr="0039004D">
        <w:rPr>
          <w:rFonts w:cs="Times New Roman"/>
          <w:lang w:val="es-ES"/>
        </w:rPr>
        <w:t xml:space="preserve"> Todos los tipos de reclamos y los pasos que se siguieron para solucionarlos deben encontrarse disponibles al público en general</w:t>
      </w:r>
      <w:r w:rsidR="004C0E7C">
        <w:rPr>
          <w:rFonts w:cs="Times New Roman"/>
          <w:lang w:val="es-ES"/>
        </w:rPr>
        <w:t xml:space="preserve"> </w:t>
      </w:r>
      <w:r w:rsidR="004C0E7C">
        <w:rPr>
          <w:rFonts w:cs="Times New Roman"/>
          <w:lang w:val="es-ES"/>
        </w:rPr>
        <w:fldChar w:fldCharType="begin" w:fldLock="1"/>
      </w:r>
      <w:r w:rsidR="004C0E7C">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2)", "plainTextFormattedCitation" : "(2)", "previouslyFormattedCitation" : "(2)" }, "properties" : {  }, "schema" : "https://github.com/citation-style-language/schema/raw/master/csl-citation.json" }</w:instrText>
      </w:r>
      <w:r w:rsidR="004C0E7C">
        <w:rPr>
          <w:rFonts w:cs="Times New Roman"/>
          <w:lang w:val="es-ES"/>
        </w:rPr>
        <w:fldChar w:fldCharType="separate"/>
      </w:r>
      <w:r w:rsidR="004C0E7C" w:rsidRPr="004C0E7C">
        <w:rPr>
          <w:rFonts w:cs="Times New Roman"/>
          <w:noProof/>
          <w:lang w:val="es-ES"/>
        </w:rPr>
        <w:t>(2)</w:t>
      </w:r>
      <w:r w:rsidR="004C0E7C">
        <w:rPr>
          <w:rFonts w:cs="Times New Roman"/>
          <w:lang w:val="es-ES"/>
        </w:rPr>
        <w:fldChar w:fldCharType="end"/>
      </w:r>
      <w:r w:rsidR="007B7445" w:rsidRPr="0039004D">
        <w:rPr>
          <w:rFonts w:cs="Times New Roman"/>
          <w:lang w:val="es-ES"/>
        </w:rPr>
        <w:t>.</w:t>
      </w:r>
    </w:p>
    <w:p w14:paraId="0DFC8479" w14:textId="77777777" w:rsidR="00B674F0" w:rsidRPr="0039004D" w:rsidRDefault="00B674F0" w:rsidP="00262D6E">
      <w:pPr>
        <w:spacing w:line="360" w:lineRule="auto"/>
        <w:jc w:val="both"/>
        <w:rPr>
          <w:rFonts w:cs="Times New Roman"/>
          <w:lang w:val="es-ES"/>
        </w:rPr>
      </w:pPr>
    </w:p>
    <w:p w14:paraId="2B72DC04" w14:textId="7B0A1D6E"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Privacidad y Confidencialidad: Todos los reclamos deben manejarse de manera confidencial, para protección del paciente y de los empleados</w:t>
      </w:r>
      <w:r w:rsidR="007B7445" w:rsidRPr="0039004D">
        <w:rPr>
          <w:rFonts w:cs="Times New Roman"/>
          <w:lang w:val="es-ES"/>
        </w:rPr>
        <w:t>.</w:t>
      </w:r>
      <w:r w:rsidRPr="0039004D">
        <w:rPr>
          <w:rFonts w:cs="Times New Roman"/>
          <w:lang w:val="es-ES"/>
        </w:rPr>
        <w:t xml:space="preserve"> La información sobre los reclamos presentados debe almacenarse de forma separada al historial médico y no puede, bajo ninguna forma, ser parte del historial médico</w:t>
      </w:r>
      <w:r w:rsidR="004C0E7C">
        <w:rPr>
          <w:rFonts w:cs="Times New Roman"/>
          <w:lang w:val="es-ES"/>
        </w:rPr>
        <w:t xml:space="preserve"> </w:t>
      </w:r>
      <w:r w:rsidR="004C0E7C">
        <w:rPr>
          <w:rFonts w:cs="Times New Roman"/>
          <w:lang w:val="es-ES"/>
        </w:rPr>
        <w:fldChar w:fldCharType="begin" w:fldLock="1"/>
      </w:r>
      <w:r w:rsidR="007C273E">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2)", "plainTextFormattedCitation" : "(2)", "previouslyFormattedCitation" : "(2)" }, "properties" : {  }, "schema" : "https://github.com/citation-style-language/schema/raw/master/csl-citation.json" }</w:instrText>
      </w:r>
      <w:r w:rsidR="004C0E7C">
        <w:rPr>
          <w:rFonts w:cs="Times New Roman"/>
          <w:lang w:val="es-ES"/>
        </w:rPr>
        <w:fldChar w:fldCharType="separate"/>
      </w:r>
      <w:r w:rsidR="004C0E7C" w:rsidRPr="004C0E7C">
        <w:rPr>
          <w:rFonts w:cs="Times New Roman"/>
          <w:noProof/>
          <w:lang w:val="es-ES"/>
        </w:rPr>
        <w:t>(2)</w:t>
      </w:r>
      <w:r w:rsidR="004C0E7C">
        <w:rPr>
          <w:rFonts w:cs="Times New Roman"/>
          <w:lang w:val="es-ES"/>
        </w:rPr>
        <w:fldChar w:fldCharType="end"/>
      </w:r>
      <w:r w:rsidR="007B7445" w:rsidRPr="0039004D">
        <w:rPr>
          <w:rFonts w:cs="Times New Roman"/>
          <w:lang w:val="es-ES"/>
        </w:rPr>
        <w:t>.</w:t>
      </w:r>
    </w:p>
    <w:p w14:paraId="706F58EC" w14:textId="77777777" w:rsidR="00B674F0" w:rsidRPr="0039004D" w:rsidRDefault="00B674F0" w:rsidP="00262D6E">
      <w:pPr>
        <w:spacing w:line="360" w:lineRule="auto"/>
        <w:jc w:val="both"/>
        <w:rPr>
          <w:rFonts w:cs="Times New Roman"/>
          <w:lang w:val="es-ES"/>
        </w:rPr>
      </w:pPr>
    </w:p>
    <w:p w14:paraId="7AB33CE8" w14:textId="7FB173BE" w:rsidR="00562533" w:rsidRPr="0039004D" w:rsidRDefault="007C273E" w:rsidP="00000899">
      <w:pPr>
        <w:pStyle w:val="Ttulo3"/>
      </w:pPr>
      <w:bookmarkStart w:id="10" w:name="_Toc508100417"/>
      <w:r>
        <w:t xml:space="preserve">Software comercial de </w:t>
      </w:r>
      <w:r w:rsidR="00B75533">
        <w:t>Sistema de Gestión de Reclamos en Salud</w:t>
      </w:r>
      <w:bookmarkEnd w:id="10"/>
    </w:p>
    <w:p w14:paraId="49349521" w14:textId="77777777" w:rsidR="00ED563C" w:rsidRPr="0039004D" w:rsidRDefault="00ED563C" w:rsidP="00ED563C">
      <w:pPr>
        <w:rPr>
          <w:lang w:val="es-ES"/>
        </w:rPr>
      </w:pPr>
    </w:p>
    <w:p w14:paraId="7FE3D784" w14:textId="796511DD" w:rsidR="00D963F6" w:rsidRPr="0039004D" w:rsidRDefault="007A53DE" w:rsidP="00B72B03">
      <w:pPr>
        <w:spacing w:line="360" w:lineRule="auto"/>
        <w:jc w:val="both"/>
        <w:rPr>
          <w:rFonts w:cs="Times New Roman"/>
          <w:lang w:val="es-ES"/>
        </w:rPr>
      </w:pPr>
      <w:r w:rsidRPr="0039004D">
        <w:rPr>
          <w:rFonts w:cs="Times New Roman"/>
          <w:lang w:val="es-ES"/>
        </w:rPr>
        <w:t>Actualme</w:t>
      </w:r>
      <w:r w:rsidR="007B6188">
        <w:rPr>
          <w:rFonts w:cs="Times New Roman"/>
          <w:lang w:val="es-ES"/>
        </w:rPr>
        <w:t>nte existe</w:t>
      </w:r>
      <w:r w:rsidR="001306F6" w:rsidRPr="0039004D">
        <w:rPr>
          <w:rFonts w:cs="Times New Roman"/>
          <w:lang w:val="es-ES"/>
        </w:rPr>
        <w:t xml:space="preserve"> software</w:t>
      </w:r>
      <w:r w:rsidRPr="0039004D">
        <w:rPr>
          <w:rFonts w:cs="Times New Roman"/>
          <w:lang w:val="es-ES"/>
        </w:rPr>
        <w:t xml:space="preserve"> </w:t>
      </w:r>
      <w:r w:rsidR="007B6188">
        <w:rPr>
          <w:rFonts w:cs="Times New Roman"/>
          <w:lang w:val="es-ES"/>
        </w:rPr>
        <w:t xml:space="preserve">comercial </w:t>
      </w:r>
      <w:r w:rsidR="007B6188" w:rsidRPr="0039004D">
        <w:rPr>
          <w:rFonts w:cs="Times New Roman"/>
          <w:lang w:val="es-ES"/>
        </w:rPr>
        <w:t>llamados Customer Relationship Manager (CRM)</w:t>
      </w:r>
      <w:r w:rsidR="007B6188">
        <w:rPr>
          <w:rFonts w:cs="Times New Roman"/>
          <w:lang w:val="es-ES"/>
        </w:rPr>
        <w:t xml:space="preserve"> </w:t>
      </w:r>
      <w:r w:rsidRPr="0039004D">
        <w:rPr>
          <w:rFonts w:cs="Times New Roman"/>
          <w:lang w:val="es-ES"/>
        </w:rPr>
        <w:t xml:space="preserve">para </w:t>
      </w:r>
      <w:r w:rsidR="007B6188">
        <w:rPr>
          <w:rFonts w:cs="Times New Roman"/>
          <w:lang w:val="es-ES"/>
        </w:rPr>
        <w:t xml:space="preserve">la </w:t>
      </w:r>
      <w:r w:rsidRPr="0039004D">
        <w:rPr>
          <w:rFonts w:cs="Times New Roman"/>
          <w:lang w:val="es-ES"/>
        </w:rPr>
        <w:t>gestió</w:t>
      </w:r>
      <w:r w:rsidR="00B35196" w:rsidRPr="0039004D">
        <w:rPr>
          <w:rFonts w:cs="Times New Roman"/>
          <w:lang w:val="es-ES"/>
        </w:rPr>
        <w:t xml:space="preserve">n de reclamos </w:t>
      </w:r>
      <w:r w:rsidR="007B6188">
        <w:rPr>
          <w:rFonts w:cs="Times New Roman"/>
          <w:lang w:val="es-ES"/>
        </w:rPr>
        <w:t xml:space="preserve">especializadas en </w:t>
      </w:r>
      <w:r w:rsidR="00920626" w:rsidRPr="0039004D">
        <w:rPr>
          <w:rFonts w:cs="Times New Roman"/>
          <w:lang w:val="es-ES"/>
        </w:rPr>
        <w:t>la relación con clientes o usuarios</w:t>
      </w:r>
      <w:r w:rsidR="00A4596C" w:rsidRPr="0039004D">
        <w:rPr>
          <w:rFonts w:cs="Times New Roman"/>
          <w:lang w:val="es-ES"/>
        </w:rPr>
        <w:t>. E</w:t>
      </w:r>
      <w:r w:rsidR="0063061D" w:rsidRPr="0039004D">
        <w:rPr>
          <w:rFonts w:cs="Times New Roman"/>
          <w:lang w:val="es-ES"/>
        </w:rPr>
        <w:t>ste tipo de software se caracteriza</w:t>
      </w:r>
      <w:r w:rsidR="00A4596C" w:rsidRPr="0039004D">
        <w:rPr>
          <w:rFonts w:cs="Times New Roman"/>
          <w:lang w:val="es-ES"/>
        </w:rPr>
        <w:t xml:space="preserve"> por manejar la interacción de la empresa o institución con los actuales y/o potenciales usuarios </w:t>
      </w:r>
      <w:r w:rsidR="007B6188">
        <w:rPr>
          <w:rFonts w:cs="Times New Roman"/>
          <w:lang w:val="es-ES"/>
        </w:rPr>
        <w:t>reco</w:t>
      </w:r>
      <w:r w:rsidR="00A4596C" w:rsidRPr="0039004D">
        <w:rPr>
          <w:rFonts w:cs="Times New Roman"/>
          <w:lang w:val="es-ES"/>
        </w:rPr>
        <w:t xml:space="preserve">pilando información </w:t>
      </w:r>
      <w:r w:rsidR="0079638F" w:rsidRPr="0039004D">
        <w:rPr>
          <w:rFonts w:cs="Times New Roman"/>
          <w:lang w:val="es-ES"/>
        </w:rPr>
        <w:t>de</w:t>
      </w:r>
      <w:r w:rsidR="00A4596C" w:rsidRPr="0039004D">
        <w:rPr>
          <w:rFonts w:cs="Times New Roman"/>
          <w:lang w:val="es-ES"/>
        </w:rPr>
        <w:t xml:space="preserve"> las comunicaciones en los </w:t>
      </w:r>
      <w:r w:rsidR="00A4596C" w:rsidRPr="0039004D">
        <w:rPr>
          <w:rFonts w:cs="Times New Roman"/>
          <w:lang w:val="es-ES"/>
        </w:rPr>
        <w:lastRenderedPageBreak/>
        <w:t xml:space="preserve">diversos canales de comunicación que pueda tener la institución como su </w:t>
      </w:r>
      <w:r w:rsidR="00984134" w:rsidRPr="0039004D">
        <w:rPr>
          <w:rFonts w:cs="Times New Roman"/>
          <w:lang w:val="es-ES"/>
        </w:rPr>
        <w:t>página</w:t>
      </w:r>
      <w:r w:rsidR="00A4596C" w:rsidRPr="0039004D">
        <w:rPr>
          <w:rFonts w:cs="Times New Roman"/>
          <w:lang w:val="es-ES"/>
        </w:rPr>
        <w:t xml:space="preserve"> web, consultas telefónicas,</w:t>
      </w:r>
      <w:r w:rsidR="00561C11" w:rsidRPr="0039004D">
        <w:rPr>
          <w:rFonts w:cs="Times New Roman"/>
          <w:lang w:val="es-ES"/>
        </w:rPr>
        <w:t xml:space="preserve"> chat en</w:t>
      </w:r>
      <w:r w:rsidR="00984134" w:rsidRPr="0039004D">
        <w:rPr>
          <w:rFonts w:cs="Times New Roman"/>
          <w:lang w:val="es-ES"/>
        </w:rPr>
        <w:t xml:space="preserve"> vivo, etc. Gracias a </w:t>
      </w:r>
      <w:r w:rsidR="00561C11" w:rsidRPr="0039004D">
        <w:rPr>
          <w:rFonts w:cs="Times New Roman"/>
          <w:lang w:val="es-ES"/>
        </w:rPr>
        <w:t xml:space="preserve">este tipo de software, las instituciones pueden </w:t>
      </w:r>
      <w:r w:rsidR="00984134" w:rsidRPr="0039004D">
        <w:rPr>
          <w:rFonts w:cs="Times New Roman"/>
          <w:lang w:val="es-ES"/>
        </w:rPr>
        <w:t xml:space="preserve">encontrar como acercarse más hacia sus usuarios y como atender mejor sus necesidades potenciando sus </w:t>
      </w:r>
      <w:r w:rsidR="00141275" w:rsidRPr="0039004D">
        <w:rPr>
          <w:rFonts w:cs="Times New Roman"/>
          <w:lang w:val="es-ES"/>
        </w:rPr>
        <w:t>servicios</w:t>
      </w:r>
      <w:r w:rsidR="007B6188">
        <w:rPr>
          <w:rFonts w:cs="Times New Roman"/>
          <w:lang w:val="es-ES"/>
        </w:rPr>
        <w:t xml:space="preserve"> </w:t>
      </w:r>
      <w:r w:rsidR="007B6188" w:rsidRPr="0039004D">
        <w:rPr>
          <w:rFonts w:cs="Times New Roman"/>
          <w:lang w:val="es-ES"/>
        </w:rPr>
        <w:fldChar w:fldCharType="begin" w:fldLock="1"/>
      </w:r>
      <w:r w:rsidR="007B6188">
        <w:rPr>
          <w:rFonts w:cs="Times New Roman"/>
          <w:lang w:val="es-ES"/>
        </w:rPr>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17,18)", "manualFormatting" : "(17)", "plainTextFormattedCitation" : "(17,18)", "previouslyFormattedCitation" : "(17,18)" }, "properties" : {  }, "schema" : "https://github.com/citation-style-language/schema/raw/master/csl-citation.json" }</w:instrText>
      </w:r>
      <w:r w:rsidR="007B6188" w:rsidRPr="0039004D">
        <w:rPr>
          <w:rFonts w:cs="Times New Roman"/>
          <w:lang w:val="es-ES"/>
        </w:rPr>
        <w:fldChar w:fldCharType="separate"/>
      </w:r>
      <w:r w:rsidR="007B6188" w:rsidRPr="0039004D">
        <w:rPr>
          <w:rFonts w:cs="Times New Roman"/>
          <w:noProof/>
          <w:lang w:val="es-ES"/>
        </w:rPr>
        <w:t>(17)</w:t>
      </w:r>
      <w:r w:rsidR="007B6188" w:rsidRPr="0039004D">
        <w:rPr>
          <w:rFonts w:cs="Times New Roman"/>
          <w:lang w:val="es-ES"/>
        </w:rPr>
        <w:fldChar w:fldCharType="end"/>
      </w:r>
      <w:r w:rsidR="00984134" w:rsidRPr="0039004D">
        <w:rPr>
          <w:rFonts w:cs="Times New Roman"/>
          <w:lang w:val="es-ES"/>
        </w:rPr>
        <w:t xml:space="preserve">. </w:t>
      </w:r>
      <w:r w:rsidR="00D963F6">
        <w:rPr>
          <w:rFonts w:cs="Times New Roman"/>
          <w:lang w:val="es-ES"/>
        </w:rPr>
        <w:t xml:space="preserve"> </w:t>
      </w:r>
    </w:p>
    <w:p w14:paraId="7D124BED" w14:textId="77777777" w:rsidR="007C273E" w:rsidRDefault="007C273E" w:rsidP="00B72B03">
      <w:pPr>
        <w:spacing w:line="360" w:lineRule="auto"/>
        <w:jc w:val="both"/>
        <w:rPr>
          <w:rFonts w:cs="Times New Roman"/>
          <w:lang w:val="es-ES"/>
        </w:rPr>
      </w:pPr>
    </w:p>
    <w:p w14:paraId="67962F7E" w14:textId="3FD9300F" w:rsidR="007C273E" w:rsidRDefault="007C273E" w:rsidP="007C273E">
      <w:pPr>
        <w:spacing w:line="360" w:lineRule="auto"/>
        <w:jc w:val="both"/>
        <w:rPr>
          <w:rFonts w:cs="Times New Roman"/>
          <w:lang w:val="es-ES"/>
        </w:rPr>
      </w:pPr>
      <w:r w:rsidRPr="0039004D">
        <w:rPr>
          <w:rFonts w:cs="Times New Roman"/>
          <w:lang w:val="es-ES"/>
        </w:rPr>
        <w:t xml:space="preserve">En el caso de la industria de salud, </w:t>
      </w:r>
      <w:r>
        <w:rPr>
          <w:rFonts w:cs="Times New Roman"/>
          <w:lang w:val="es-ES"/>
        </w:rPr>
        <w:t xml:space="preserve">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Pr>
          <w:rFonts w:cs="Times New Roman"/>
          <w:lang w:val="es-ES"/>
        </w:rPr>
        <w:fldChar w:fldCharType="begin" w:fldLock="1"/>
      </w:r>
      <w:r w:rsidR="00D963F6">
        <w:rPr>
          <w:rFonts w:cs="Times New Roman"/>
          <w:lang w:val="es-ES"/>
        </w:rPr>
        <w:instrText>ADDIN CSL_CITATION { "citationItems" : [ { "id" : "ITEM-1", "itemData" : { "DOI" : "10.1016/J.APRIM.2014.05.013", "ISSN" : "0212-6567", "abstract" : "OBJETIVO\nEl objetivo es demostrar la importancia que puede tener un CRM sanitario en una pandemia o alerta sanitaria. Durante la pandemia de la gripe A, Salud Responde jug\u00f3 un papel muy importante; su principal objetivo era establecer unos protocolos y la atenci\u00f3n al ciudadano que evitara que pacientes con sintomatolog\u00eda leve de gripe A se desplazaran a los centros de salud. \n\nDISE\u00d1O\nPara lograr este objetivo se desarroll\u00f3 sobre el CRM de Siebel (herramienta inform\u00e1tica) unos triajes que permitieron al personal de Salud Responde, en funci\u00f3n de los s\u00edntomas del paciente y sus factores de riesgo, establecer la gravedad de este, y as\u00ed poder informar, dar consejos sanitarios o derivar al paciente a los centros m\u00e9dicos en caso de necesidad. \n\nEMPLAZAMIENTO\nEn este estudio se ha tenido en cuenta a todos los pacientes que fueron atendidos por Salud Responde en su cartera de servicios de gripe A. En total fueron atendidos 56.497 pacientes. \n\nPARTICIPANTES\nPacientes que fueron atendidos por Salud Responde. \n\nMEDICIONES PRINCIPALES\nLos datos han sido extra\u00eddos de las bases de datos de Salud Responde. \n\nRESULTADOS\nEn el caso de la pandemia de la gripe A, Salud Responde atendi\u00f3 a 56.497 pacientes, de los que 48.287 no requirieron atenci\u00f3n sanitaria. \n\nCONCLUSIONES\nSalud Responde atendi\u00f3 a 56.497 pacientes, de los cuales 48.287 no requirieron atenci\u00f3n sanitaria. Aparte del posible ahorro econ\u00f3mico que esto pudo suponer, contribuy\u00f3 a minimizar la pandemia, evitando que pacientes con sintomatolog\u00eda leve fueran a su centro de salud para recibir atenci\u00f3n m\u00e9dica o informaci\u00f3n, y evit\u00f3 en gran medida el desbordamiento de las urgencias. \n\nOBJECTIVE\n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 \n\nDESIGN\n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 \n\nSETTING\nAll patients (a total of 56,497) who were attended by Salud Responde within its influenza-A service portfolio have been inclu\u2026",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u00f3n Primaria", "id" : "ITEM-1", "issue" : "5", "issued" : { "date-parts" : [ [ "2015", "5", "1" ] ] }, "page" : "267-272", "publisher" : "Elsevier Doyma", "title" : "Importancia de los Customer Relationship Management (CRM) sanitarios en las pandemias y alertas sanitarias", "type" : "article-journal", "volume" : "47" }, "uris" : [ "http://www.mendeley.com/documents/?uuid=b4de6cb4-bac8-3e2f-be19-2346f0043919" ] } ], "mendeley" : { "formattedCitation" : "(19)", "plainTextFormattedCitation" : "(19)", "previouslyFormattedCitation" : "(19)" }, "properties" : {  }, "schema" : "https://github.com/citation-style-language/schema/raw/master/csl-citation.json" }</w:instrText>
      </w:r>
      <w:r>
        <w:rPr>
          <w:rFonts w:cs="Times New Roman"/>
          <w:lang w:val="es-ES"/>
        </w:rPr>
        <w:fldChar w:fldCharType="separate"/>
      </w:r>
      <w:r w:rsidRPr="007C273E">
        <w:rPr>
          <w:rFonts w:cs="Times New Roman"/>
          <w:noProof/>
          <w:lang w:val="es-ES"/>
        </w:rPr>
        <w:t>(19)</w:t>
      </w:r>
      <w:r>
        <w:rPr>
          <w:rFonts w:cs="Times New Roman"/>
          <w:lang w:val="es-ES"/>
        </w:rPr>
        <w:fldChar w:fldCharType="end"/>
      </w:r>
      <w:r>
        <w:rPr>
          <w:rFonts w:cs="Times New Roman"/>
          <w:lang w:val="es-ES"/>
        </w:rPr>
        <w:t xml:space="preserve">. </w:t>
      </w:r>
      <w:r w:rsidR="00D963F6">
        <w:rPr>
          <w:rFonts w:cs="Times New Roman"/>
          <w:lang w:val="es-ES"/>
        </w:rPr>
        <w:t xml:space="preserve">En Estados Unidos se ha demostrado como utilizando un software CRM se puede evitar conflictos y puede promover mejor servicio de atención en salud a los pacientes </w:t>
      </w:r>
      <w:r w:rsidR="00D963F6">
        <w:rPr>
          <w:rFonts w:cs="Times New Roman"/>
          <w:lang w:val="es-ES"/>
        </w:rPr>
        <w:fldChar w:fldCharType="begin" w:fldLock="1"/>
      </w:r>
      <w:r w:rsidR="00D963F6">
        <w:rPr>
          <w:rFonts w:cs="Times New Roman"/>
          <w:lang w:val="es-ES"/>
        </w:rPr>
        <w:instrText>ADDIN CSL_CITATION { "citationItems" : [ { "id" : "ITEM-1", "itemData" : { "abstract" : "Recently, many healthcare organizations are adopting CRM as a strategy, which involves using technology to organize, automate, and coordinate business processes, in managing interactions with their patients. CRM with the Web technology provides healthcare providers the ability to broaden their services beyond usual practices, and thus offers suitable environment using latest technology to achieve superb patient care. This paper discusses and demonstrates how a new approach in CRM based on Web 2.0 will help the healthcare providers improving their customer support, avoiding conflict, and promoting better health to patient. With this new approach patients will benefit from the customized personal service with full information access to perform self managed their own health. It also helps healthcare providers retaining the right customer. A conceptual framework of the new approach will be discussed.", "author" : [ { "dropping-particle" : "", "family" : "Anshari", "given" : "Muhammad", "non-dropping-particle" : "", "parse-names" : false, "suffix" : "" }, { "dropping-particle" : "", "family" : "Almunawar", "given" : "Mohammad Nabil", "non-dropping-particle" : "", "parse-names" : false, "suffix" : "" } ], "id" : "ITEM-1", "issued" : { "date-parts" : [ [ "0" ] ] }, "title" : "Evaluating CRM Implementation in Healthcare Organization", "type" : "article-journal" }, "uris" : [ "http://www.mendeley.com/documents/?uuid=65e7a70b-bb6a-382b-acb3-499951d99369" ] } ], "mendeley" : { "formattedCitation" : "(20)", "plainTextFormattedCitation" : "(20)" }, "properties" : {  }, "schema" : "https://github.com/citation-style-language/schema/raw/master/csl-citation.json" }</w:instrText>
      </w:r>
      <w:r w:rsidR="00D963F6">
        <w:rPr>
          <w:rFonts w:cs="Times New Roman"/>
          <w:lang w:val="es-ES"/>
        </w:rPr>
        <w:fldChar w:fldCharType="separate"/>
      </w:r>
      <w:r w:rsidR="00D963F6" w:rsidRPr="00D963F6">
        <w:rPr>
          <w:rFonts w:cs="Times New Roman"/>
          <w:noProof/>
          <w:lang w:val="es-ES"/>
        </w:rPr>
        <w:t>(20)</w:t>
      </w:r>
      <w:r w:rsidR="00D963F6">
        <w:rPr>
          <w:rFonts w:cs="Times New Roman"/>
          <w:lang w:val="es-ES"/>
        </w:rPr>
        <w:fldChar w:fldCharType="end"/>
      </w:r>
      <w:r w:rsidR="00D963F6">
        <w:rPr>
          <w:rFonts w:cs="Times New Roman"/>
          <w:lang w:val="es-ES"/>
        </w:rPr>
        <w:t>.</w:t>
      </w:r>
    </w:p>
    <w:p w14:paraId="2F944E8C" w14:textId="77777777" w:rsidR="007C273E" w:rsidRDefault="007C273E" w:rsidP="00B72B03">
      <w:pPr>
        <w:spacing w:line="360" w:lineRule="auto"/>
        <w:jc w:val="both"/>
        <w:rPr>
          <w:rFonts w:cs="Times New Roman"/>
          <w:lang w:val="es-ES"/>
        </w:rPr>
      </w:pPr>
    </w:p>
    <w:p w14:paraId="05CC7418" w14:textId="1F594E04" w:rsidR="00D963F6" w:rsidRDefault="00D963F6" w:rsidP="00B72B03">
      <w:pPr>
        <w:spacing w:line="360" w:lineRule="auto"/>
        <w:jc w:val="both"/>
        <w:rPr>
          <w:rFonts w:cs="Times New Roman"/>
          <w:lang w:val="es-ES"/>
        </w:rPr>
      </w:pPr>
      <w:r>
        <w:rPr>
          <w:rFonts w:cs="Times New Roman"/>
          <w:lang w:val="es-ES"/>
        </w:rPr>
        <w:t>Como el manejo de estas comunicaciones con pacientes se encuentran basadas en que gran parte de estas comunicaciones pueden ser cargadas a un servidor de Internet, hace que su uso en Perú sea dificultoso ya que muchas IPRESS públicas no cuentan con conectividad estable de Internet e incluso hay IPRESS que se encuentran en zonas donde no existe posibilidad de conectividad a Internet. Esto hace que el uso de este tipo de software no sea viable para una solución informática interconectada a nivel nacional.</w:t>
      </w:r>
    </w:p>
    <w:p w14:paraId="1E6C9EFE" w14:textId="77777777" w:rsidR="00B674F0" w:rsidRPr="0039004D" w:rsidRDefault="00B674F0" w:rsidP="00262D6E">
      <w:pPr>
        <w:spacing w:line="360" w:lineRule="auto"/>
        <w:jc w:val="both"/>
        <w:rPr>
          <w:rFonts w:cs="Times New Roman"/>
          <w:lang w:val="es-ES"/>
        </w:rPr>
      </w:pPr>
      <w:bookmarkStart w:id="11" w:name="_GoBack"/>
      <w:bookmarkEnd w:id="11"/>
    </w:p>
    <w:p w14:paraId="481C3909" w14:textId="77777777" w:rsidR="00562533" w:rsidRPr="0039004D" w:rsidRDefault="00562533" w:rsidP="00262D6E">
      <w:pPr>
        <w:pStyle w:val="Ttulo2"/>
        <w:numPr>
          <w:ilvl w:val="0"/>
          <w:numId w:val="17"/>
        </w:numPr>
        <w:spacing w:line="360" w:lineRule="auto"/>
        <w:rPr>
          <w:rFonts w:cs="Times New Roman"/>
          <w:szCs w:val="24"/>
          <w:lang w:val="es-ES"/>
        </w:rPr>
      </w:pPr>
      <w:bookmarkStart w:id="12" w:name="_Toc508100418"/>
      <w:r w:rsidRPr="0039004D">
        <w:rPr>
          <w:rFonts w:cs="Times New Roman"/>
          <w:szCs w:val="24"/>
          <w:lang w:val="es-ES"/>
        </w:rPr>
        <w:t xml:space="preserve">Diseño Centrado en el Usuario (UCD) </w:t>
      </w:r>
      <w:r w:rsidR="009C38A3" w:rsidRPr="0039004D">
        <w:rPr>
          <w:rFonts w:cs="Times New Roman"/>
          <w:szCs w:val="24"/>
          <w:lang w:val="es-ES"/>
        </w:rPr>
        <w:t>y su importancia en el sector salud</w:t>
      </w:r>
      <w:bookmarkEnd w:id="12"/>
    </w:p>
    <w:p w14:paraId="7DC4E209" w14:textId="77777777" w:rsidR="00000DBF" w:rsidRPr="0039004D" w:rsidRDefault="00000DBF" w:rsidP="00262D6E">
      <w:pPr>
        <w:pStyle w:val="Prrafodelista"/>
        <w:spacing w:line="360" w:lineRule="auto"/>
        <w:jc w:val="both"/>
        <w:rPr>
          <w:rFonts w:cs="Times New Roman"/>
          <w:lang w:val="es-ES"/>
        </w:rPr>
      </w:pPr>
    </w:p>
    <w:p w14:paraId="05207653" w14:textId="77777777" w:rsidR="00562533" w:rsidRPr="0039004D" w:rsidRDefault="00562533" w:rsidP="00000899">
      <w:pPr>
        <w:pStyle w:val="Ttulo3"/>
      </w:pPr>
      <w:bookmarkStart w:id="13" w:name="_Toc508100419"/>
      <w:r w:rsidRPr="0039004D">
        <w:t>Descripción e Importancia</w:t>
      </w:r>
      <w:bookmarkEnd w:id="13"/>
    </w:p>
    <w:p w14:paraId="4967F5CA" w14:textId="77777777" w:rsidR="00B674F0" w:rsidRPr="0039004D" w:rsidRDefault="00B674F0" w:rsidP="00262D6E">
      <w:pPr>
        <w:spacing w:line="360" w:lineRule="auto"/>
        <w:jc w:val="both"/>
        <w:rPr>
          <w:rFonts w:cs="Times New Roman"/>
          <w:lang w:val="es-ES"/>
        </w:rPr>
      </w:pPr>
    </w:p>
    <w:p w14:paraId="344D2398" w14:textId="11F532C2" w:rsidR="00B674F0" w:rsidRPr="0039004D" w:rsidRDefault="00B674F0" w:rsidP="00262D6E">
      <w:pPr>
        <w:spacing w:line="360" w:lineRule="auto"/>
        <w:jc w:val="both"/>
        <w:rPr>
          <w:rFonts w:cs="Times New Roman"/>
          <w:lang w:val="es-ES"/>
        </w:rPr>
      </w:pPr>
      <w:r w:rsidRPr="0039004D">
        <w:rPr>
          <w:rFonts w:cs="Times New Roman"/>
          <w:lang w:val="es-ES"/>
        </w:rPr>
        <w:t xml:space="preserve">El diseño centrado en el usuario es un enfoque de diseño y desarrollo de sistemas con el propósito de hacer sistemas interactivos más usables enfocándose en el uso del sistema y aplicando factores humanos y técnicas de usabilidad </w:t>
      </w:r>
      <w:r w:rsidR="00D95FB0" w:rsidRPr="0039004D">
        <w:rPr>
          <w:rFonts w:cs="Times New Roman"/>
          <w:lang w:val="es-ES"/>
        </w:rPr>
        <w:fldChar w:fldCharType="begin" w:fldLock="1"/>
      </w:r>
      <w:r w:rsidR="00D963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21)", "plainTextFormattedCitation" : "(21)", "previouslyFormattedCitation" : "(21)" }, "properties" : {  }, "schema" : "https://github.com/citation-style-language/schema/raw/master/csl-citation.json" }</w:instrText>
      </w:r>
      <w:r w:rsidR="00D95FB0" w:rsidRPr="0039004D">
        <w:rPr>
          <w:rFonts w:cs="Times New Roman"/>
          <w:lang w:val="es-ES"/>
        </w:rPr>
        <w:fldChar w:fldCharType="separate"/>
      </w:r>
      <w:r w:rsidR="007C273E" w:rsidRPr="007C273E">
        <w:rPr>
          <w:rFonts w:cs="Times New Roman"/>
          <w:noProof/>
          <w:lang w:val="es-ES"/>
        </w:rPr>
        <w:t>(21)</w:t>
      </w:r>
      <w:r w:rsidR="00D95FB0"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Puede ser aplicado a diversos contextos como para </w:t>
      </w:r>
      <w:r w:rsidR="00D95FB0" w:rsidRPr="0039004D">
        <w:rPr>
          <w:rFonts w:cs="Times New Roman"/>
          <w:lang w:val="es-ES"/>
        </w:rPr>
        <w:fldChar w:fldCharType="begin" w:fldLock="1"/>
      </w:r>
      <w:r w:rsidR="00D963F6">
        <w:rPr>
          <w:rFonts w:cs="Times New Roman"/>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2)", "plainTextFormattedCitation" : "(22)", "previouslyFormattedCitation" : "(22)" }, "properties" : {  }, "schema" : "https://github.com/citation-style-language/schema/raw/master/csl-citation.json" }</w:instrText>
      </w:r>
      <w:r w:rsidR="00D95FB0" w:rsidRPr="0039004D">
        <w:rPr>
          <w:rFonts w:cs="Times New Roman"/>
          <w:lang w:val="es-ES"/>
        </w:rPr>
        <w:fldChar w:fldCharType="separate"/>
      </w:r>
      <w:r w:rsidR="007C273E" w:rsidRPr="007C273E">
        <w:rPr>
          <w:rFonts w:cs="Times New Roman"/>
          <w:noProof/>
          <w:lang w:val="es-ES"/>
        </w:rPr>
        <w:t>(22)</w:t>
      </w:r>
      <w:r w:rsidR="00D95FB0" w:rsidRPr="0039004D">
        <w:rPr>
          <w:rFonts w:cs="Times New Roman"/>
          <w:lang w:val="es-ES"/>
        </w:rPr>
        <w:fldChar w:fldCharType="end"/>
      </w:r>
      <w:r w:rsidRPr="0039004D">
        <w:rPr>
          <w:rFonts w:cs="Times New Roman"/>
          <w:lang w:val="es-ES"/>
        </w:rPr>
        <w:t>:</w:t>
      </w:r>
    </w:p>
    <w:p w14:paraId="0E5B5690" w14:textId="77777777" w:rsidR="00B674F0" w:rsidRPr="0039004D" w:rsidRDefault="00B674F0" w:rsidP="00262D6E">
      <w:pPr>
        <w:spacing w:line="360" w:lineRule="auto"/>
        <w:jc w:val="both"/>
        <w:rPr>
          <w:rFonts w:cs="Times New Roman"/>
          <w:lang w:val="es-ES"/>
        </w:rPr>
      </w:pPr>
    </w:p>
    <w:p w14:paraId="61148BB5"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Mejorar el rendimiento de un sistema</w:t>
      </w:r>
      <w:r w:rsidR="007B7445" w:rsidRPr="0039004D">
        <w:rPr>
          <w:rFonts w:cs="Times New Roman"/>
          <w:lang w:val="es-ES"/>
        </w:rPr>
        <w:t>.</w:t>
      </w:r>
    </w:p>
    <w:p w14:paraId="6C407DD6"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Crear diseños para ciertos usuarios en particular</w:t>
      </w:r>
      <w:r w:rsidR="007B7445" w:rsidRPr="0039004D">
        <w:rPr>
          <w:rFonts w:cs="Times New Roman"/>
          <w:lang w:val="es-ES"/>
        </w:rPr>
        <w:t>.</w:t>
      </w:r>
    </w:p>
    <w:p w14:paraId="012867D8"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Entender al usuario y sus necesidades tomando como referencia su comportamiento, capacidades y la tarea que deben realizar en el sistema</w:t>
      </w:r>
      <w:r w:rsidR="007B7445" w:rsidRPr="0039004D">
        <w:rPr>
          <w:rFonts w:cs="Times New Roman"/>
          <w:lang w:val="es-ES"/>
        </w:rPr>
        <w:t>.</w:t>
      </w:r>
    </w:p>
    <w:p w14:paraId="06246891" w14:textId="77777777" w:rsidR="00B674F0" w:rsidRPr="0039004D" w:rsidRDefault="00B674F0" w:rsidP="00262D6E">
      <w:pPr>
        <w:spacing w:line="360" w:lineRule="auto"/>
        <w:jc w:val="both"/>
        <w:rPr>
          <w:rFonts w:cs="Times New Roman"/>
          <w:lang w:val="es-ES"/>
        </w:rPr>
      </w:pPr>
    </w:p>
    <w:p w14:paraId="3DCC44C4" w14:textId="5D06E37E" w:rsidR="00B674F0" w:rsidRPr="0039004D" w:rsidRDefault="00B674F0" w:rsidP="00262D6E">
      <w:pPr>
        <w:spacing w:line="360" w:lineRule="auto"/>
        <w:jc w:val="both"/>
        <w:rPr>
          <w:rFonts w:cs="Times New Roman"/>
          <w:lang w:val="es-ES"/>
        </w:rPr>
      </w:pPr>
      <w:r w:rsidRPr="0039004D">
        <w:rPr>
          <w:rFonts w:cs="Times New Roman"/>
          <w:lang w:val="es-ES"/>
        </w:rPr>
        <w:lastRenderedPageBreak/>
        <w:t xml:space="preserve">Lo característico de un diseño centrado en el usuario o humano es que se enfoca tempranamente en los requerimientos, objetivos y ambiente de los diversos usuarios a través de contacto directo y su uso de metodología iterativa en donde los prototipos son probados y refinados por los mismos usuarios </w:t>
      </w:r>
      <w:r w:rsidR="00D95FB0" w:rsidRPr="0039004D">
        <w:rPr>
          <w:rFonts w:cs="Times New Roman"/>
          <w:lang w:val="es-ES"/>
        </w:rPr>
        <w:fldChar w:fldCharType="begin" w:fldLock="1"/>
      </w:r>
      <w:r w:rsidR="00D963F6">
        <w:rPr>
          <w:rFonts w:cs="Times New Roman"/>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23)", "plainTextFormattedCitation" : "(23)", "previouslyFormattedCitation" : "(23)" }, "properties" : {  }, "schema" : "https://github.com/citation-style-language/schema/raw/master/csl-citation.json" }</w:instrText>
      </w:r>
      <w:r w:rsidR="00D95FB0" w:rsidRPr="0039004D">
        <w:rPr>
          <w:rFonts w:cs="Times New Roman"/>
          <w:lang w:val="es-ES"/>
        </w:rPr>
        <w:fldChar w:fldCharType="separate"/>
      </w:r>
      <w:r w:rsidR="007C273E" w:rsidRPr="007C273E">
        <w:rPr>
          <w:rFonts w:cs="Times New Roman"/>
          <w:noProof/>
          <w:lang w:val="es-ES"/>
        </w:rPr>
        <w:t>(23)</w:t>
      </w:r>
      <w:r w:rsidR="00D95FB0"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D95FB0" w:rsidRPr="0039004D">
        <w:rPr>
          <w:rFonts w:cs="Times New Roman"/>
          <w:lang w:val="es-ES"/>
        </w:rPr>
        <w:fldChar w:fldCharType="begin" w:fldLock="1"/>
      </w:r>
      <w:r w:rsidR="00D963F6">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24)", "plainTextFormattedCitation" : "(24)", "previouslyFormattedCitation" : "(24)" }, "properties" : {  }, "schema" : "https://github.com/citation-style-language/schema/raw/master/csl-citation.json" }</w:instrText>
      </w:r>
      <w:r w:rsidR="00D95FB0" w:rsidRPr="0039004D">
        <w:rPr>
          <w:rFonts w:cs="Times New Roman"/>
          <w:lang w:val="es-ES"/>
        </w:rPr>
        <w:fldChar w:fldCharType="separate"/>
      </w:r>
      <w:r w:rsidR="007C273E" w:rsidRPr="007C273E">
        <w:rPr>
          <w:rFonts w:cs="Times New Roman"/>
          <w:noProof/>
          <w:lang w:val="es-ES"/>
        </w:rPr>
        <w:t>(24)</w:t>
      </w:r>
      <w:r w:rsidR="00D95FB0"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6076DA1E" w14:textId="77777777" w:rsidR="00B674F0" w:rsidRPr="0039004D" w:rsidRDefault="00B674F0" w:rsidP="00262D6E">
      <w:pPr>
        <w:spacing w:line="360" w:lineRule="auto"/>
        <w:jc w:val="both"/>
        <w:rPr>
          <w:rFonts w:cs="Times New Roman"/>
          <w:lang w:val="es-ES"/>
        </w:rPr>
      </w:pPr>
    </w:p>
    <w:p w14:paraId="4A9A935B" w14:textId="77777777" w:rsidR="00B674F0" w:rsidRPr="0039004D" w:rsidRDefault="00B674F0" w:rsidP="00262D6E">
      <w:pPr>
        <w:spacing w:line="360" w:lineRule="auto"/>
        <w:jc w:val="both"/>
        <w:rPr>
          <w:rFonts w:cs="Times New Roman"/>
          <w:lang w:val="es-ES"/>
        </w:rPr>
      </w:pPr>
      <w:r w:rsidRPr="0039004D">
        <w:rPr>
          <w:rFonts w:cs="Times New Roman"/>
          <w:lang w:val="es-ES"/>
        </w:rPr>
        <w:t>Los resultados de un diseño centrado en el usuario se perciben en un sistema altamente usable con las siguientes capacidades:</w:t>
      </w:r>
    </w:p>
    <w:p w14:paraId="2713D776" w14:textId="77777777" w:rsidR="00B674F0" w:rsidRPr="0039004D" w:rsidRDefault="00B674F0" w:rsidP="00262D6E">
      <w:pPr>
        <w:spacing w:line="360" w:lineRule="auto"/>
        <w:jc w:val="both"/>
        <w:rPr>
          <w:rFonts w:cs="Times New Roman"/>
          <w:lang w:val="es-ES"/>
        </w:rPr>
      </w:pPr>
    </w:p>
    <w:p w14:paraId="3F3D95B2"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Aprendizaje: La medida en que un sistema informático puede ser fácilmente aprendido por el usuario</w:t>
      </w:r>
      <w:r w:rsidR="007B7445" w:rsidRPr="0039004D">
        <w:rPr>
          <w:rFonts w:cs="Times New Roman"/>
          <w:lang w:val="es-ES"/>
        </w:rPr>
        <w:t>.</w:t>
      </w:r>
    </w:p>
    <w:p w14:paraId="38A4A09C"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Eficiencia: es la capacidad de uso eficiente, permitiendo alta productividad</w:t>
      </w:r>
      <w:r w:rsidR="007B7445" w:rsidRPr="0039004D">
        <w:rPr>
          <w:rFonts w:cs="Times New Roman"/>
          <w:lang w:val="es-ES"/>
        </w:rPr>
        <w:t>.</w:t>
      </w:r>
    </w:p>
    <w:p w14:paraId="1EB25D6F"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Memoria: que se refiera a la facilidad con la que el usuario recuerda el sistema, sin tener que re-aprender cada vez que lo utiliza</w:t>
      </w:r>
      <w:r w:rsidR="007B7445" w:rsidRPr="0039004D">
        <w:rPr>
          <w:rFonts w:cs="Times New Roman"/>
          <w:lang w:val="es-ES"/>
        </w:rPr>
        <w:t>.</w:t>
      </w:r>
    </w:p>
    <w:p w14:paraId="3BB74038"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Manejo de errores: consistente en una baja tasa de errores y una fácil recuperación ante errores producidos por el usuario</w:t>
      </w:r>
      <w:r w:rsidR="007B7445" w:rsidRPr="0039004D">
        <w:rPr>
          <w:rFonts w:cs="Times New Roman"/>
          <w:lang w:val="es-ES"/>
        </w:rPr>
        <w:t>.</w:t>
      </w:r>
    </w:p>
    <w:p w14:paraId="00277678"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Satisfacción: que mide que tan placentero es el uso del sistema</w:t>
      </w:r>
      <w:r w:rsidR="007B7445" w:rsidRPr="0039004D">
        <w:rPr>
          <w:rFonts w:cs="Times New Roman"/>
          <w:lang w:val="es-ES"/>
        </w:rPr>
        <w:t>.</w:t>
      </w:r>
    </w:p>
    <w:p w14:paraId="04F89012" w14:textId="77777777" w:rsidR="00B674F0" w:rsidRPr="0039004D" w:rsidRDefault="00B674F0" w:rsidP="00262D6E">
      <w:pPr>
        <w:spacing w:line="360" w:lineRule="auto"/>
        <w:jc w:val="both"/>
        <w:rPr>
          <w:rFonts w:cs="Times New Roman"/>
          <w:lang w:val="es-ES"/>
        </w:rPr>
      </w:pPr>
    </w:p>
    <w:p w14:paraId="4EBBB80A" w14:textId="77777777" w:rsidR="00B674F0" w:rsidRPr="0039004D" w:rsidRDefault="00B674F0" w:rsidP="00262D6E">
      <w:pPr>
        <w:spacing w:line="360" w:lineRule="auto"/>
        <w:jc w:val="both"/>
        <w:rPr>
          <w:rFonts w:cs="Times New Roman"/>
          <w:lang w:val="es-ES"/>
        </w:rPr>
      </w:pPr>
      <w:r w:rsidRPr="0039004D">
        <w:rPr>
          <w:rFonts w:cs="Times New Roman"/>
          <w:lang w:val="es-ES"/>
        </w:rPr>
        <w:t>La importancia del diseño centrado en el usuario radica en que la misión de comunicar la relevancia del sistema planteado ingresa al usuario a través de su interfaz, ya que desde el punto de vista del usuario, la interfaz es el sistema como un todo</w:t>
      </w:r>
      <w:r w:rsidR="007B7445" w:rsidRPr="0039004D">
        <w:rPr>
          <w:rFonts w:cs="Times New Roman"/>
          <w:lang w:val="es-ES"/>
        </w:rPr>
        <w:t>.</w:t>
      </w:r>
      <w:r w:rsidRPr="0039004D">
        <w:rPr>
          <w:rFonts w:cs="Times New Roman"/>
          <w:lang w:val="es-ES"/>
        </w:rPr>
        <w:t xml:space="preserve"> Una buena interfaz dirige la atención del usuario a la información importante, hace obvia la tarea del usuario y provee ayuda e información durante el proceso</w:t>
      </w:r>
      <w:r w:rsidR="007B7445" w:rsidRPr="0039004D">
        <w:rPr>
          <w:rFonts w:cs="Times New Roman"/>
          <w:lang w:val="es-ES"/>
        </w:rPr>
        <w:t>.</w:t>
      </w:r>
      <w:r w:rsidRPr="0039004D">
        <w:rPr>
          <w:rFonts w:cs="Times New Roman"/>
          <w:lang w:val="es-ES"/>
        </w:rPr>
        <w:t xml:space="preserve"> Una mala interfaz</w:t>
      </w:r>
      <w:r w:rsidRPr="0039004D">
        <w:rPr>
          <w:rFonts w:cs="Times New Roman"/>
          <w:lang w:val="es-ES"/>
        </w:rPr>
        <w:tab/>
        <w:t xml:space="preserve"> falla en cumplir con estos objetivos y desde el punto de vista del usuario, el sistema falla, sin importar que tan buena sea su funcionalidad interna</w:t>
      </w:r>
      <w:r w:rsidR="007B7445" w:rsidRPr="0039004D">
        <w:rPr>
          <w:rFonts w:cs="Times New Roman"/>
          <w:lang w:val="es-ES"/>
        </w:rPr>
        <w:t>.</w:t>
      </w:r>
    </w:p>
    <w:p w14:paraId="12903402" w14:textId="77777777" w:rsidR="00B674F0" w:rsidRPr="0039004D" w:rsidRDefault="00B674F0" w:rsidP="00262D6E">
      <w:pPr>
        <w:spacing w:line="360" w:lineRule="auto"/>
        <w:jc w:val="both"/>
        <w:rPr>
          <w:rFonts w:cs="Times New Roman"/>
          <w:lang w:val="es-ES"/>
        </w:rPr>
      </w:pPr>
    </w:p>
    <w:p w14:paraId="4127F24A" w14:textId="77777777" w:rsidR="00B674F0" w:rsidRPr="0039004D" w:rsidRDefault="00B674F0" w:rsidP="00262D6E">
      <w:pPr>
        <w:spacing w:line="360" w:lineRule="auto"/>
        <w:jc w:val="both"/>
        <w:rPr>
          <w:rFonts w:cs="Times New Roman"/>
          <w:lang w:val="es-ES"/>
        </w:rPr>
      </w:pPr>
      <w:r w:rsidRPr="0039004D">
        <w:rPr>
          <w:rFonts w:cs="Times New Roman"/>
          <w:lang w:val="es-ES"/>
        </w:rPr>
        <w:t>Cuando se deja atrás a los usuarios, es decir cuando se diseña un sistema pensando principalmente en las necesidades y objetivos de la empresa, puede resultar en sistemas informáticos confusos, no-intuitivos y de poca ayuda para sus usuarios finales</w:t>
      </w:r>
      <w:r w:rsidR="007B7445" w:rsidRPr="0039004D">
        <w:rPr>
          <w:rFonts w:cs="Times New Roman"/>
          <w:lang w:val="es-ES"/>
        </w:rPr>
        <w:t>.</w:t>
      </w:r>
    </w:p>
    <w:p w14:paraId="3486D840" w14:textId="77777777" w:rsidR="00B674F0" w:rsidRPr="0039004D" w:rsidRDefault="00B674F0" w:rsidP="00262D6E">
      <w:pPr>
        <w:spacing w:line="360" w:lineRule="auto"/>
        <w:jc w:val="both"/>
        <w:rPr>
          <w:rFonts w:cs="Times New Roman"/>
          <w:lang w:val="es-ES"/>
        </w:rPr>
      </w:pPr>
    </w:p>
    <w:p w14:paraId="3422E126" w14:textId="77777777" w:rsidR="00562533" w:rsidRPr="0039004D" w:rsidRDefault="00B674F0" w:rsidP="00000899">
      <w:pPr>
        <w:pStyle w:val="Ttulo3"/>
      </w:pPr>
      <w:bookmarkStart w:id="14" w:name="_Toc508100420"/>
      <w:r w:rsidRPr="0039004D">
        <w:lastRenderedPageBreak/>
        <w:t>Metodología</w:t>
      </w:r>
      <w:r w:rsidR="002553D9" w:rsidRPr="0039004D">
        <w:t xml:space="preserve"> del diseño centrado en el usuario</w:t>
      </w:r>
      <w:bookmarkEnd w:id="14"/>
    </w:p>
    <w:p w14:paraId="392436BD" w14:textId="77777777" w:rsidR="00B674F0" w:rsidRPr="0039004D" w:rsidRDefault="00B674F0" w:rsidP="00262D6E">
      <w:pPr>
        <w:spacing w:line="360" w:lineRule="auto"/>
        <w:jc w:val="both"/>
        <w:rPr>
          <w:rFonts w:cs="Times New Roman"/>
          <w:lang w:val="es-ES"/>
        </w:rPr>
      </w:pPr>
    </w:p>
    <w:p w14:paraId="3D54B286" w14:textId="59774F63" w:rsidR="00B674F0" w:rsidRPr="0039004D" w:rsidRDefault="00B674F0" w:rsidP="00262D6E">
      <w:pPr>
        <w:spacing w:line="360" w:lineRule="auto"/>
        <w:jc w:val="both"/>
        <w:rPr>
          <w:rFonts w:cs="Times New Roman"/>
          <w:lang w:val="es-ES"/>
        </w:rPr>
      </w:pPr>
      <w:r w:rsidRPr="0039004D">
        <w:rPr>
          <w:rFonts w:cs="Times New Roman"/>
          <w:lang w:val="es-ES"/>
        </w:rPr>
        <w:t>La metodología utilizada en el diseño centrado en el usuario</w:t>
      </w:r>
      <w:r w:rsidR="00A8380E" w:rsidRPr="0039004D">
        <w:rPr>
          <w:rFonts w:cs="Times New Roman"/>
          <w:lang w:val="es-ES"/>
        </w:rPr>
        <w:t xml:space="preserve"> según </w:t>
      </w:r>
      <w:r w:rsidR="00651939" w:rsidRPr="0039004D">
        <w:rPr>
          <w:rFonts w:cs="Times New Roman"/>
          <w:lang w:val="es-ES"/>
        </w:rPr>
        <w:t>el World Wide Web Consortium (W3C)</w:t>
      </w:r>
      <w:r w:rsidR="00621CCE" w:rsidRPr="0039004D">
        <w:rPr>
          <w:rFonts w:cs="Times New Roman"/>
          <w:lang w:val="es-ES"/>
        </w:rPr>
        <w:t xml:space="preserve"> </w:t>
      </w:r>
      <w:r w:rsidR="00D95FB0" w:rsidRPr="0039004D">
        <w:rPr>
          <w:rFonts w:cs="Times New Roman"/>
          <w:lang w:val="es-ES"/>
        </w:rPr>
        <w:fldChar w:fldCharType="begin" w:fldLock="1"/>
      </w:r>
      <w:r w:rsidR="00D963F6">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24)", "plainTextFormattedCitation" : "(24)", "previouslyFormattedCitation" : "(24)" }, "properties" : {  }, "schema" : "https://github.com/citation-style-language/schema/raw/master/csl-citation.json" }</w:instrText>
      </w:r>
      <w:r w:rsidR="00D95FB0" w:rsidRPr="0039004D">
        <w:rPr>
          <w:rFonts w:cs="Times New Roman"/>
          <w:lang w:val="es-ES"/>
        </w:rPr>
        <w:fldChar w:fldCharType="separate"/>
      </w:r>
      <w:r w:rsidR="007C273E" w:rsidRPr="007C273E">
        <w:rPr>
          <w:rFonts w:cs="Times New Roman"/>
          <w:noProof/>
          <w:lang w:val="es-ES"/>
        </w:rPr>
        <w:t>(24)</w:t>
      </w:r>
      <w:r w:rsidR="00D95FB0" w:rsidRPr="0039004D">
        <w:rPr>
          <w:rFonts w:cs="Times New Roman"/>
          <w:lang w:val="es-ES"/>
        </w:rPr>
        <w:fldChar w:fldCharType="end"/>
      </w:r>
      <w:r w:rsidR="00651939" w:rsidRPr="0039004D">
        <w:rPr>
          <w:rFonts w:cs="Times New Roman"/>
          <w:lang w:val="es-ES"/>
        </w:rPr>
        <w:t xml:space="preserve"> y diversas fuentes </w:t>
      </w:r>
      <w:r w:rsidR="004C0C9C" w:rsidRPr="0039004D">
        <w:rPr>
          <w:rFonts w:cs="Times New Roman"/>
          <w:lang w:val="es-ES"/>
        </w:rPr>
        <w:t xml:space="preserve">que detallan metodología </w:t>
      </w:r>
      <w:r w:rsidR="00621CCE" w:rsidRPr="0039004D">
        <w:rPr>
          <w:rFonts w:cs="Times New Roman"/>
          <w:lang w:val="es-ES"/>
        </w:rPr>
        <w:t xml:space="preserve">de Diseño Centrado en el Usuario </w:t>
      </w:r>
      <w:r w:rsidR="00D95FB0" w:rsidRPr="0039004D">
        <w:rPr>
          <w:rFonts w:cs="Times New Roman"/>
          <w:lang w:val="es-ES"/>
        </w:rPr>
        <w:fldChar w:fldCharType="begin" w:fldLock="1"/>
      </w:r>
      <w:r w:rsidR="00D963F6">
        <w:rPr>
          <w:rFonts w:cs="Times New Roman"/>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25)", "plainTextFormattedCitation" : "(25)", "previouslyFormattedCitation" : "(25)" }, "properties" : {  }, "schema" : "https://github.com/citation-style-language/schema/raw/master/csl-citation.json" }</w:instrText>
      </w:r>
      <w:r w:rsidR="00D95FB0" w:rsidRPr="0039004D">
        <w:rPr>
          <w:rFonts w:cs="Times New Roman"/>
          <w:lang w:val="es-ES"/>
        </w:rPr>
        <w:fldChar w:fldCharType="separate"/>
      </w:r>
      <w:r w:rsidR="007C273E" w:rsidRPr="007C273E">
        <w:rPr>
          <w:rFonts w:cs="Times New Roman"/>
          <w:noProof/>
          <w:lang w:val="es-ES"/>
        </w:rPr>
        <w:t>(25)</w:t>
      </w:r>
      <w:r w:rsidR="00D95FB0" w:rsidRPr="0039004D">
        <w:rPr>
          <w:rFonts w:cs="Times New Roman"/>
          <w:lang w:val="es-ES"/>
        </w:rPr>
        <w:fldChar w:fldCharType="end"/>
      </w:r>
      <w:r w:rsidR="00D95FB0" w:rsidRPr="0039004D">
        <w:rPr>
          <w:rFonts w:cs="Times New Roman"/>
          <w:lang w:val="es-ES"/>
        </w:rPr>
        <w:fldChar w:fldCharType="begin" w:fldLock="1"/>
      </w:r>
      <w:r w:rsidR="00D963F6">
        <w:rPr>
          <w:rFonts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6)", "plainTextFormattedCitation" : "(26)", "previouslyFormattedCitation" : "(26)" }, "properties" : {  }, "schema" : "https://github.com/citation-style-language/schema/raw/master/csl-citation.json" }</w:instrText>
      </w:r>
      <w:r w:rsidR="00D95FB0" w:rsidRPr="0039004D">
        <w:rPr>
          <w:rFonts w:cs="Times New Roman"/>
          <w:lang w:val="es-ES"/>
        </w:rPr>
        <w:fldChar w:fldCharType="separate"/>
      </w:r>
      <w:r w:rsidR="007C273E" w:rsidRPr="007C273E">
        <w:rPr>
          <w:rFonts w:cs="Times New Roman"/>
          <w:noProof/>
          <w:lang w:val="es-ES"/>
        </w:rPr>
        <w:t>(26)</w:t>
      </w:r>
      <w:r w:rsidR="00D95FB0" w:rsidRPr="0039004D">
        <w:rPr>
          <w:rFonts w:cs="Times New Roman"/>
          <w:lang w:val="es-ES"/>
        </w:rPr>
        <w:fldChar w:fldCharType="end"/>
      </w:r>
      <w:r w:rsidR="00651939" w:rsidRPr="0039004D">
        <w:rPr>
          <w:rFonts w:cs="Times New Roman"/>
          <w:lang w:val="es-ES"/>
        </w:rPr>
        <w:t xml:space="preserve"> que desarrolla estándares que garantizan el crecimiento sostenible del </w:t>
      </w:r>
      <w:r w:rsidR="00FB7E35" w:rsidRPr="0039004D">
        <w:rPr>
          <w:rFonts w:cs="Times New Roman"/>
          <w:lang w:val="es-ES"/>
        </w:rPr>
        <w:t>Internet</w:t>
      </w:r>
      <w:r w:rsidRPr="0039004D">
        <w:rPr>
          <w:rFonts w:cs="Times New Roman"/>
          <w:lang w:val="es-ES"/>
        </w:rPr>
        <w:t>, tiene 3 componentes principales:</w:t>
      </w:r>
    </w:p>
    <w:p w14:paraId="75518B8E" w14:textId="77777777" w:rsidR="00B674F0" w:rsidRPr="0039004D" w:rsidRDefault="00B674F0" w:rsidP="00262D6E">
      <w:pPr>
        <w:spacing w:line="360" w:lineRule="auto"/>
        <w:jc w:val="both"/>
        <w:rPr>
          <w:rFonts w:cs="Times New Roman"/>
          <w:lang w:val="es-ES"/>
        </w:rPr>
      </w:pPr>
    </w:p>
    <w:p w14:paraId="5463AE5C"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Análisis:</w:t>
      </w:r>
      <w:r w:rsidRPr="0039004D">
        <w:rPr>
          <w:rFonts w:cs="Times New Roman"/>
          <w:lang w:val="es-ES"/>
        </w:rPr>
        <w:t xml:space="preserve"> Se recopila información sobre el contexto de uso y los requerimientos específicos para el sistema</w:t>
      </w:r>
      <w:r w:rsidR="007B7445" w:rsidRPr="0039004D">
        <w:rPr>
          <w:rFonts w:cs="Times New Roman"/>
          <w:lang w:val="es-ES"/>
        </w:rPr>
        <w:t>.</w:t>
      </w:r>
      <w:r w:rsidRPr="0039004D">
        <w:rPr>
          <w:rFonts w:cs="Times New Roman"/>
          <w:lang w:val="es-ES"/>
        </w:rPr>
        <w:t xml:space="preserve"> Tiene a su vez 3 componentes:</w:t>
      </w:r>
    </w:p>
    <w:p w14:paraId="0F24EF4B"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corporativo, que permite identificar:</w:t>
      </w:r>
    </w:p>
    <w:p w14:paraId="16FCCAFE"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corporativos</w:t>
      </w:r>
      <w:r w:rsidR="007B7445" w:rsidRPr="0039004D">
        <w:rPr>
          <w:rFonts w:cs="Times New Roman"/>
          <w:lang w:val="es-ES"/>
        </w:rPr>
        <w:t>.</w:t>
      </w:r>
    </w:p>
    <w:p w14:paraId="7B043555"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Requerimientos corporativos</w:t>
      </w:r>
      <w:r w:rsidR="007B7445" w:rsidRPr="0039004D">
        <w:rPr>
          <w:rFonts w:cs="Times New Roman"/>
          <w:lang w:val="es-ES"/>
        </w:rPr>
        <w:t>.</w:t>
      </w:r>
    </w:p>
    <w:p w14:paraId="6B7EED85"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Imagen que la empresa desea proyectar a través del sistema</w:t>
      </w:r>
      <w:r w:rsidR="007B7445" w:rsidRPr="0039004D">
        <w:rPr>
          <w:rFonts w:cs="Times New Roman"/>
          <w:lang w:val="es-ES"/>
        </w:rPr>
        <w:t>.</w:t>
      </w:r>
    </w:p>
    <w:p w14:paraId="7F6AFA07"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Desafíos y Limitaciones que enfrentará el sistema</w:t>
      </w:r>
      <w:r w:rsidR="007B7445" w:rsidRPr="0039004D">
        <w:rPr>
          <w:rFonts w:cs="Times New Roman"/>
          <w:lang w:val="es-ES"/>
        </w:rPr>
        <w:t>.</w:t>
      </w:r>
    </w:p>
    <w:p w14:paraId="4606E257"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del usuario, para identificar:</w:t>
      </w:r>
    </w:p>
    <w:p w14:paraId="112610EE"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Usuarios finales</w:t>
      </w:r>
      <w:r w:rsidR="007B7445" w:rsidRPr="0039004D">
        <w:rPr>
          <w:rFonts w:cs="Times New Roman"/>
          <w:lang w:val="es-ES"/>
        </w:rPr>
        <w:t>.</w:t>
      </w:r>
    </w:p>
    <w:p w14:paraId="7C642E75"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de los usuarios finales en el sistema</w:t>
      </w:r>
      <w:r w:rsidR="007B7445" w:rsidRPr="0039004D">
        <w:rPr>
          <w:rFonts w:cs="Times New Roman"/>
          <w:lang w:val="es-ES"/>
        </w:rPr>
        <w:t>.</w:t>
      </w:r>
    </w:p>
    <w:p w14:paraId="2A5740F5"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Conocimientos previos, experiencia y entorno de los usuarios</w:t>
      </w:r>
    </w:p>
    <w:p w14:paraId="7063B39E" w14:textId="77777777" w:rsidR="00B674F0" w:rsidRPr="0039004D" w:rsidRDefault="00B674F0" w:rsidP="00262D6E">
      <w:pPr>
        <w:pStyle w:val="Prrafodelista"/>
        <w:numPr>
          <w:ilvl w:val="1"/>
          <w:numId w:val="6"/>
        </w:numPr>
        <w:spacing w:line="360" w:lineRule="auto"/>
        <w:ind w:left="1434" w:hanging="357"/>
        <w:jc w:val="both"/>
        <w:rPr>
          <w:rFonts w:cs="Times New Roman"/>
          <w:lang w:val="es-ES"/>
        </w:rPr>
      </w:pPr>
      <w:r w:rsidRPr="0039004D">
        <w:rPr>
          <w:rFonts w:cs="Times New Roman"/>
          <w:lang w:val="es-ES"/>
        </w:rPr>
        <w:t>Análisis del sistema:</w:t>
      </w:r>
    </w:p>
    <w:p w14:paraId="3BEEB294"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Arquitectura de la Información: Identificar el contenido del sistema, su agrupación y jerarquía</w:t>
      </w:r>
      <w:r w:rsidR="007B7445" w:rsidRPr="0039004D">
        <w:rPr>
          <w:rFonts w:cs="Times New Roman"/>
          <w:lang w:val="es-ES"/>
        </w:rPr>
        <w:t>.</w:t>
      </w:r>
    </w:p>
    <w:p w14:paraId="4F45AD1C"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Flujo: Identificar el flujo que tendrá el sistema</w:t>
      </w:r>
      <w:r w:rsidR="007B7445" w:rsidRPr="0039004D">
        <w:rPr>
          <w:rFonts w:cs="Times New Roman"/>
          <w:lang w:val="es-ES"/>
        </w:rPr>
        <w:t>.</w:t>
      </w:r>
      <w:r w:rsidRPr="0039004D">
        <w:rPr>
          <w:rFonts w:cs="Times New Roman"/>
          <w:lang w:val="es-ES"/>
        </w:rPr>
        <w:t xml:space="preserve"> Es decir, cual será el orden de las pantallas que verá el usuario final cuando utilice el sistema</w:t>
      </w:r>
      <w:r w:rsidR="007B7445" w:rsidRPr="0039004D">
        <w:rPr>
          <w:rFonts w:cs="Times New Roman"/>
          <w:lang w:val="es-ES"/>
        </w:rPr>
        <w:t>.</w:t>
      </w:r>
    </w:p>
    <w:p w14:paraId="3F0EE0BE"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Benchmarking: Realizar búsqueda de sistemas similares donde se busco dar solución a un problema similar</w:t>
      </w:r>
      <w:r w:rsidR="007B7445" w:rsidRPr="0039004D">
        <w:rPr>
          <w:rFonts w:cs="Times New Roman"/>
          <w:lang w:val="es-ES"/>
        </w:rPr>
        <w:t>.</w:t>
      </w:r>
    </w:p>
    <w:p w14:paraId="38D09D22"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Creación de una ‘Persona’: Consiste en la invención de una historia de un usuario final (persona) que tenga ciertas necesidades especificas (escenario) y que necesite hacer uso de nuestro sistema para un fin especifico (caso)</w:t>
      </w:r>
      <w:r w:rsidR="007B7445" w:rsidRPr="0039004D">
        <w:rPr>
          <w:rFonts w:cs="Times New Roman"/>
          <w:lang w:val="es-ES"/>
        </w:rPr>
        <w:t>.</w:t>
      </w:r>
      <w:r w:rsidRPr="0039004D">
        <w:rPr>
          <w:rFonts w:cs="Times New Roman"/>
          <w:lang w:val="es-ES"/>
        </w:rPr>
        <w:t xml:space="preserve"> Haciendo varios ‘personas’ con diferentes usuarios se logra que no se pase por alto ninguna de sus necesidades y requerimientos</w:t>
      </w:r>
      <w:r w:rsidR="007B7445" w:rsidRPr="0039004D">
        <w:rPr>
          <w:rFonts w:cs="Times New Roman"/>
          <w:lang w:val="es-ES"/>
        </w:rPr>
        <w:t>.</w:t>
      </w:r>
    </w:p>
    <w:p w14:paraId="3628FF76"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lastRenderedPageBreak/>
        <w:t>Diseño:</w:t>
      </w:r>
      <w:r w:rsidRPr="0039004D">
        <w:rPr>
          <w:rFonts w:cs="Times New Roman"/>
          <w:lang w:val="es-ES"/>
        </w:rPr>
        <w:t xml:space="preserve"> Con toda la información recolectada se procede a la fase de diseño que consiste en realizar lo siguiente:</w:t>
      </w:r>
    </w:p>
    <w:p w14:paraId="5DDD3119"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Storyboard: Se hacen bocetos que representan el flujo que va a seguir el sistema, con estos bocetos se pueden proponer diversos flujos para encontrar la mejor propuesta</w:t>
      </w:r>
      <w:r w:rsidR="007B7445" w:rsidRPr="0039004D">
        <w:rPr>
          <w:rFonts w:cs="Times New Roman"/>
          <w:lang w:val="es-ES"/>
        </w:rPr>
        <w:t>.</w:t>
      </w:r>
    </w:p>
    <w:p w14:paraId="09B1871E"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Wireframes: Se utiliza para la diagramación del sistema, con esto se puede uno enfocar en cuáles serán los bloques de información y cómo funciona la interacción del usuario para llegar a cumplir su meta</w:t>
      </w:r>
      <w:r w:rsidR="007B7445" w:rsidRPr="0039004D">
        <w:rPr>
          <w:rFonts w:cs="Times New Roman"/>
          <w:lang w:val="es-ES"/>
        </w:rPr>
        <w:t>.</w:t>
      </w:r>
      <w:r w:rsidRPr="0039004D">
        <w:rPr>
          <w:rFonts w:cs="Times New Roman"/>
          <w:lang w:val="es-ES"/>
        </w:rPr>
        <w:t xml:space="preserve"> Pueden hacerse tanto wireframes en lápiz y papel (de baja calidad) y/o wireframes en programas especializados (de alta calidad)</w:t>
      </w:r>
      <w:r w:rsidR="007B7445" w:rsidRPr="0039004D">
        <w:rPr>
          <w:rFonts w:cs="Times New Roman"/>
          <w:lang w:val="es-ES"/>
        </w:rPr>
        <w:t>.</w:t>
      </w:r>
    </w:p>
    <w:p w14:paraId="7A99471D"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Mockup: Es una maqueta realizada para demostración y evaluación del diseño</w:t>
      </w:r>
      <w:r w:rsidR="007B7445" w:rsidRPr="0039004D">
        <w:rPr>
          <w:rFonts w:cs="Times New Roman"/>
          <w:lang w:val="es-ES"/>
        </w:rPr>
        <w:t>.</w:t>
      </w:r>
      <w:r w:rsidRPr="0039004D">
        <w:rPr>
          <w:rFonts w:cs="Times New Roman"/>
          <w:lang w:val="es-ES"/>
        </w:rPr>
        <w:t xml:space="preserve"> Esta se realiza en programas como Photoshop CC en donde se presta bastante atención a los detalles como colores y textos</w:t>
      </w:r>
      <w:r w:rsidR="007B7445" w:rsidRPr="0039004D">
        <w:rPr>
          <w:rFonts w:cs="Times New Roman"/>
          <w:lang w:val="es-ES"/>
        </w:rPr>
        <w:t>.</w:t>
      </w:r>
      <w:r w:rsidRPr="0039004D">
        <w:rPr>
          <w:rFonts w:cs="Times New Roman"/>
          <w:lang w:val="es-ES"/>
        </w:rPr>
        <w:t xml:space="preserve"> Este proceso debe hacerse para cada una de las pantallas que tenga el sistema</w:t>
      </w:r>
      <w:r w:rsidR="007B7445" w:rsidRPr="0039004D">
        <w:rPr>
          <w:rFonts w:cs="Times New Roman"/>
          <w:lang w:val="es-ES"/>
        </w:rPr>
        <w:t>.</w:t>
      </w:r>
    </w:p>
    <w:p w14:paraId="654A0CBC"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Prototyping: Es la forma de darle interacción a los mockups de las diversas pantallas para tener un resultado final unificado en el que se aprecie tanto la distribución, detalles y flujo del sistema</w:t>
      </w:r>
      <w:r w:rsidR="007B7445" w:rsidRPr="0039004D">
        <w:rPr>
          <w:rFonts w:cs="Times New Roman"/>
          <w:lang w:val="es-ES"/>
        </w:rPr>
        <w:t>.</w:t>
      </w:r>
    </w:p>
    <w:p w14:paraId="64D76308" w14:textId="77777777" w:rsidR="00B674F0" w:rsidRPr="0039004D" w:rsidRDefault="00B674F0" w:rsidP="00262D6E">
      <w:pPr>
        <w:spacing w:line="360" w:lineRule="auto"/>
        <w:ind w:left="1080"/>
        <w:jc w:val="both"/>
        <w:rPr>
          <w:rFonts w:cs="Times New Roman"/>
          <w:lang w:val="es-ES"/>
        </w:rPr>
      </w:pPr>
      <w:r w:rsidRPr="0039004D">
        <w:rPr>
          <w:rFonts w:cs="Times New Roman"/>
          <w:lang w:val="es-ES"/>
        </w:rPr>
        <w:t>Cabe resaltar que la fase de diseño y la fase de evaluación, son iterativas, es decir que se repite el proceso la cantidad de veces que sea necesario para tener un diseño consistente</w:t>
      </w:r>
      <w:r w:rsidR="007B7445" w:rsidRPr="0039004D">
        <w:rPr>
          <w:rFonts w:cs="Times New Roman"/>
          <w:lang w:val="es-ES"/>
        </w:rPr>
        <w:t>.</w:t>
      </w:r>
    </w:p>
    <w:p w14:paraId="35FF28D6"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Evaluación:</w:t>
      </w:r>
      <w:r w:rsidRPr="0039004D">
        <w:rPr>
          <w:rFonts w:cs="Times New Roman"/>
          <w:lang w:val="es-ES"/>
        </w:rPr>
        <w:t xml:space="preserve"> Consiste en la evaluación de un prototipo funcional con diversos tipos de pruebas, siendo las más comunes:</w:t>
      </w:r>
    </w:p>
    <w:p w14:paraId="18CE680C" w14:textId="0B948B0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Evaluación Heuristica: Test realizado por el mismo diseñador para encontrar posibles errores de usabilidad, es una prueba rápida y efectiva donde se revisa que se cumplan los 10 principios de heurística de Molich y Nielsen</w:t>
      </w:r>
      <w:r w:rsidR="00D95FB0" w:rsidRPr="0039004D">
        <w:rPr>
          <w:rFonts w:cs="Times New Roman"/>
          <w:lang w:val="es-ES"/>
        </w:rPr>
        <w:fldChar w:fldCharType="begin" w:fldLock="1"/>
      </w:r>
      <w:r w:rsidR="00D963F6">
        <w:rPr>
          <w:rFonts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6)", "plainTextFormattedCitation" : "(26)", "previouslyFormattedCitation" : "(26)" }, "properties" : {  }, "schema" : "https://github.com/citation-style-language/schema/raw/master/csl-citation.json" }</w:instrText>
      </w:r>
      <w:r w:rsidR="00D95FB0" w:rsidRPr="0039004D">
        <w:rPr>
          <w:rFonts w:cs="Times New Roman"/>
          <w:lang w:val="es-ES"/>
        </w:rPr>
        <w:fldChar w:fldCharType="separate"/>
      </w:r>
      <w:r w:rsidR="007C273E" w:rsidRPr="007C273E">
        <w:rPr>
          <w:rFonts w:cs="Times New Roman"/>
          <w:noProof/>
          <w:lang w:val="es-ES"/>
        </w:rPr>
        <w:t>(26)</w:t>
      </w:r>
      <w:r w:rsidR="00D95FB0"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417A40B8" w14:textId="77777777" w:rsidR="00B674F0" w:rsidRPr="0039004D" w:rsidRDefault="00D90FCF" w:rsidP="00262D6E">
      <w:pPr>
        <w:pStyle w:val="Prrafodelista"/>
        <w:numPr>
          <w:ilvl w:val="1"/>
          <w:numId w:val="6"/>
        </w:numPr>
        <w:spacing w:line="360" w:lineRule="auto"/>
        <w:jc w:val="both"/>
        <w:rPr>
          <w:rFonts w:cs="Times New Roman"/>
          <w:lang w:val="es-ES"/>
        </w:rPr>
      </w:pPr>
      <w:r w:rsidRPr="0039004D">
        <w:rPr>
          <w:rFonts w:cs="Times New Roman"/>
          <w:lang w:val="es-ES"/>
        </w:rPr>
        <w:t>Paseos Cognitivos</w:t>
      </w:r>
      <w:r w:rsidR="00B674F0" w:rsidRPr="0039004D">
        <w:rPr>
          <w:rFonts w:cs="Times New Roman"/>
          <w:lang w:val="es-ES"/>
        </w:rPr>
        <w:t>: Prueba realizada utilizando ‘personas’ para comprobar que esas personas con esos escenarios y en ese caso, puedan cumplir el objetivo deseado</w:t>
      </w:r>
      <w:r w:rsidR="007B7445" w:rsidRPr="0039004D">
        <w:rPr>
          <w:rFonts w:cs="Times New Roman"/>
          <w:lang w:val="es-ES"/>
        </w:rPr>
        <w:t>.</w:t>
      </w:r>
      <w:r w:rsidR="00B674F0" w:rsidRPr="0039004D">
        <w:rPr>
          <w:rFonts w:cs="Times New Roman"/>
          <w:lang w:val="es-ES"/>
        </w:rPr>
        <w:t xml:space="preserve"> Normalmente no implica usuarios finales y es realizada por el equipo de diseño</w:t>
      </w:r>
      <w:r w:rsidR="007B7445" w:rsidRPr="0039004D">
        <w:rPr>
          <w:rFonts w:cs="Times New Roman"/>
          <w:lang w:val="es-ES"/>
        </w:rPr>
        <w:t>.</w:t>
      </w:r>
    </w:p>
    <w:p w14:paraId="0A119AB4"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T</w:t>
      </w:r>
      <w:r w:rsidR="00D90FCF" w:rsidRPr="0039004D">
        <w:rPr>
          <w:rFonts w:cs="Times New Roman"/>
          <w:lang w:val="es-ES"/>
        </w:rPr>
        <w:t>est de Usuarios</w:t>
      </w:r>
      <w:r w:rsidRPr="0039004D">
        <w:rPr>
          <w:rFonts w:cs="Times New Roman"/>
          <w:lang w:val="es-ES"/>
        </w:rPr>
        <w:t>: Pruebas con usuarios para encontrar posibles problemas de usabilidad, se enfoca en darle al usuario una tarea a realizar dentro del sistema y documentar el como y si es que llega a cumplir su objetivo o no</w:t>
      </w:r>
      <w:r w:rsidR="007B7445" w:rsidRPr="0039004D">
        <w:rPr>
          <w:rFonts w:cs="Times New Roman"/>
          <w:lang w:val="es-ES"/>
        </w:rPr>
        <w:t>.</w:t>
      </w:r>
      <w:r w:rsidRPr="0039004D">
        <w:rPr>
          <w:rFonts w:cs="Times New Roman"/>
          <w:lang w:val="es-ES"/>
        </w:rPr>
        <w:t xml:space="preserve"> </w:t>
      </w:r>
      <w:r w:rsidRPr="0039004D">
        <w:rPr>
          <w:rFonts w:cs="Times New Roman"/>
          <w:lang w:val="es-ES"/>
        </w:rPr>
        <w:lastRenderedPageBreak/>
        <w:t>Adicionalmente, con este test se ve la efectividad del sistema y se recogen percepciones y opiniones del usuario</w:t>
      </w:r>
      <w:r w:rsidR="007B7445" w:rsidRPr="0039004D">
        <w:rPr>
          <w:rFonts w:cs="Times New Roman"/>
          <w:lang w:val="es-ES"/>
        </w:rPr>
        <w:t>.</w:t>
      </w:r>
    </w:p>
    <w:p w14:paraId="6068A648" w14:textId="77777777" w:rsidR="00B674F0" w:rsidRPr="0039004D" w:rsidRDefault="00B674F0" w:rsidP="00262D6E">
      <w:pPr>
        <w:spacing w:line="360" w:lineRule="auto"/>
        <w:jc w:val="both"/>
        <w:rPr>
          <w:rFonts w:cs="Times New Roman"/>
          <w:lang w:val="es-ES"/>
        </w:rPr>
      </w:pPr>
    </w:p>
    <w:p w14:paraId="29C00F85" w14:textId="77777777" w:rsidR="0061457F" w:rsidRPr="0039004D" w:rsidRDefault="0061457F" w:rsidP="00000899">
      <w:pPr>
        <w:pStyle w:val="Ttulo3"/>
      </w:pPr>
      <w:bookmarkStart w:id="15" w:name="_Toc508100421"/>
      <w:r w:rsidRPr="0039004D">
        <w:t>Casos de uso</w:t>
      </w:r>
      <w:r w:rsidR="00AC43BB" w:rsidRPr="0039004D">
        <w:t>: Diseño Centrado en el Usuario</w:t>
      </w:r>
      <w:r w:rsidRPr="0039004D">
        <w:t xml:space="preserve"> en el mundo</w:t>
      </w:r>
      <w:bookmarkEnd w:id="15"/>
    </w:p>
    <w:p w14:paraId="4820225B" w14:textId="77777777" w:rsidR="003E4989" w:rsidRPr="0039004D" w:rsidRDefault="003E4989" w:rsidP="003E4989">
      <w:pPr>
        <w:rPr>
          <w:lang w:val="es-ES"/>
        </w:rPr>
      </w:pPr>
    </w:p>
    <w:p w14:paraId="13D2CA03" w14:textId="77777777" w:rsidR="00F60F27" w:rsidRPr="0039004D" w:rsidRDefault="00EF74EC" w:rsidP="00FF65A3">
      <w:pPr>
        <w:spacing w:line="360" w:lineRule="auto"/>
        <w:jc w:val="both"/>
        <w:rPr>
          <w:rFonts w:cs="Times New Roman"/>
          <w:lang w:val="es-ES"/>
        </w:rPr>
      </w:pPr>
      <w:r w:rsidRPr="0039004D">
        <w:rPr>
          <w:rFonts w:cs="Times New Roman"/>
          <w:lang w:val="es-ES"/>
        </w:rPr>
        <w:t xml:space="preserve">Dentro de los casos que se pueden encontrar de Diseño Centrado en el Usuario en el mundo existen varios que podríamos estar utilizando a diario, siendo probablemente el caso más conocido el de Google, en el que su experiencia de usuario se ha centrado en cargar información de forma muy rápida </w:t>
      </w:r>
      <w:r w:rsidR="00EE433B" w:rsidRPr="0039004D">
        <w:rPr>
          <w:rFonts w:cs="Times New Roman"/>
          <w:lang w:val="es-ES"/>
        </w:rPr>
        <w:t xml:space="preserve">y eficiente. </w:t>
      </w:r>
      <w:r w:rsidR="00F60F27" w:rsidRPr="0039004D">
        <w:rPr>
          <w:rFonts w:cs="Times New Roman"/>
          <w:lang w:val="es-ES"/>
        </w:rPr>
        <w:t>Dropbox también resalta por su diseño fácil e intuitivo</w:t>
      </w:r>
      <w:r w:rsidR="00235D28" w:rsidRPr="0039004D">
        <w:rPr>
          <w:rFonts w:cs="Times New Roman"/>
          <w:lang w:val="es-ES"/>
        </w:rPr>
        <w:t xml:space="preserve">, siguiendo un modelo </w:t>
      </w:r>
      <w:r w:rsidR="00FF65A3" w:rsidRPr="0039004D">
        <w:rPr>
          <w:rFonts w:cs="Times New Roman"/>
          <w:lang w:val="es-ES"/>
        </w:rPr>
        <w:t>jerárquico</w:t>
      </w:r>
      <w:r w:rsidR="00235D28" w:rsidRPr="0039004D">
        <w:rPr>
          <w:rFonts w:cs="Times New Roman"/>
          <w:lang w:val="es-ES"/>
        </w:rPr>
        <w:t xml:space="preserve"> organizacional de carpetas y archivos que es fácilmente entendible y con grandes capacidades de </w:t>
      </w:r>
      <w:r w:rsidR="00CE3D82" w:rsidRPr="0039004D">
        <w:rPr>
          <w:rFonts w:cs="Times New Roman"/>
          <w:lang w:val="es-ES"/>
        </w:rPr>
        <w:t xml:space="preserve">personalización. </w:t>
      </w:r>
      <w:r w:rsidR="00235D28" w:rsidRPr="0039004D">
        <w:rPr>
          <w:rFonts w:cs="Times New Roman"/>
          <w:lang w:val="es-ES"/>
        </w:rPr>
        <w:t xml:space="preserve"> </w:t>
      </w:r>
    </w:p>
    <w:p w14:paraId="189C9D79" w14:textId="77777777" w:rsidR="003E4989" w:rsidRPr="0039004D" w:rsidRDefault="00F60F27" w:rsidP="00FF65A3">
      <w:pPr>
        <w:spacing w:line="360" w:lineRule="auto"/>
        <w:jc w:val="both"/>
        <w:rPr>
          <w:rFonts w:cs="Times New Roman"/>
          <w:lang w:val="es-ES"/>
        </w:rPr>
      </w:pPr>
      <w:r w:rsidRPr="0039004D">
        <w:rPr>
          <w:rFonts w:cs="Times New Roman"/>
          <w:lang w:val="es-ES"/>
        </w:rPr>
        <w:t xml:space="preserve">El caso de Duolingo también se bastante conocido, su </w:t>
      </w:r>
      <w:r w:rsidR="004602F8" w:rsidRPr="0039004D">
        <w:rPr>
          <w:rFonts w:cs="Times New Roman"/>
          <w:lang w:val="es-ES"/>
        </w:rPr>
        <w:t xml:space="preserve">interfaz </w:t>
      </w:r>
      <w:r w:rsidR="00D455B2" w:rsidRPr="0039004D">
        <w:rPr>
          <w:rFonts w:cs="Times New Roman"/>
          <w:lang w:val="es-ES"/>
        </w:rPr>
        <w:t xml:space="preserve">sencilla y que permite al usuario explorar como son las clases en distintos idiomas antes de tener que registrarse al servicio hace que sea altamente atractiva ya que han logrado tener un modelo en el que los usuarios registrados son usuarios que verdaderamente utilizan el servicio y no usuarios fantasmas que solo se registran y no regresan. </w:t>
      </w:r>
    </w:p>
    <w:p w14:paraId="4B51F044" w14:textId="77777777" w:rsidR="00D455B2" w:rsidRPr="0039004D" w:rsidRDefault="00D455B2" w:rsidP="00FF65A3">
      <w:pPr>
        <w:spacing w:line="360" w:lineRule="auto"/>
        <w:jc w:val="both"/>
        <w:rPr>
          <w:rFonts w:cs="Times New Roman"/>
          <w:lang w:val="es-ES"/>
        </w:rPr>
      </w:pPr>
      <w:r w:rsidRPr="0039004D">
        <w:rPr>
          <w:rFonts w:cs="Times New Roman"/>
          <w:lang w:val="es-ES"/>
        </w:rPr>
        <w:t>El caso de Amazon es un caso interesante de Diseño Centrado en el Usuario ya que, a pesar de no estar catalogado como uno de los mejores diseños existentes en la categoría de comercio electrónico,</w:t>
      </w:r>
      <w:r w:rsidR="004B4C0F" w:rsidRPr="0039004D">
        <w:rPr>
          <w:rFonts w:cs="Times New Roman"/>
          <w:lang w:val="es-ES"/>
        </w:rPr>
        <w:t xml:space="preserve"> es una de las principales visitadas para la compra de diversos artículos a través de internet. Su alta complejidad y gran cantidad de niveles </w:t>
      </w:r>
      <w:r w:rsidR="008E6550" w:rsidRPr="0039004D">
        <w:rPr>
          <w:rFonts w:cs="Times New Roman"/>
          <w:lang w:val="es-ES"/>
        </w:rPr>
        <w:t xml:space="preserve">en artículos y servicios ofrecidos hace que los usuarios puedan verse </w:t>
      </w:r>
      <w:r w:rsidR="00FF65A3" w:rsidRPr="0039004D">
        <w:rPr>
          <w:rFonts w:cs="Times New Roman"/>
          <w:lang w:val="es-ES"/>
        </w:rPr>
        <w:t>fácilmente</w:t>
      </w:r>
      <w:r w:rsidR="008E6550" w:rsidRPr="0039004D">
        <w:rPr>
          <w:rFonts w:cs="Times New Roman"/>
          <w:lang w:val="es-ES"/>
        </w:rPr>
        <w:t xml:space="preserve"> abrumados por la cantidad de informació</w:t>
      </w:r>
      <w:r w:rsidR="00D64C3F" w:rsidRPr="0039004D">
        <w:rPr>
          <w:rFonts w:cs="Times New Roman"/>
          <w:lang w:val="es-ES"/>
        </w:rPr>
        <w:t xml:space="preserve">n mostrada. Sin embargo, el nivel en que Amazon ha logrado enseñar a sus usuarios sobre </w:t>
      </w:r>
      <w:r w:rsidR="00FF65A3" w:rsidRPr="0039004D">
        <w:rPr>
          <w:rFonts w:cs="Times New Roman"/>
          <w:lang w:val="es-ES"/>
        </w:rPr>
        <w:t>cómo</w:t>
      </w:r>
      <w:r w:rsidR="00D64C3F" w:rsidRPr="0039004D">
        <w:rPr>
          <w:rFonts w:cs="Times New Roman"/>
          <w:lang w:val="es-ES"/>
        </w:rPr>
        <w:t xml:space="preserve"> utilizar su </w:t>
      </w:r>
      <w:r w:rsidR="00FF65A3" w:rsidRPr="0039004D">
        <w:rPr>
          <w:rFonts w:cs="Times New Roman"/>
          <w:lang w:val="es-ES"/>
        </w:rPr>
        <w:t>página web es digna de reconocimiento y esto también se encuentra dentro de los principios de Diseño Centrado en el Usuario.</w:t>
      </w:r>
    </w:p>
    <w:p w14:paraId="217B3B38" w14:textId="77777777" w:rsidR="003E4989" w:rsidRPr="0039004D" w:rsidRDefault="003E4989" w:rsidP="003E4989">
      <w:pPr>
        <w:rPr>
          <w:lang w:val="es-ES"/>
        </w:rPr>
      </w:pPr>
    </w:p>
    <w:p w14:paraId="0F9B9702" w14:textId="77777777" w:rsidR="0061457F" w:rsidRPr="0039004D" w:rsidRDefault="00AC43BB" w:rsidP="00000899">
      <w:pPr>
        <w:pStyle w:val="Ttulo3"/>
      </w:pPr>
      <w:bookmarkStart w:id="16" w:name="_Toc508100422"/>
      <w:r w:rsidRPr="0039004D">
        <w:t>Casos</w:t>
      </w:r>
      <w:r w:rsidR="0061457F" w:rsidRPr="0039004D">
        <w:t xml:space="preserve"> </w:t>
      </w:r>
      <w:r w:rsidRPr="0039004D">
        <w:t>de Uso:</w:t>
      </w:r>
      <w:r w:rsidR="0061457F" w:rsidRPr="0039004D">
        <w:t xml:space="preserve"> </w:t>
      </w:r>
      <w:r w:rsidRPr="0039004D">
        <w:t xml:space="preserve">Diseño Centrado en el Usuario </w:t>
      </w:r>
      <w:r w:rsidR="0061457F" w:rsidRPr="0039004D">
        <w:t>en Perú</w:t>
      </w:r>
      <w:bookmarkEnd w:id="16"/>
    </w:p>
    <w:p w14:paraId="5EFCDC06" w14:textId="77777777" w:rsidR="0061457F" w:rsidRPr="0039004D" w:rsidRDefault="0061457F" w:rsidP="00262D6E">
      <w:pPr>
        <w:spacing w:line="360" w:lineRule="auto"/>
        <w:jc w:val="both"/>
        <w:rPr>
          <w:rFonts w:cs="Times New Roman"/>
          <w:lang w:val="es-ES"/>
        </w:rPr>
      </w:pPr>
    </w:p>
    <w:p w14:paraId="2591CA24" w14:textId="4CBE37EA" w:rsidR="0061457F" w:rsidRPr="0039004D" w:rsidRDefault="0061457F" w:rsidP="00262D6E">
      <w:pPr>
        <w:spacing w:line="360" w:lineRule="auto"/>
        <w:jc w:val="both"/>
        <w:rPr>
          <w:rFonts w:cs="Times New Roman"/>
          <w:lang w:val="es-ES"/>
        </w:rPr>
      </w:pPr>
      <w:r w:rsidRPr="0039004D">
        <w:rPr>
          <w:rFonts w:cs="Times New Roman"/>
          <w:lang w:val="es-ES"/>
        </w:rPr>
        <w:t>Actualmente en el Perú, el Diseño Centrado en el Usuario está entrando con fuerza a diversas empresas con el nombre Experiencia de Usuario (UX, User Exp</w:t>
      </w:r>
      <w:r w:rsidR="00BB16F2" w:rsidRPr="0039004D">
        <w:rPr>
          <w:rFonts w:cs="Times New Roman"/>
          <w:lang w:val="es-ES"/>
        </w:rPr>
        <w:t>erience). Los desarrolladores de software toman La definición de UX lo</w:t>
      </w:r>
      <w:r w:rsidRPr="0039004D">
        <w:rPr>
          <w:rFonts w:cs="Times New Roman"/>
          <w:lang w:val="es-ES"/>
        </w:rPr>
        <w:t xml:space="preserve"> toman como el punto medio entre el diseño, innovación, tecnología, negocios, marketing y psicología</w:t>
      </w:r>
      <w:r w:rsidR="00BB16F2" w:rsidRPr="0039004D">
        <w:rPr>
          <w:rFonts w:cs="Times New Roman"/>
          <w:lang w:val="es-ES"/>
        </w:rPr>
        <w:t>.</w:t>
      </w:r>
      <w:r w:rsidRPr="0039004D">
        <w:rPr>
          <w:rFonts w:cs="Times New Roman"/>
          <w:lang w:val="es-ES"/>
        </w:rPr>
        <w:t xml:space="preserve"> </w:t>
      </w:r>
      <w:r w:rsidR="00BB16F2" w:rsidRPr="0039004D">
        <w:rPr>
          <w:rFonts w:cs="Times New Roman"/>
          <w:lang w:val="es-ES"/>
        </w:rPr>
        <w:t>El UX busca</w:t>
      </w:r>
      <w:r w:rsidRPr="0039004D">
        <w:rPr>
          <w:rFonts w:cs="Times New Roman"/>
          <w:lang w:val="es-ES"/>
        </w:rPr>
        <w:t xml:space="preserve"> optimizar procesos y servicios de manera confiable en el tiempo, reduciendo costos y </w:t>
      </w:r>
      <w:r w:rsidRPr="0039004D">
        <w:rPr>
          <w:rFonts w:cs="Times New Roman"/>
          <w:lang w:val="es-ES"/>
        </w:rPr>
        <w:lastRenderedPageBreak/>
        <w:t>sobretodo, fidelizando al cliente ya que mejora la satisfacción del ultimo con estas prácticas</w:t>
      </w:r>
      <w:r w:rsidR="00D95FB0" w:rsidRPr="0039004D">
        <w:rPr>
          <w:rFonts w:cs="Times New Roman"/>
          <w:lang w:val="es-ES"/>
        </w:rPr>
        <w:fldChar w:fldCharType="begin" w:fldLock="1"/>
      </w:r>
      <w:r w:rsidR="00D963F6">
        <w:rPr>
          <w:rFonts w:cs="Times New Roman"/>
          <w:lang w:val="es-ES"/>
        </w:rPr>
        <w:instrText>ADDIN CSL_CITATION { "citationItems" : [ { "id" : "ITEM-1", "itemData" : { "URL" : "https://gestion.pe/blog/la-economia-de-la-experiencia/2017/05/la-dolorosa-falta-de-ux-en-latinoamerica.html", "accessed" : { "date-parts" : [ [ "2018", "1", "23" ] ] }, "id" : "ITEM-1", "issued" : { "date-parts" : [ [ "0" ] ] }, "title" : "La dolorosa falta de UX en Latinoam\u00e9rica | Blogs | Gesti\u00f3n", "type" : "webpage" }, "uris" : [ "http://www.mendeley.com/documents/?uuid=6ac3fd02-5772-3329-a8b3-56fa95c64327" ] } ], "mendeley" : { "formattedCitation" : "(27)", "plainTextFormattedCitation" : "(27)", "previouslyFormattedCitation" : "(27)" }, "properties" : {  }, "schema" : "https://github.com/citation-style-language/schema/raw/master/csl-citation.json" }</w:instrText>
      </w:r>
      <w:r w:rsidR="00D95FB0" w:rsidRPr="0039004D">
        <w:rPr>
          <w:rFonts w:cs="Times New Roman"/>
          <w:lang w:val="es-ES"/>
        </w:rPr>
        <w:fldChar w:fldCharType="separate"/>
      </w:r>
      <w:r w:rsidR="007C273E" w:rsidRPr="007C273E">
        <w:rPr>
          <w:rFonts w:cs="Times New Roman"/>
          <w:noProof/>
          <w:lang w:val="es-ES"/>
        </w:rPr>
        <w:t>(27)</w:t>
      </w:r>
      <w:r w:rsidR="00D95FB0" w:rsidRPr="0039004D">
        <w:rPr>
          <w:rFonts w:cs="Times New Roman"/>
          <w:lang w:val="es-ES"/>
        </w:rPr>
        <w:fldChar w:fldCharType="end"/>
      </w:r>
      <w:r w:rsidRPr="0039004D">
        <w:rPr>
          <w:rFonts w:cs="Times New Roman"/>
          <w:lang w:val="es-ES"/>
        </w:rPr>
        <w:t xml:space="preserve">. </w:t>
      </w:r>
    </w:p>
    <w:p w14:paraId="6504997F" w14:textId="39684737" w:rsidR="0061457F" w:rsidRPr="0039004D" w:rsidRDefault="00BB16F2" w:rsidP="00262D6E">
      <w:pPr>
        <w:spacing w:line="360" w:lineRule="auto"/>
        <w:jc w:val="both"/>
        <w:rPr>
          <w:rFonts w:cs="Times New Roman"/>
          <w:lang w:val="es-ES"/>
        </w:rPr>
      </w:pPr>
      <w:r w:rsidRPr="0039004D">
        <w:rPr>
          <w:rFonts w:cs="Times New Roman"/>
          <w:lang w:val="es-ES"/>
        </w:rPr>
        <w:t>Dicho concepto</w:t>
      </w:r>
      <w:r w:rsidR="0061457F" w:rsidRPr="0039004D">
        <w:rPr>
          <w:rFonts w:cs="Times New Roman"/>
          <w:lang w:val="es-ES"/>
        </w:rPr>
        <w:t xml:space="preserve"> está siendo utilizado en diversas empresas relacionadas principalmente </w:t>
      </w:r>
      <w:r w:rsidR="002E598E" w:rsidRPr="0039004D">
        <w:rPr>
          <w:rFonts w:cs="Times New Roman"/>
          <w:lang w:val="es-ES"/>
        </w:rPr>
        <w:t>a Banca y a minoristas</w:t>
      </w:r>
      <w:r w:rsidR="006A2223" w:rsidRPr="0039004D">
        <w:rPr>
          <w:rFonts w:cs="Times New Roman"/>
          <w:lang w:val="es-ES"/>
        </w:rPr>
        <w:t>. P</w:t>
      </w:r>
      <w:r w:rsidRPr="0039004D">
        <w:rPr>
          <w:rFonts w:cs="Times New Roman"/>
          <w:lang w:val="es-ES"/>
        </w:rPr>
        <w:t>áginas web</w:t>
      </w:r>
      <w:r w:rsidR="0061457F" w:rsidRPr="0039004D">
        <w:rPr>
          <w:rFonts w:cs="Times New Roman"/>
          <w:lang w:val="es-ES"/>
        </w:rPr>
        <w:t xml:space="preserve"> de empresas como el Banco de Crédito del Perú </w:t>
      </w:r>
      <w:r w:rsidR="00D95FB0" w:rsidRPr="0039004D">
        <w:rPr>
          <w:rFonts w:cs="Times New Roman"/>
          <w:lang w:val="es-ES"/>
        </w:rPr>
        <w:fldChar w:fldCharType="begin" w:fldLock="1"/>
      </w:r>
      <w:r w:rsidR="00D963F6">
        <w:rPr>
          <w:rFonts w:cs="Times New Roman"/>
          <w:lang w:val="es-ES"/>
        </w:rPr>
        <w:instrText>ADDIN CSL_CITATION { "citationItems" : [ { "id" : "ITEM-1", "itemData" : { "URL" : "https://www.viabcp.com/wps/portal/", "accessed" : { "date-parts" : [ [ "2018", "1", "23" ] ] }, "id" : "ITEM-1", "issued" : { "date-parts" : [ [ "0" ] ] }, "title" : "V\u00eda BCP", "type" : "webpage" }, "uris" : [ "http://www.mendeley.com/documents/?uuid=bbf52f2b-c0b6-341d-aabd-28d3393cd7e4" ] } ], "mendeley" : { "formattedCitation" : "(28)", "plainTextFormattedCitation" : "(28)", "previouslyFormattedCitation" : "(28)" }, "properties" : {  }, "schema" : "https://github.com/citation-style-language/schema/raw/master/csl-citation.json" }</w:instrText>
      </w:r>
      <w:r w:rsidR="00D95FB0" w:rsidRPr="0039004D">
        <w:rPr>
          <w:rFonts w:cs="Times New Roman"/>
          <w:lang w:val="es-ES"/>
        </w:rPr>
        <w:fldChar w:fldCharType="separate"/>
      </w:r>
      <w:r w:rsidR="007C273E" w:rsidRPr="007C273E">
        <w:rPr>
          <w:rFonts w:cs="Times New Roman"/>
          <w:noProof/>
          <w:lang w:val="es-ES"/>
        </w:rPr>
        <w:t>(28)</w:t>
      </w:r>
      <w:r w:rsidR="00D95FB0" w:rsidRPr="0039004D">
        <w:rPr>
          <w:rFonts w:cs="Times New Roman"/>
          <w:lang w:val="es-ES"/>
        </w:rPr>
        <w:fldChar w:fldCharType="end"/>
      </w:r>
      <w:r w:rsidR="0061457F" w:rsidRPr="0039004D">
        <w:rPr>
          <w:rFonts w:cs="Times New Roman"/>
          <w:lang w:val="es-ES"/>
        </w:rPr>
        <w:t xml:space="preserve"> vieron su diseño totalmente re-hecho en el año 2017 para que los usuarios o potenciales usuarios de dicho banco puedan encontrar fácilmente las soluciones bancarias que necesitan. Empresas como Interbank </w:t>
      </w:r>
      <w:r w:rsidR="00D95FB0" w:rsidRPr="0039004D">
        <w:rPr>
          <w:rFonts w:cs="Times New Roman"/>
          <w:lang w:val="es-ES"/>
        </w:rPr>
        <w:fldChar w:fldCharType="begin" w:fldLock="1"/>
      </w:r>
      <w:r w:rsidR="00D963F6">
        <w:rPr>
          <w:rFonts w:cs="Times New Roman"/>
          <w:lang w:val="es-ES"/>
        </w:rPr>
        <w:instrText>ADDIN CSL_CITATION { "citationItems" : [ { "id" : "ITEM-1", "itemData" : { "URL" : "https://interbank.pe/", "accessed" : { "date-parts" : [ [ "2018", "1", "23" ] ] }, "id" : "ITEM-1", "issued" : { "date-parts" : [ [ "0" ] ] }, "title" : "El tiempo vale m\u00e1s que el dinero - Interbank", "type" : "webpage" }, "uris" : [ "http://www.mendeley.com/documents/?uuid=849fd735-192c-3fc0-9901-b9d98daf0c0f" ] } ], "mendeley" : { "formattedCitation" : "(29)", "plainTextFormattedCitation" : "(29)", "previouslyFormattedCitation" : "(29)" }, "properties" : {  }, "schema" : "https://github.com/citation-style-language/schema/raw/master/csl-citation.json" }</w:instrText>
      </w:r>
      <w:r w:rsidR="00D95FB0" w:rsidRPr="0039004D">
        <w:rPr>
          <w:rFonts w:cs="Times New Roman"/>
          <w:lang w:val="es-ES"/>
        </w:rPr>
        <w:fldChar w:fldCharType="separate"/>
      </w:r>
      <w:r w:rsidR="007C273E" w:rsidRPr="007C273E">
        <w:rPr>
          <w:rFonts w:cs="Times New Roman"/>
          <w:noProof/>
          <w:lang w:val="es-ES"/>
        </w:rPr>
        <w:t>(29)</w:t>
      </w:r>
      <w:r w:rsidR="00D95FB0" w:rsidRPr="0039004D">
        <w:rPr>
          <w:rFonts w:cs="Times New Roman"/>
          <w:lang w:val="es-ES"/>
        </w:rPr>
        <w:fldChar w:fldCharType="end"/>
      </w:r>
      <w:r w:rsidR="0061457F" w:rsidRPr="0039004D">
        <w:rPr>
          <w:rFonts w:cs="Times New Roman"/>
          <w:lang w:val="es-ES"/>
        </w:rPr>
        <w:t xml:space="preserve"> no solo realizaron un rediseño de su página web y su aplicativo móvil para mejorar la experiencia que pueden tener sus clientes y potenciales clientes, sino incluso hicieron un rediseño de todas sus agencias colocando mueblería más cómoda para que los clientes esperen a ser atendidos y brindando servicios que antes no ofrecían, de esta forma garantizaron la mejora de la experiencia tanto en su canal presencial como en sus canales digitales. </w:t>
      </w:r>
    </w:p>
    <w:p w14:paraId="7C8195D8" w14:textId="26C7D048" w:rsidR="0061457F" w:rsidRPr="0039004D" w:rsidRDefault="0086226A" w:rsidP="00262D6E">
      <w:pPr>
        <w:spacing w:line="360" w:lineRule="auto"/>
        <w:jc w:val="both"/>
        <w:rPr>
          <w:rFonts w:cs="Times New Roman"/>
          <w:lang w:val="es-ES"/>
        </w:rPr>
      </w:pPr>
      <w:r w:rsidRPr="0039004D">
        <w:rPr>
          <w:rFonts w:cs="Times New Roman"/>
          <w:lang w:val="es-ES"/>
        </w:rPr>
        <w:t>En el caso de empresas minoristas</w:t>
      </w:r>
      <w:r w:rsidR="0061457F" w:rsidRPr="0039004D">
        <w:rPr>
          <w:rFonts w:cs="Times New Roman"/>
          <w:lang w:val="es-ES"/>
        </w:rPr>
        <w:t>, se observa bastante la tendencia de utilizar UX en empresas que están haciendo</w:t>
      </w:r>
      <w:r w:rsidR="0076083A" w:rsidRPr="0039004D">
        <w:rPr>
          <w:rFonts w:cs="Times New Roman"/>
          <w:lang w:val="es-ES"/>
        </w:rPr>
        <w:t xml:space="preserve"> incidencia en su comercio por </w:t>
      </w:r>
      <w:r w:rsidR="00FB7E35" w:rsidRPr="0039004D">
        <w:rPr>
          <w:rFonts w:cs="Times New Roman"/>
          <w:lang w:val="es-ES"/>
        </w:rPr>
        <w:t>Internet</w:t>
      </w:r>
      <w:r w:rsidR="0061457F" w:rsidRPr="0039004D">
        <w:rPr>
          <w:rFonts w:cs="Times New Roman"/>
          <w:lang w:val="es-ES"/>
        </w:rPr>
        <w:t>, empresas como Saga Falabella y Ripley</w:t>
      </w:r>
      <w:r w:rsidR="00667851" w:rsidRPr="0039004D">
        <w:rPr>
          <w:rFonts w:cs="Times New Roman"/>
          <w:lang w:val="es-ES"/>
        </w:rPr>
        <w:t>,</w:t>
      </w:r>
      <w:r w:rsidR="0061457F" w:rsidRPr="0039004D">
        <w:rPr>
          <w:rFonts w:cs="Times New Roman"/>
          <w:lang w:val="es-ES"/>
        </w:rPr>
        <w:t xml:space="preserve"> por mencionar algunas</w:t>
      </w:r>
      <w:r w:rsidR="00667851" w:rsidRPr="0039004D">
        <w:rPr>
          <w:rFonts w:cs="Times New Roman"/>
          <w:lang w:val="es-ES"/>
        </w:rPr>
        <w:t>,</w:t>
      </w:r>
      <w:r w:rsidR="0061457F" w:rsidRPr="0039004D">
        <w:rPr>
          <w:rFonts w:cs="Times New Roman"/>
          <w:lang w:val="es-ES"/>
        </w:rPr>
        <w:t xml:space="preserve"> han rediseñado su sistema de comercio electrónico para que sea más simple e intuitivo para el usuario. Cambiar de complejo y aprendido a simple e intuitivo es la gran apuesta que las empresas peruanas están haciendo en los últimos años ya que las compras electrónicas vienen aumentando sus ventas con un crecimiento sostenido hace siete años </w:t>
      </w:r>
      <w:r w:rsidR="00D95FB0" w:rsidRPr="0039004D">
        <w:rPr>
          <w:rFonts w:cs="Times New Roman"/>
          <w:lang w:val="es-ES"/>
        </w:rPr>
        <w:fldChar w:fldCharType="begin" w:fldLock="1"/>
      </w:r>
      <w:r w:rsidR="00D963F6">
        <w:rPr>
          <w:rFonts w:cs="Times New Roman"/>
          <w:lang w:val="es-ES"/>
        </w:rPr>
        <w:instrText>ADDIN CSL_CITATION { "citationItems" : [ { "id" : "ITEM-1", "itemData" : { "URL" : "http://www.eleconomistaamerica.pe/economia-eAm-peru/noticias/8365122/05/17/Ventas-por-internet-en-el-Peru-se-duplicaron-en-el-2016.html", "accessed" : { "date-parts" : [ [ "2018", "1", "23" ] ] }, "id" : "ITEM-1", "issued" : { "date-parts" : [ [ "0" ] ] }, "title" : "Ventas por internet en el Per\u00fa se duplicaron en el 2016 - eleconomistaamerica.pe", "type" : "webpage" }, "uris" : [ "http://www.mendeley.com/documents/?uuid=84ffdf4c-e201-3ac0-836c-a36bac0fc699" ] } ], "mendeley" : { "formattedCitation" : "(30)", "plainTextFormattedCitation" : "(30)", "previouslyFormattedCitation" : "(30)" }, "properties" : {  }, "schema" : "https://github.com/citation-style-language/schema/raw/master/csl-citation.json" }</w:instrText>
      </w:r>
      <w:r w:rsidR="00D95FB0" w:rsidRPr="0039004D">
        <w:rPr>
          <w:rFonts w:cs="Times New Roman"/>
          <w:lang w:val="es-ES"/>
        </w:rPr>
        <w:fldChar w:fldCharType="separate"/>
      </w:r>
      <w:r w:rsidR="007C273E" w:rsidRPr="007C273E">
        <w:rPr>
          <w:rFonts w:cs="Times New Roman"/>
          <w:noProof/>
          <w:lang w:val="es-ES"/>
        </w:rPr>
        <w:t>(30)</w:t>
      </w:r>
      <w:r w:rsidR="00D95FB0" w:rsidRPr="0039004D">
        <w:rPr>
          <w:rFonts w:cs="Times New Roman"/>
          <w:lang w:val="es-ES"/>
        </w:rPr>
        <w:fldChar w:fldCharType="end"/>
      </w:r>
      <w:r w:rsidR="00667851" w:rsidRPr="0039004D">
        <w:rPr>
          <w:rFonts w:cs="Times New Roman"/>
          <w:lang w:val="es-ES"/>
        </w:rPr>
        <w:t>. E</w:t>
      </w:r>
      <w:r w:rsidR="0061457F" w:rsidRPr="0039004D">
        <w:rPr>
          <w:rFonts w:cs="Times New Roman"/>
          <w:lang w:val="es-ES"/>
        </w:rPr>
        <w:t xml:space="preserve">sto </w:t>
      </w:r>
      <w:r w:rsidR="00B70F80" w:rsidRPr="0039004D">
        <w:rPr>
          <w:rFonts w:cs="Times New Roman"/>
          <w:lang w:val="es-ES"/>
        </w:rPr>
        <w:t>viene de</w:t>
      </w:r>
      <w:r w:rsidR="0061457F" w:rsidRPr="0039004D">
        <w:rPr>
          <w:rFonts w:cs="Times New Roman"/>
          <w:lang w:val="es-ES"/>
        </w:rPr>
        <w:t xml:space="preserve"> la mano con una mejor conectividad a la red y el aumento de uso de smartphones. </w:t>
      </w:r>
    </w:p>
    <w:p w14:paraId="125E7137" w14:textId="30A2D75B" w:rsidR="0061457F" w:rsidRPr="0039004D" w:rsidRDefault="0061457F" w:rsidP="00262D6E">
      <w:pPr>
        <w:spacing w:line="360" w:lineRule="auto"/>
        <w:jc w:val="both"/>
        <w:rPr>
          <w:rFonts w:cs="Times New Roman"/>
          <w:lang w:val="es-ES"/>
        </w:rPr>
      </w:pPr>
      <w:r w:rsidRPr="0039004D">
        <w:rPr>
          <w:rFonts w:cs="Times New Roman"/>
          <w:lang w:val="es-ES"/>
        </w:rPr>
        <w:t>En el ámbito público, recientemente</w:t>
      </w:r>
      <w:r w:rsidR="00D54AC4" w:rsidRPr="0039004D">
        <w:rPr>
          <w:rFonts w:cs="Times New Roman"/>
          <w:lang w:val="es-ES"/>
        </w:rPr>
        <w:t xml:space="preserve"> la Unidad de Innovación de</w:t>
      </w:r>
      <w:r w:rsidRPr="0039004D">
        <w:rPr>
          <w:rFonts w:cs="Times New Roman"/>
          <w:lang w:val="es-ES"/>
        </w:rPr>
        <w:t xml:space="preserve"> la Presidencia del Consejo de Ministros ha sacado una nueva plataforma web </w:t>
      </w:r>
      <w:r w:rsidR="00D95FB0" w:rsidRPr="0039004D">
        <w:rPr>
          <w:rFonts w:cs="Times New Roman"/>
          <w:lang w:val="es-ES"/>
        </w:rPr>
        <w:fldChar w:fldCharType="begin" w:fldLock="1"/>
      </w:r>
      <w:r w:rsidR="00D963F6">
        <w:rPr>
          <w:rFonts w:cs="Times New Roman"/>
          <w:lang w:val="es-ES"/>
        </w:rPr>
        <w:instrText>ADDIN CSL_CITATION { "citationItems" : [ { "id" : "ITEM-1", "itemData" : { "URL" : "http://semanaeconomica.com/caso/gob-pe-y-el-reto-de-un-estado-simple-digital-y-humano/", "accessed" : { "date-parts" : [ [ "2018", "1", "23" ] ] }, "id" : "ITEM-1", "issued" : { "date-parts" : [ [ "0" ] ] }, "title" : "Gob.pe, y el reto de un Estado simple, digital y humano | La Hora de la Transformaci\u00f3n", "type" : "webpage" }, "uris" : [ "http://www.mendeley.com/documents/?uuid=368745dc-3a98-39c7-888d-3d156c64e15b" ] } ], "mendeley" : { "formattedCitation" : "(31)", "plainTextFormattedCitation" : "(31)", "previouslyFormattedCitation" : "(31)" }, "properties" : {  }, "schema" : "https://github.com/citation-style-language/schema/raw/master/csl-citation.json" }</w:instrText>
      </w:r>
      <w:r w:rsidR="00D95FB0" w:rsidRPr="0039004D">
        <w:rPr>
          <w:rFonts w:cs="Times New Roman"/>
          <w:lang w:val="es-ES"/>
        </w:rPr>
        <w:fldChar w:fldCharType="separate"/>
      </w:r>
      <w:r w:rsidR="007C273E" w:rsidRPr="007C273E">
        <w:rPr>
          <w:rFonts w:cs="Times New Roman"/>
          <w:noProof/>
          <w:lang w:val="es-ES"/>
        </w:rPr>
        <w:t>(31)</w:t>
      </w:r>
      <w:r w:rsidR="00D95FB0" w:rsidRPr="0039004D">
        <w:rPr>
          <w:rFonts w:cs="Times New Roman"/>
          <w:lang w:val="es-ES"/>
        </w:rPr>
        <w:fldChar w:fldCharType="end"/>
      </w:r>
      <w:r w:rsidRPr="0039004D">
        <w:rPr>
          <w:rFonts w:cs="Times New Roman"/>
          <w:lang w:val="es-ES"/>
        </w:rPr>
        <w:t xml:space="preserve"> que busca </w:t>
      </w:r>
      <w:r w:rsidR="0061601E" w:rsidRPr="0039004D">
        <w:rPr>
          <w:rFonts w:cs="Times New Roman"/>
          <w:lang w:val="es-ES"/>
        </w:rPr>
        <w:t xml:space="preserve">integrar a todos los portales ministeriales y </w:t>
      </w:r>
      <w:r w:rsidRPr="0039004D">
        <w:rPr>
          <w:rFonts w:cs="Times New Roman"/>
          <w:lang w:val="es-ES"/>
        </w:rPr>
        <w:t xml:space="preserve">ser la plataforma única de orientación para el ciudadano peruano donde </w:t>
      </w:r>
      <w:r w:rsidR="0061601E" w:rsidRPr="0039004D">
        <w:rPr>
          <w:rFonts w:cs="Times New Roman"/>
          <w:lang w:val="es-ES"/>
        </w:rPr>
        <w:t>para</w:t>
      </w:r>
      <w:r w:rsidRPr="0039004D">
        <w:rPr>
          <w:rFonts w:cs="Times New Roman"/>
          <w:lang w:val="es-ES"/>
        </w:rPr>
        <w:t xml:space="preserve"> simplificar la información sobre trámites y servicios del Estado Peruano</w:t>
      </w:r>
      <w:r w:rsidR="0061601E" w:rsidRPr="0039004D">
        <w:rPr>
          <w:rFonts w:cs="Times New Roman"/>
          <w:lang w:val="es-ES"/>
        </w:rPr>
        <w:t>. Esta iniciativa es el primer intento de parte del Estado Peruano para acercarse con los ciudadanos</w:t>
      </w:r>
      <w:r w:rsidR="003F6BAC" w:rsidRPr="0039004D">
        <w:rPr>
          <w:rFonts w:cs="Times New Roman"/>
          <w:lang w:val="es-ES"/>
        </w:rPr>
        <w:t xml:space="preserve"> ya que el objetivo principal de esta iniciativa es reinventar, desde un punto de vista digital, todos los procesos utilizando metodologías de innovación. </w:t>
      </w:r>
      <w:r w:rsidRPr="0039004D">
        <w:rPr>
          <w:rFonts w:cs="Times New Roman"/>
          <w:lang w:val="es-ES"/>
        </w:rPr>
        <w:t xml:space="preserve">Dicha web fue concebida </w:t>
      </w:r>
      <w:r w:rsidR="000915BE" w:rsidRPr="0039004D">
        <w:rPr>
          <w:rFonts w:cs="Times New Roman"/>
          <w:lang w:val="es-ES"/>
        </w:rPr>
        <w:t>utilizando</w:t>
      </w:r>
      <w:r w:rsidRPr="0039004D">
        <w:rPr>
          <w:rFonts w:cs="Times New Roman"/>
          <w:lang w:val="es-ES"/>
        </w:rPr>
        <w:t xml:space="preserve"> metodología</w:t>
      </w:r>
      <w:r w:rsidR="000915BE" w:rsidRPr="0039004D">
        <w:rPr>
          <w:rFonts w:cs="Times New Roman"/>
          <w:lang w:val="es-ES"/>
        </w:rPr>
        <w:t>s</w:t>
      </w:r>
      <w:r w:rsidRPr="0039004D">
        <w:rPr>
          <w:rFonts w:cs="Times New Roman"/>
          <w:lang w:val="es-ES"/>
        </w:rPr>
        <w:t xml:space="preserve"> de User Experience bajo el mando de un equipo multidisciplinario</w:t>
      </w:r>
      <w:r w:rsidR="003F2F21" w:rsidRPr="0039004D">
        <w:rPr>
          <w:rFonts w:cs="Times New Roman"/>
          <w:lang w:val="es-ES"/>
        </w:rPr>
        <w:t xml:space="preserve"> </w:t>
      </w:r>
      <w:r w:rsidR="00D95FB0" w:rsidRPr="0039004D">
        <w:rPr>
          <w:rFonts w:cs="Times New Roman"/>
          <w:lang w:val="es-ES"/>
        </w:rPr>
        <w:fldChar w:fldCharType="begin" w:fldLock="1"/>
      </w:r>
      <w:r w:rsidR="00D963F6">
        <w:rPr>
          <w:rFonts w:cs="Times New Roman"/>
          <w:lang w:val="es-ES"/>
        </w:rPr>
        <w:instrText>ADDIN CSL_CITATION { "citationItems" : [ { "id" : "ITEM-1", "itemData" : { "URL" : "https://blog.gob.pe/post/167955522714/detr\u00e1s-de-gobpe", "accessed" : { "date-parts" : [ [ "2018", "1", "23" ] ] }, "id" : "ITEM-1", "issued" : { "date-parts" : [ [ "0" ] ] }, "title" : "Detr\u00e1s de Gob.pe - gob.pe", "type" : "webpage" }, "uris" : [ "http://www.mendeley.com/documents/?uuid=6bfec4f3-ba8e-36a3-8700-ea89dc089d4c" ] } ], "mendeley" : { "formattedCitation" : "(32)", "plainTextFormattedCitation" : "(32)", "previouslyFormattedCitation" : "(32)" }, "properties" : {  }, "schema" : "https://github.com/citation-style-language/schema/raw/master/csl-citation.json" }</w:instrText>
      </w:r>
      <w:r w:rsidR="00D95FB0" w:rsidRPr="0039004D">
        <w:rPr>
          <w:rFonts w:cs="Times New Roman"/>
          <w:lang w:val="es-ES"/>
        </w:rPr>
        <w:fldChar w:fldCharType="separate"/>
      </w:r>
      <w:r w:rsidR="007C273E" w:rsidRPr="007C273E">
        <w:rPr>
          <w:rFonts w:cs="Times New Roman"/>
          <w:noProof/>
          <w:lang w:val="es-ES"/>
        </w:rPr>
        <w:t>(32)</w:t>
      </w:r>
      <w:r w:rsidR="00D95FB0" w:rsidRPr="0039004D">
        <w:rPr>
          <w:rFonts w:cs="Times New Roman"/>
          <w:lang w:val="es-ES"/>
        </w:rPr>
        <w:fldChar w:fldCharType="end"/>
      </w:r>
      <w:r w:rsidR="003F2F21" w:rsidRPr="0039004D">
        <w:rPr>
          <w:rFonts w:cs="Times New Roman"/>
          <w:lang w:val="es-ES"/>
        </w:rPr>
        <w:t xml:space="preserve">. </w:t>
      </w:r>
      <w:r w:rsidR="00F61523" w:rsidRPr="0039004D">
        <w:rPr>
          <w:rFonts w:cs="Times New Roman"/>
          <w:lang w:val="es-ES"/>
        </w:rPr>
        <w:t>Se</w:t>
      </w:r>
      <w:r w:rsidR="000915BE" w:rsidRPr="0039004D">
        <w:rPr>
          <w:rFonts w:cs="Times New Roman"/>
          <w:lang w:val="es-ES"/>
        </w:rPr>
        <w:t xml:space="preserve"> busca facilitarle las experiencias gubernamentales a los ciudadanos y mostrar una cara más humana del Estado tanto en su lenguaje como en sus procesos</w:t>
      </w:r>
      <w:r w:rsidR="003F2F21" w:rsidRPr="0039004D">
        <w:rPr>
          <w:rFonts w:cs="Times New Roman"/>
          <w:lang w:val="es-ES"/>
        </w:rPr>
        <w:t xml:space="preserve"> </w:t>
      </w:r>
      <w:r w:rsidR="00D95FB0" w:rsidRPr="0039004D">
        <w:rPr>
          <w:rFonts w:cs="Times New Roman"/>
          <w:lang w:val="es-ES"/>
        </w:rPr>
        <w:fldChar w:fldCharType="begin" w:fldLock="1"/>
      </w:r>
      <w:r w:rsidR="00D963F6">
        <w:rPr>
          <w:rFonts w:cs="Times New Roman"/>
          <w:lang w:val="es-ES"/>
        </w:rPr>
        <w:instrText>ADDIN CSL_CITATION { "citationItems" : [ { "id" : "ITEM-1", "itemData" : { "URL" : "http://semanaeconomica.com/caso/gob-pe-y-el-reto-de-un-estado-simple-digital-y-humano/", "accessed" : { "date-parts" : [ [ "2018", "1", "23" ] ] }, "id" : "ITEM-1", "issued" : { "date-parts" : [ [ "0" ] ] }, "title" : "Gob.pe, y el reto de un Estado simple, digital y humano | La Hora de la Transformaci\u00f3n", "type" : "webpage" }, "uris" : [ "http://www.mendeley.com/documents/?uuid=368745dc-3a98-39c7-888d-3d156c64e15b" ] } ], "mendeley" : { "formattedCitation" : "(31)", "plainTextFormattedCitation" : "(31)", "previouslyFormattedCitation" : "(31)" }, "properties" : {  }, "schema" : "https://github.com/citation-style-language/schema/raw/master/csl-citation.json" }</w:instrText>
      </w:r>
      <w:r w:rsidR="00D95FB0" w:rsidRPr="0039004D">
        <w:rPr>
          <w:rFonts w:cs="Times New Roman"/>
          <w:lang w:val="es-ES"/>
        </w:rPr>
        <w:fldChar w:fldCharType="separate"/>
      </w:r>
      <w:r w:rsidR="007C273E" w:rsidRPr="007C273E">
        <w:rPr>
          <w:rFonts w:cs="Times New Roman"/>
          <w:noProof/>
          <w:lang w:val="es-ES"/>
        </w:rPr>
        <w:t>(31)</w:t>
      </w:r>
      <w:r w:rsidR="00D95FB0" w:rsidRPr="0039004D">
        <w:rPr>
          <w:rFonts w:cs="Times New Roman"/>
          <w:lang w:val="es-ES"/>
        </w:rPr>
        <w:fldChar w:fldCharType="end"/>
      </w:r>
      <w:r w:rsidRPr="0039004D">
        <w:rPr>
          <w:rFonts w:cs="Times New Roman"/>
          <w:lang w:val="es-ES"/>
        </w:rPr>
        <w:t>.</w:t>
      </w:r>
    </w:p>
    <w:p w14:paraId="4C29F444" w14:textId="77777777" w:rsidR="0061601E" w:rsidRPr="0039004D" w:rsidRDefault="0061601E" w:rsidP="00262D6E">
      <w:pPr>
        <w:spacing w:line="360" w:lineRule="auto"/>
        <w:jc w:val="both"/>
        <w:rPr>
          <w:rFonts w:cs="Times New Roman"/>
          <w:lang w:val="es-ES"/>
        </w:rPr>
      </w:pPr>
    </w:p>
    <w:p w14:paraId="008CB1C5" w14:textId="77777777" w:rsidR="00562533" w:rsidRPr="0039004D" w:rsidRDefault="00562533" w:rsidP="00000899">
      <w:pPr>
        <w:pStyle w:val="Ttulo3"/>
      </w:pPr>
      <w:bookmarkStart w:id="17" w:name="_Toc508100423"/>
      <w:r w:rsidRPr="0039004D">
        <w:lastRenderedPageBreak/>
        <w:t>Diseño centrado en el usuario en el sector salud: Importancia</w:t>
      </w:r>
      <w:bookmarkEnd w:id="17"/>
    </w:p>
    <w:p w14:paraId="308C769C" w14:textId="77777777" w:rsidR="00B674F0" w:rsidRPr="0039004D" w:rsidRDefault="00B674F0" w:rsidP="00262D6E">
      <w:pPr>
        <w:spacing w:line="360" w:lineRule="auto"/>
        <w:jc w:val="both"/>
        <w:rPr>
          <w:rFonts w:cs="Times New Roman"/>
          <w:lang w:val="es-ES"/>
        </w:rPr>
      </w:pPr>
    </w:p>
    <w:p w14:paraId="17AF0050" w14:textId="063A1527" w:rsidR="00B674F0" w:rsidRPr="0039004D" w:rsidRDefault="00F54311" w:rsidP="00262D6E">
      <w:pPr>
        <w:spacing w:line="360" w:lineRule="auto"/>
        <w:jc w:val="both"/>
        <w:rPr>
          <w:rFonts w:cs="Times New Roman"/>
          <w:lang w:val="es-ES"/>
        </w:rPr>
      </w:pPr>
      <w:r w:rsidRPr="0039004D">
        <w:rPr>
          <w:rFonts w:cs="Times New Roman"/>
          <w:lang w:val="es-ES"/>
        </w:rPr>
        <w:t>La Experiencias del Usuario</w:t>
      </w:r>
      <w:r w:rsidR="0061457F" w:rsidRPr="0039004D">
        <w:rPr>
          <w:rFonts w:cs="Times New Roman"/>
          <w:lang w:val="es-ES"/>
        </w:rPr>
        <w:t xml:space="preserve"> (User Experience, UX) </w:t>
      </w:r>
      <w:r w:rsidRPr="0039004D">
        <w:rPr>
          <w:rFonts w:cs="Times New Roman"/>
          <w:lang w:val="es-ES"/>
        </w:rPr>
        <w:t xml:space="preserve"> </w:t>
      </w:r>
      <w:r w:rsidR="0061457F" w:rsidRPr="0039004D">
        <w:rPr>
          <w:rFonts w:cs="Times New Roman"/>
          <w:lang w:val="es-ES"/>
        </w:rPr>
        <w:t xml:space="preserve">no es ajena al ámbito salud, por más que en el Perú no se </w:t>
      </w:r>
      <w:r w:rsidR="003E4989" w:rsidRPr="0039004D">
        <w:rPr>
          <w:rFonts w:cs="Times New Roman"/>
          <w:lang w:val="es-ES"/>
        </w:rPr>
        <w:t>esté</w:t>
      </w:r>
      <w:r w:rsidR="0061457F" w:rsidRPr="0039004D">
        <w:rPr>
          <w:rFonts w:cs="Times New Roman"/>
          <w:lang w:val="es-ES"/>
        </w:rPr>
        <w:t xml:space="preserve"> utilizando en dicha área todavía. </w:t>
      </w:r>
      <w:r w:rsidR="00B674F0" w:rsidRPr="0039004D">
        <w:rPr>
          <w:rFonts w:cs="Times New Roman"/>
          <w:lang w:val="es-ES"/>
        </w:rPr>
        <w:t xml:space="preserve">La experiencia de Usuario y los principios del Diseño Centrado en el Usuario (User-centered design, UCD) en Tecnologías de Información en Salud (Health Information Technology, HIT) han sido identificados como fundamentales por la Asociación Médica Americana en conjunto con el gobierno de Estados Unidos, ya que consideran a estos enfoques como requerimientos críticos al momento de crear un sistema clínico </w:t>
      </w:r>
      <w:r w:rsidR="00D95FB0" w:rsidRPr="0039004D">
        <w:rPr>
          <w:rFonts w:cs="Times New Roman"/>
          <w:lang w:val="es-ES"/>
        </w:rPr>
        <w:fldChar w:fldCharType="begin" w:fldLock="1"/>
      </w:r>
      <w:r w:rsidR="00D963F6">
        <w:rPr>
          <w:rFonts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33)", "plainTextFormattedCitation" : "(33)", "previouslyFormattedCitation" : "(33)" }, "properties" : {  }, "schema" : "https://github.com/citation-style-language/schema/raw/master/csl-citation.json" }</w:instrText>
      </w:r>
      <w:r w:rsidR="00D95FB0" w:rsidRPr="0039004D">
        <w:rPr>
          <w:rFonts w:cs="Times New Roman"/>
          <w:lang w:val="es-ES"/>
        </w:rPr>
        <w:fldChar w:fldCharType="separate"/>
      </w:r>
      <w:r w:rsidR="007C273E" w:rsidRPr="007C273E">
        <w:rPr>
          <w:rFonts w:cs="Times New Roman"/>
          <w:noProof/>
          <w:lang w:val="es-ES"/>
        </w:rPr>
        <w:t>(33)</w:t>
      </w:r>
      <w:r w:rsidR="00D95FB0" w:rsidRPr="0039004D">
        <w:rPr>
          <w:rFonts w:cs="Times New Roman"/>
          <w:lang w:val="es-ES"/>
        </w:rPr>
        <w:fldChar w:fldCharType="end"/>
      </w:r>
      <w:r w:rsidR="007B7445" w:rsidRPr="0039004D">
        <w:rPr>
          <w:rFonts w:cs="Times New Roman"/>
          <w:lang w:val="es-ES"/>
        </w:rPr>
        <w:t>.</w:t>
      </w:r>
      <w:r w:rsidR="00B674F0" w:rsidRPr="0039004D">
        <w:rPr>
          <w:rFonts w:cs="Times New Roman"/>
          <w:lang w:val="es-ES"/>
        </w:rPr>
        <w:t xml:space="preserve"> Sin ellos, no se puede garantizar que un sistema clínico sea usable y útil para lo que se deseaba</w:t>
      </w:r>
      <w:r w:rsidR="007B7445" w:rsidRPr="0039004D">
        <w:rPr>
          <w:rFonts w:cs="Times New Roman"/>
          <w:lang w:val="es-ES"/>
        </w:rPr>
        <w:t>.</w:t>
      </w:r>
      <w:r w:rsidR="00B674F0" w:rsidRPr="0039004D">
        <w:rPr>
          <w:rFonts w:cs="Times New Roman"/>
          <w:lang w:val="es-ES"/>
        </w:rPr>
        <w:t xml:space="preserve"> Existen estudios donde se demuestra que la creación de un diseño apropiado para la visualización de datos médicos es valioso para conseguir la participación y compromiso del paciente </w:t>
      </w:r>
      <w:r w:rsidR="00D95FB0" w:rsidRPr="0039004D">
        <w:rPr>
          <w:rFonts w:cs="Times New Roman"/>
          <w:lang w:val="es-ES"/>
        </w:rPr>
        <w:fldChar w:fldCharType="begin" w:fldLock="1"/>
      </w:r>
      <w:r w:rsidR="00D963F6">
        <w:rPr>
          <w:rFonts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4)", "plainTextFormattedCitation" : "(34)", "previouslyFormattedCitation" : "(34)" }, "properties" : {  }, "schema" : "https://github.com/citation-style-language/schema/raw/master/csl-citation.json" }</w:instrText>
      </w:r>
      <w:r w:rsidR="00D95FB0" w:rsidRPr="0039004D">
        <w:rPr>
          <w:rFonts w:cs="Times New Roman"/>
          <w:lang w:val="es-ES"/>
        </w:rPr>
        <w:fldChar w:fldCharType="separate"/>
      </w:r>
      <w:r w:rsidR="007C273E" w:rsidRPr="007C273E">
        <w:rPr>
          <w:rFonts w:cs="Times New Roman"/>
          <w:noProof/>
          <w:lang w:val="es-ES"/>
        </w:rPr>
        <w:t>(34)</w:t>
      </w:r>
      <w:r w:rsidR="00D95FB0" w:rsidRPr="0039004D">
        <w:rPr>
          <w:rFonts w:cs="Times New Roman"/>
          <w:lang w:val="es-ES"/>
        </w:rPr>
        <w:fldChar w:fldCharType="end"/>
      </w:r>
      <w:r w:rsidR="00B674F0" w:rsidRPr="0039004D">
        <w:rPr>
          <w:rFonts w:cs="Times New Roman"/>
          <w:lang w:val="es-ES"/>
        </w:rPr>
        <w:t xml:space="preserve">, asegurando su funcionalidad y aumentando la probabilidad de conseguir los resultados esperados </w:t>
      </w:r>
      <w:r w:rsidR="00D95FB0" w:rsidRPr="0039004D">
        <w:rPr>
          <w:rFonts w:cs="Times New Roman"/>
          <w:lang w:val="es-ES"/>
        </w:rPr>
        <w:fldChar w:fldCharType="begin" w:fldLock="1"/>
      </w:r>
      <w:r w:rsidR="00D963F6">
        <w:rPr>
          <w:rFonts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5)", "plainTextFormattedCitation" : "(35)", "previouslyFormattedCitation" : "(35)" }, "properties" : {  }, "schema" : "https://github.com/citation-style-language/schema/raw/master/csl-citation.json" }</w:instrText>
      </w:r>
      <w:r w:rsidR="00D95FB0" w:rsidRPr="0039004D">
        <w:rPr>
          <w:rFonts w:cs="Times New Roman"/>
          <w:lang w:val="es-ES"/>
        </w:rPr>
        <w:fldChar w:fldCharType="separate"/>
      </w:r>
      <w:r w:rsidR="007C273E" w:rsidRPr="007C273E">
        <w:rPr>
          <w:rFonts w:cs="Times New Roman"/>
          <w:noProof/>
          <w:lang w:val="es-ES"/>
        </w:rPr>
        <w:t>(35)</w:t>
      </w:r>
      <w:r w:rsidR="00D95FB0" w:rsidRPr="0039004D">
        <w:rPr>
          <w:rFonts w:cs="Times New Roman"/>
          <w:lang w:val="es-ES"/>
        </w:rPr>
        <w:fldChar w:fldCharType="end"/>
      </w:r>
      <w:r w:rsidR="007B7445" w:rsidRPr="0039004D">
        <w:rPr>
          <w:rFonts w:cs="Times New Roman"/>
          <w:lang w:val="es-ES"/>
        </w:rPr>
        <w:t>.</w:t>
      </w:r>
      <w:r w:rsidR="00B674F0" w:rsidRPr="0039004D">
        <w:rPr>
          <w:rFonts w:cs="Times New Roman"/>
          <w:lang w:val="es-ES"/>
        </w:rPr>
        <w:t xml:space="preserve"> </w:t>
      </w:r>
    </w:p>
    <w:p w14:paraId="2FABC089" w14:textId="77777777" w:rsidR="00B674F0" w:rsidRPr="0039004D" w:rsidRDefault="00B674F0" w:rsidP="00262D6E">
      <w:pPr>
        <w:spacing w:line="360" w:lineRule="auto"/>
        <w:jc w:val="both"/>
        <w:rPr>
          <w:rFonts w:cs="Times New Roman"/>
          <w:lang w:val="es-ES"/>
        </w:rPr>
      </w:pPr>
    </w:p>
    <w:p w14:paraId="6B062431" w14:textId="77777777" w:rsidR="00B674F0" w:rsidRPr="0039004D" w:rsidRDefault="00B674F0" w:rsidP="00262D6E">
      <w:pPr>
        <w:spacing w:line="360" w:lineRule="auto"/>
        <w:jc w:val="both"/>
        <w:rPr>
          <w:rFonts w:cs="Times New Roman"/>
          <w:lang w:val="es-ES"/>
        </w:rPr>
      </w:pPr>
      <w:r w:rsidRPr="0039004D">
        <w:rPr>
          <w:rFonts w:cs="Times New Roman"/>
          <w:lang w:val="es-ES"/>
        </w:rPr>
        <w:t>Estos enfoques se están empezando a utilizar de forma consistente en el sector, con la principal idea de evitar fracasos en desarrollo de sistemas informáticos, ya que implica una mejora de la eficiencia, optimización de los procesos y servicios, reducción de costos y, principalmente, una mejora de la satisfacción y fidelización del paciente en el sistema de salud</w:t>
      </w:r>
      <w:r w:rsidR="007B7445" w:rsidRPr="0039004D">
        <w:rPr>
          <w:rFonts w:cs="Times New Roman"/>
          <w:lang w:val="es-ES"/>
        </w:rPr>
        <w:t>.</w:t>
      </w:r>
    </w:p>
    <w:p w14:paraId="65A75AE1" w14:textId="77777777" w:rsidR="003E4989" w:rsidRPr="0039004D" w:rsidRDefault="003E4989" w:rsidP="00262D6E">
      <w:pPr>
        <w:spacing w:line="360" w:lineRule="auto"/>
        <w:jc w:val="both"/>
        <w:rPr>
          <w:rFonts w:cs="Times New Roman"/>
          <w:lang w:val="es-ES"/>
        </w:rPr>
      </w:pPr>
    </w:p>
    <w:p w14:paraId="605661B2" w14:textId="77777777" w:rsidR="00562533" w:rsidRPr="0039004D" w:rsidRDefault="00562533" w:rsidP="00262D6E">
      <w:pPr>
        <w:pStyle w:val="Ttulo2"/>
        <w:numPr>
          <w:ilvl w:val="0"/>
          <w:numId w:val="17"/>
        </w:numPr>
        <w:spacing w:line="360" w:lineRule="auto"/>
        <w:rPr>
          <w:rFonts w:cs="Times New Roman"/>
          <w:szCs w:val="24"/>
          <w:lang w:val="es-ES"/>
        </w:rPr>
      </w:pPr>
      <w:bookmarkStart w:id="18" w:name="_Toc508100424"/>
      <w:r w:rsidRPr="0039004D">
        <w:rPr>
          <w:rFonts w:cs="Times New Roman"/>
          <w:szCs w:val="24"/>
          <w:lang w:val="es-ES"/>
        </w:rPr>
        <w:t>Caso: SUSALUD – Perú</w:t>
      </w:r>
      <w:bookmarkEnd w:id="18"/>
    </w:p>
    <w:p w14:paraId="6CEEE272" w14:textId="77777777" w:rsidR="00262D6E" w:rsidRPr="0039004D" w:rsidRDefault="00262D6E" w:rsidP="00262D6E">
      <w:pPr>
        <w:rPr>
          <w:lang w:val="es-ES"/>
        </w:rPr>
      </w:pPr>
    </w:p>
    <w:p w14:paraId="23722820" w14:textId="77777777" w:rsidR="00562533" w:rsidRPr="0039004D" w:rsidRDefault="00262D6E" w:rsidP="00000899">
      <w:pPr>
        <w:pStyle w:val="Ttulo3"/>
      </w:pPr>
      <w:bookmarkStart w:id="19" w:name="_Toc508100425"/>
      <w:r w:rsidRPr="0039004D">
        <w:t>D</w:t>
      </w:r>
      <w:r w:rsidR="00562533" w:rsidRPr="0039004D">
        <w:t>escripción</w:t>
      </w:r>
      <w:bookmarkEnd w:id="19"/>
    </w:p>
    <w:p w14:paraId="6D7A1F13" w14:textId="77777777" w:rsidR="00262D6E" w:rsidRPr="0039004D" w:rsidRDefault="00262D6E" w:rsidP="00262D6E">
      <w:pPr>
        <w:spacing w:line="360" w:lineRule="auto"/>
        <w:jc w:val="both"/>
        <w:rPr>
          <w:rFonts w:cs="Times New Roman"/>
          <w:lang w:val="es-ES"/>
        </w:rPr>
      </w:pPr>
    </w:p>
    <w:p w14:paraId="010718BD" w14:textId="77777777" w:rsidR="00652560" w:rsidRPr="0039004D" w:rsidRDefault="00652560" w:rsidP="00262D6E">
      <w:pPr>
        <w:spacing w:line="360" w:lineRule="auto"/>
        <w:jc w:val="both"/>
        <w:rPr>
          <w:rFonts w:cs="Times New Roman"/>
          <w:lang w:val="es-ES"/>
        </w:rPr>
      </w:pPr>
      <w:r w:rsidRPr="0039004D">
        <w:rPr>
          <w:rFonts w:cs="Times New Roman"/>
          <w:lang w:val="es-ES"/>
        </w:rPr>
        <w:t xml:space="preserve">La Superintendencia Nacional de Salud (SUSALUD) es la encargada de proteger los derechos en salud del ciudadano peruano, orientando sus acciones hacia el empoderamiento para colocar al ciudadano en el centro del sistema de salud, sin importar las condiciones de su seguro </w:t>
      </w:r>
      <w:r w:rsidR="004C67AC" w:rsidRPr="0039004D">
        <w:rPr>
          <w:rFonts w:cs="Times New Roman"/>
          <w:lang w:val="es-ES"/>
        </w:rPr>
        <w:t>médico</w:t>
      </w:r>
      <w:r w:rsidRPr="0039004D">
        <w:rPr>
          <w:rFonts w:cs="Times New Roman"/>
          <w:lang w:val="es-ES"/>
        </w:rPr>
        <w:t xml:space="preserve"> ni el lugar donde se atiende</w:t>
      </w:r>
      <w:r w:rsidR="007B7445" w:rsidRPr="0039004D">
        <w:rPr>
          <w:rFonts w:cs="Times New Roman"/>
          <w:lang w:val="es-ES"/>
        </w:rPr>
        <w:t>.</w:t>
      </w:r>
      <w:r w:rsidRPr="0039004D">
        <w:rPr>
          <w:rFonts w:cs="Times New Roman"/>
          <w:lang w:val="es-ES"/>
        </w:rPr>
        <w:t xml:space="preserve"> SUSALUD tiene autoridad tanto en instituciones públicas, privadas y mixtas, en Instituciones Prestadoras de Salud (IPRESS) y en Instituciones Administradoras de Fondos de Aseguramiento en Salud (IAFAS)</w:t>
      </w:r>
      <w:r w:rsidR="007B7445" w:rsidRPr="0039004D">
        <w:rPr>
          <w:rFonts w:cs="Times New Roman"/>
          <w:lang w:val="es-ES"/>
        </w:rPr>
        <w:t>.</w:t>
      </w:r>
      <w:r w:rsidRPr="0039004D">
        <w:rPr>
          <w:rFonts w:cs="Times New Roman"/>
          <w:lang w:val="es-ES"/>
        </w:rPr>
        <w:t xml:space="preserve"> </w:t>
      </w:r>
    </w:p>
    <w:p w14:paraId="084CAF74" w14:textId="77777777" w:rsidR="00652560" w:rsidRPr="0039004D" w:rsidRDefault="00652560" w:rsidP="00262D6E">
      <w:pPr>
        <w:spacing w:line="360" w:lineRule="auto"/>
        <w:jc w:val="both"/>
        <w:rPr>
          <w:rFonts w:cs="Times New Roman"/>
          <w:lang w:val="es-ES"/>
        </w:rPr>
      </w:pPr>
    </w:p>
    <w:p w14:paraId="00F3AFBD" w14:textId="77777777" w:rsidR="00652560" w:rsidRPr="0039004D" w:rsidRDefault="00652560" w:rsidP="00262D6E">
      <w:pPr>
        <w:spacing w:line="360" w:lineRule="auto"/>
        <w:jc w:val="both"/>
        <w:rPr>
          <w:rFonts w:cs="Times New Roman"/>
          <w:lang w:val="es-ES"/>
        </w:rPr>
      </w:pPr>
      <w:r w:rsidRPr="0039004D">
        <w:rPr>
          <w:rFonts w:cs="Times New Roman"/>
          <w:lang w:val="es-ES"/>
        </w:rPr>
        <w:t>Cuenta con 4 líneas de acción:</w:t>
      </w:r>
    </w:p>
    <w:p w14:paraId="1FA9A64A" w14:textId="77777777" w:rsidR="00652560" w:rsidRPr="0039004D" w:rsidRDefault="00652560" w:rsidP="00262D6E">
      <w:pPr>
        <w:spacing w:line="360" w:lineRule="auto"/>
        <w:jc w:val="both"/>
        <w:rPr>
          <w:rFonts w:cs="Times New Roman"/>
          <w:lang w:val="es-ES"/>
        </w:rPr>
      </w:pPr>
    </w:p>
    <w:p w14:paraId="4A5D1EB1"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omoción y protección de los derechos en salud</w:t>
      </w:r>
      <w:r w:rsidR="007B7445" w:rsidRPr="0039004D">
        <w:rPr>
          <w:rFonts w:cs="Times New Roman"/>
          <w:lang w:val="es-ES"/>
        </w:rPr>
        <w:t>.</w:t>
      </w:r>
    </w:p>
    <w:p w14:paraId="716F43AA"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evención, mediante supervisión a los establecimientos de salud</w:t>
      </w:r>
      <w:r w:rsidR="007B7445" w:rsidRPr="0039004D">
        <w:rPr>
          <w:rFonts w:cs="Times New Roman"/>
          <w:lang w:val="es-ES"/>
        </w:rPr>
        <w:t>.</w:t>
      </w:r>
    </w:p>
    <w:p w14:paraId="5483C904"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Restitución al derecho, por medio de fiscalización, medidas correctivas y sanciones cuando se ameriten</w:t>
      </w:r>
      <w:r w:rsidR="007B7445" w:rsidRPr="0039004D">
        <w:rPr>
          <w:rFonts w:cs="Times New Roman"/>
          <w:lang w:val="es-ES"/>
        </w:rPr>
        <w:t>.</w:t>
      </w:r>
    </w:p>
    <w:p w14:paraId="5EC38CD2"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Investigación y Desarrollo, por medio de sistemas de información</w:t>
      </w:r>
      <w:r w:rsidR="007B7445" w:rsidRPr="0039004D">
        <w:rPr>
          <w:rFonts w:cs="Times New Roman"/>
          <w:lang w:val="es-ES"/>
        </w:rPr>
        <w:t>.</w:t>
      </w:r>
    </w:p>
    <w:p w14:paraId="0EFE437C" w14:textId="77777777" w:rsidR="00652560" w:rsidRPr="0039004D" w:rsidRDefault="00652560" w:rsidP="00262D6E">
      <w:pPr>
        <w:spacing w:line="360" w:lineRule="auto"/>
        <w:jc w:val="both"/>
        <w:rPr>
          <w:rFonts w:cs="Times New Roman"/>
          <w:lang w:val="es-ES"/>
        </w:rPr>
      </w:pPr>
    </w:p>
    <w:p w14:paraId="4B6FB4CD" w14:textId="7770EABB" w:rsidR="00652560" w:rsidRPr="0039004D" w:rsidRDefault="00652560" w:rsidP="00262D6E">
      <w:pPr>
        <w:spacing w:line="360" w:lineRule="auto"/>
        <w:jc w:val="both"/>
        <w:rPr>
          <w:rFonts w:cs="Times New Roman"/>
          <w:lang w:val="es-ES"/>
        </w:rPr>
      </w:pPr>
      <w:r w:rsidRPr="0039004D">
        <w:rPr>
          <w:rFonts w:cs="Times New Roman"/>
          <w:lang w:val="es-ES"/>
        </w:rPr>
        <w:t>En la</w:t>
      </w:r>
      <w:r w:rsidR="002D6887" w:rsidRPr="0039004D">
        <w:rPr>
          <w:rFonts w:cs="Times New Roman"/>
          <w:lang w:val="es-ES"/>
        </w:rPr>
        <w:t xml:space="preserve"> actualidad, existen en total 21’119</w:t>
      </w:r>
      <w:r w:rsidRPr="0039004D">
        <w:rPr>
          <w:rFonts w:cs="Times New Roman"/>
          <w:lang w:val="es-ES"/>
        </w:rPr>
        <w:t xml:space="preserve"> IPRESS a nivel nacional, las c</w:t>
      </w:r>
      <w:r w:rsidR="00CA7FE1" w:rsidRPr="0039004D">
        <w:rPr>
          <w:rFonts w:cs="Times New Roman"/>
          <w:lang w:val="es-ES"/>
        </w:rPr>
        <w:t>uales se dividen en privadas (57.79</w:t>
      </w:r>
      <w:r w:rsidRPr="0039004D">
        <w:rPr>
          <w:rFonts w:cs="Times New Roman"/>
          <w:lang w:val="es-ES"/>
        </w:rPr>
        <w:t>% de l</w:t>
      </w:r>
      <w:r w:rsidR="00CA7FE1" w:rsidRPr="0039004D">
        <w:rPr>
          <w:rFonts w:cs="Times New Roman"/>
          <w:lang w:val="es-ES"/>
        </w:rPr>
        <w:t>as instituciones) y públicas (42</w:t>
      </w:r>
      <w:r w:rsidR="007B7445" w:rsidRPr="0039004D">
        <w:rPr>
          <w:rFonts w:cs="Times New Roman"/>
          <w:lang w:val="es-ES"/>
        </w:rPr>
        <w:t>.</w:t>
      </w:r>
      <w:r w:rsidR="00CA7FE1" w:rsidRPr="0039004D">
        <w:rPr>
          <w:rFonts w:cs="Times New Roman"/>
          <w:lang w:val="es-ES"/>
        </w:rPr>
        <w:t>2</w:t>
      </w:r>
      <w:r w:rsidRPr="0039004D">
        <w:rPr>
          <w:rFonts w:cs="Times New Roman"/>
          <w:lang w:val="es-ES"/>
        </w:rPr>
        <w:t xml:space="preserve">0%) </w:t>
      </w:r>
      <w:r w:rsidR="00D95FB0" w:rsidRPr="0039004D">
        <w:rPr>
          <w:rFonts w:cs="Times New Roman"/>
          <w:lang w:val="es-ES"/>
        </w:rPr>
        <w:fldChar w:fldCharType="begin" w:fldLock="1"/>
      </w:r>
      <w:r w:rsidR="00D963F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6)", "plainTextFormattedCitation" : "(36)", "previouslyFormattedCitation" : "(36)" }, "properties" : {  }, "schema" : "https://github.com/citation-style-language/schema/raw/master/csl-citation.json" }</w:instrText>
      </w:r>
      <w:r w:rsidR="00D95FB0" w:rsidRPr="0039004D">
        <w:rPr>
          <w:rFonts w:cs="Times New Roman"/>
          <w:lang w:val="es-ES"/>
        </w:rPr>
        <w:fldChar w:fldCharType="separate"/>
      </w:r>
      <w:r w:rsidR="007C273E" w:rsidRPr="007C273E">
        <w:rPr>
          <w:rFonts w:cs="Times New Roman"/>
          <w:noProof/>
          <w:lang w:val="es-ES"/>
        </w:rPr>
        <w:t>(36)</w:t>
      </w:r>
      <w:r w:rsidR="00D95FB0" w:rsidRPr="0039004D">
        <w:rPr>
          <w:rFonts w:cs="Times New Roman"/>
          <w:lang w:val="es-ES"/>
        </w:rPr>
        <w:fldChar w:fldCharType="end"/>
      </w:r>
      <w:r w:rsidR="007B7445" w:rsidRPr="0039004D">
        <w:rPr>
          <w:rFonts w:cs="Times New Roman"/>
          <w:lang w:val="es-ES"/>
        </w:rPr>
        <w:t>.</w:t>
      </w:r>
    </w:p>
    <w:p w14:paraId="177804A0" w14:textId="77777777" w:rsidR="00652560" w:rsidRPr="0039004D" w:rsidRDefault="00652560" w:rsidP="00262D6E">
      <w:pPr>
        <w:spacing w:line="360" w:lineRule="auto"/>
        <w:jc w:val="both"/>
        <w:rPr>
          <w:rFonts w:cs="Times New Roman"/>
          <w:lang w:val="es-ES"/>
        </w:rPr>
      </w:pPr>
    </w:p>
    <w:p w14:paraId="72563408" w14:textId="4ABC2651" w:rsidR="00652560" w:rsidRPr="0039004D" w:rsidRDefault="00652560" w:rsidP="00262D6E">
      <w:pPr>
        <w:spacing w:line="360" w:lineRule="auto"/>
        <w:jc w:val="both"/>
        <w:rPr>
          <w:rFonts w:cs="Times New Roman"/>
          <w:lang w:val="es-ES"/>
        </w:rPr>
      </w:pPr>
      <w:r w:rsidRPr="0039004D">
        <w:rPr>
          <w:rFonts w:cs="Times New Roman"/>
          <w:lang w:val="es-ES"/>
        </w:rPr>
        <w:t>En el Perú, existen diversas Instituciones Administradoras de Fondos de Aseguramiento en Salud (IAFAS) que</w:t>
      </w:r>
      <w:r w:rsidR="00167787" w:rsidRPr="0039004D">
        <w:rPr>
          <w:rFonts w:cs="Times New Roman"/>
          <w:lang w:val="es-ES"/>
        </w:rPr>
        <w:t>, al 1 de Enero del 2018 contaban</w:t>
      </w:r>
      <w:r w:rsidRPr="0039004D">
        <w:rPr>
          <w:rFonts w:cs="Times New Roman"/>
          <w:lang w:val="es-ES"/>
        </w:rPr>
        <w:t xml:space="preserve"> con un total de </w:t>
      </w:r>
      <w:r w:rsidR="00167787" w:rsidRPr="0039004D">
        <w:rPr>
          <w:rFonts w:cs="Times New Roman"/>
          <w:lang w:val="es-ES"/>
        </w:rPr>
        <w:t>26’763,65</w:t>
      </w:r>
      <w:r w:rsidR="00B25101" w:rsidRPr="0039004D">
        <w:rPr>
          <w:rFonts w:cs="Times New Roman"/>
          <w:lang w:val="es-ES"/>
        </w:rPr>
        <w:t>1</w:t>
      </w:r>
      <w:r w:rsidRPr="0039004D">
        <w:rPr>
          <w:rFonts w:cs="Times New Roman"/>
          <w:lang w:val="es-ES"/>
        </w:rPr>
        <w:t xml:space="preserve"> asegurados</w:t>
      </w:r>
      <w:r w:rsidR="00167787" w:rsidRPr="0039004D">
        <w:rPr>
          <w:rFonts w:cs="Times New Roman"/>
          <w:lang w:val="es-ES"/>
        </w:rPr>
        <w:t>, es decir el 84.99</w:t>
      </w:r>
      <w:r w:rsidR="00520759" w:rsidRPr="0039004D">
        <w:rPr>
          <w:rFonts w:cs="Times New Roman"/>
          <w:lang w:val="es-ES"/>
        </w:rPr>
        <w:t>% del total de los ciudadanos peruanos</w:t>
      </w:r>
      <w:r w:rsidRPr="0039004D">
        <w:rPr>
          <w:rFonts w:cs="Times New Roman"/>
          <w:lang w:val="es-ES"/>
        </w:rPr>
        <w:t xml:space="preserve"> a </w:t>
      </w:r>
      <w:r w:rsidR="0063349C" w:rsidRPr="0039004D">
        <w:rPr>
          <w:rFonts w:cs="Times New Roman"/>
          <w:lang w:val="es-ES"/>
        </w:rPr>
        <w:t>nivel nacional</w:t>
      </w:r>
      <w:r w:rsidR="008623C3" w:rsidRPr="0039004D">
        <w:rPr>
          <w:rFonts w:cs="Times New Roman"/>
          <w:lang w:val="es-ES"/>
        </w:rPr>
        <w:t xml:space="preserve"> de los cuales 16’768’207 son asegurados en Seguro Integral de Salud </w:t>
      </w:r>
      <w:r w:rsidR="00A06B07" w:rsidRPr="0039004D">
        <w:rPr>
          <w:rFonts w:cs="Times New Roman"/>
          <w:lang w:val="es-ES"/>
        </w:rPr>
        <w:t xml:space="preserve">(SIS) </w:t>
      </w:r>
      <w:r w:rsidR="008623C3" w:rsidRPr="0039004D">
        <w:rPr>
          <w:rFonts w:cs="Times New Roman"/>
          <w:lang w:val="es-ES"/>
        </w:rPr>
        <w:t>promovido por el Gobierno del Perú</w:t>
      </w:r>
      <w:r w:rsidR="00B31A52" w:rsidRPr="0039004D">
        <w:rPr>
          <w:rFonts w:cs="Times New Roman"/>
          <w:lang w:val="es-ES"/>
        </w:rPr>
        <w:t xml:space="preserve">, es decir el 62.6% de la población </w:t>
      </w:r>
      <w:r w:rsidR="00D95FB0" w:rsidRPr="0039004D">
        <w:rPr>
          <w:rFonts w:cs="Times New Roman"/>
          <w:lang w:val="es-ES"/>
        </w:rPr>
        <w:fldChar w:fldCharType="begin" w:fldLock="1"/>
      </w:r>
      <w:r w:rsidR="00D963F6">
        <w:rPr>
          <w:rFonts w:cs="Times New Roma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7)", "plainTextFormattedCitation" : "(37)", "previouslyFormattedCitation" : "(37)" }, "properties" : {  }, "schema" : "https://github.com/citation-style-language/schema/raw/master/csl-citation.json" }</w:instrText>
      </w:r>
      <w:r w:rsidR="00D95FB0" w:rsidRPr="0039004D">
        <w:rPr>
          <w:rFonts w:cs="Times New Roman"/>
          <w:lang w:val="es-ES"/>
        </w:rPr>
        <w:fldChar w:fldCharType="separate"/>
      </w:r>
      <w:r w:rsidR="007C273E" w:rsidRPr="007C273E">
        <w:rPr>
          <w:rFonts w:cs="Times New Roman"/>
          <w:noProof/>
          <w:lang w:val="es-ES"/>
        </w:rPr>
        <w:t>(37)</w:t>
      </w:r>
      <w:r w:rsidR="00D95FB0" w:rsidRPr="0039004D">
        <w:rPr>
          <w:rFonts w:cs="Times New Roman"/>
          <w:lang w:val="es-ES"/>
        </w:rPr>
        <w:fldChar w:fldCharType="end"/>
      </w:r>
      <w:r w:rsidR="006903C3" w:rsidRPr="0039004D">
        <w:rPr>
          <w:rFonts w:cs="Times New Roman"/>
          <w:lang w:val="es-ES"/>
        </w:rPr>
        <w:t xml:space="preserve"> dejando</w:t>
      </w:r>
      <w:r w:rsidR="00AF0FD5" w:rsidRPr="0039004D">
        <w:rPr>
          <w:rFonts w:cs="Times New Roman"/>
          <w:lang w:val="es-ES"/>
        </w:rPr>
        <w:t xml:space="preserve"> al 37.4% de la población,</w:t>
      </w:r>
      <w:r w:rsidR="006903C3" w:rsidRPr="0039004D">
        <w:rPr>
          <w:rFonts w:cs="Times New Roman"/>
          <w:lang w:val="es-ES"/>
        </w:rPr>
        <w:t xml:space="preserve"> </w:t>
      </w:r>
      <w:r w:rsidR="00AF0FD5" w:rsidRPr="0039004D">
        <w:rPr>
          <w:rFonts w:cs="Times New Roman"/>
          <w:lang w:val="es-ES"/>
        </w:rPr>
        <w:t>aproximadamente 10 millones de ciudadanos, repartidos entre los seguros de EsSalud, EPS, FFAA y PNP y aseguradoras privadas</w:t>
      </w:r>
      <w:r w:rsidR="0063349C" w:rsidRPr="0039004D">
        <w:rPr>
          <w:rFonts w:cs="Times New Roman"/>
          <w:lang w:val="es-ES"/>
        </w:rPr>
        <w:t>.</w:t>
      </w:r>
    </w:p>
    <w:p w14:paraId="701702CD" w14:textId="77777777" w:rsidR="00CE3D66" w:rsidRPr="0039004D" w:rsidRDefault="00CE3D66" w:rsidP="00262D6E">
      <w:pPr>
        <w:spacing w:line="360" w:lineRule="auto"/>
        <w:jc w:val="both"/>
        <w:rPr>
          <w:rFonts w:cs="Times New Roman"/>
          <w:lang w:val="es-ES"/>
        </w:rPr>
      </w:pPr>
    </w:p>
    <w:p w14:paraId="3DD361E4" w14:textId="77777777" w:rsidR="00562533" w:rsidRPr="0039004D" w:rsidRDefault="00562533" w:rsidP="00000899">
      <w:pPr>
        <w:pStyle w:val="Ttulo3"/>
      </w:pPr>
      <w:bookmarkStart w:id="20" w:name="_Toc508100426"/>
      <w:r w:rsidRPr="0039004D">
        <w:t xml:space="preserve">Sistema de </w:t>
      </w:r>
      <w:r w:rsidR="002E7295" w:rsidRPr="0039004D">
        <w:t>Solicitudes</w:t>
      </w:r>
      <w:r w:rsidR="00ED38D2" w:rsidRPr="0039004D">
        <w:t xml:space="preserve"> en</w:t>
      </w:r>
      <w:r w:rsidR="009B63B8" w:rsidRPr="0039004D">
        <w:t xml:space="preserve"> Atención al Ciudadano</w:t>
      </w:r>
      <w:bookmarkEnd w:id="20"/>
    </w:p>
    <w:p w14:paraId="715F4590" w14:textId="77777777" w:rsidR="008D2441" w:rsidRPr="0039004D" w:rsidRDefault="008D2441" w:rsidP="00262D6E">
      <w:pPr>
        <w:spacing w:line="360" w:lineRule="auto"/>
        <w:jc w:val="both"/>
        <w:rPr>
          <w:rFonts w:cs="Times New Roman"/>
          <w:lang w:val="es-ES"/>
        </w:rPr>
      </w:pPr>
    </w:p>
    <w:p w14:paraId="6EFC8811" w14:textId="77777777" w:rsidR="008D2441" w:rsidRPr="0039004D" w:rsidRDefault="00376FA3" w:rsidP="00262D6E">
      <w:pPr>
        <w:spacing w:line="360" w:lineRule="auto"/>
        <w:jc w:val="both"/>
        <w:rPr>
          <w:rFonts w:cs="Times New Roman"/>
          <w:lang w:val="es-ES"/>
        </w:rPr>
      </w:pPr>
      <w:r w:rsidRPr="0039004D">
        <w:rPr>
          <w:rFonts w:cs="Times New Roman"/>
          <w:lang w:val="es-ES"/>
        </w:rPr>
        <w:t>SUSALUD cuenta con el llamado ‘</w:t>
      </w:r>
      <w:r w:rsidR="002E7295" w:rsidRPr="0039004D">
        <w:rPr>
          <w:rFonts w:cs="Times New Roman"/>
          <w:lang w:val="es-ES"/>
        </w:rPr>
        <w:t>Sistema de Solicitudes</w:t>
      </w:r>
      <w:r w:rsidR="00ED38D2" w:rsidRPr="0039004D">
        <w:rPr>
          <w:rFonts w:cs="Times New Roman"/>
          <w:lang w:val="es-ES"/>
        </w:rPr>
        <w:t xml:space="preserve"> en</w:t>
      </w:r>
      <w:r w:rsidR="009B63B8" w:rsidRPr="0039004D">
        <w:rPr>
          <w:rFonts w:cs="Times New Roman"/>
          <w:lang w:val="es-ES"/>
        </w:rPr>
        <w:t xml:space="preserve"> Atención al Ciudadano’</w:t>
      </w:r>
      <w:r w:rsidRPr="0039004D">
        <w:rPr>
          <w:rFonts w:cs="Times New Roman"/>
          <w:lang w:val="es-ES"/>
        </w:rPr>
        <w:t xml:space="preserve"> con el cual se espera obtener una retroalimentación de parte de los ciudadanos sobre la calidad de los servicios de salud brindados en diversas partes del Perú, dentro d</w:t>
      </w:r>
      <w:r w:rsidR="009B63B8" w:rsidRPr="0039004D">
        <w:rPr>
          <w:rFonts w:cs="Times New Roman"/>
          <w:lang w:val="es-ES"/>
        </w:rPr>
        <w:t>e este sistema se manejan tres</w:t>
      </w:r>
      <w:r w:rsidRPr="0039004D">
        <w:rPr>
          <w:rFonts w:cs="Times New Roman"/>
          <w:lang w:val="es-ES"/>
        </w:rPr>
        <w:t xml:space="preserve"> tipos diferentes de solicitudes:</w:t>
      </w:r>
    </w:p>
    <w:p w14:paraId="68FCDD99" w14:textId="77777777" w:rsidR="00376FA3" w:rsidRPr="0039004D" w:rsidRDefault="00376FA3" w:rsidP="00262D6E">
      <w:pPr>
        <w:spacing w:line="360" w:lineRule="auto"/>
        <w:jc w:val="both"/>
        <w:rPr>
          <w:rFonts w:cs="Times New Roman"/>
          <w:lang w:val="es-ES"/>
        </w:rPr>
      </w:pPr>
    </w:p>
    <w:p w14:paraId="47CE264D"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Consultas</w:t>
      </w:r>
    </w:p>
    <w:p w14:paraId="4AA02B25"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Pedido de Intervención (PIN)</w:t>
      </w:r>
    </w:p>
    <w:p w14:paraId="7DA3F5BE"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Quejas</w:t>
      </w:r>
    </w:p>
    <w:p w14:paraId="161768EC" w14:textId="77777777" w:rsidR="00376FA3" w:rsidRPr="0039004D" w:rsidRDefault="00376FA3" w:rsidP="00262D6E">
      <w:pPr>
        <w:spacing w:line="360" w:lineRule="auto"/>
        <w:jc w:val="both"/>
        <w:rPr>
          <w:rFonts w:cs="Times New Roman"/>
          <w:lang w:val="es-ES"/>
        </w:rPr>
      </w:pPr>
    </w:p>
    <w:p w14:paraId="1B20D29E" w14:textId="1CE8B907" w:rsidR="00376FA3" w:rsidRPr="0039004D" w:rsidRDefault="00376FA3" w:rsidP="00262D6E">
      <w:pPr>
        <w:spacing w:line="360" w:lineRule="auto"/>
        <w:jc w:val="both"/>
        <w:rPr>
          <w:rFonts w:cs="Times New Roman"/>
          <w:lang w:val="es-ES"/>
        </w:rPr>
      </w:pPr>
      <w:r w:rsidRPr="0039004D">
        <w:rPr>
          <w:rFonts w:cs="Times New Roman"/>
          <w:lang w:val="es-ES"/>
        </w:rPr>
        <w:t>Estas solicitudes pueden ser ingresadas al sistema por personal de SUSALUD como por ciudadanos utilizando diversos canales de atención al ciu</w:t>
      </w:r>
      <w:r w:rsidR="00FB7E35" w:rsidRPr="0039004D">
        <w:rPr>
          <w:rFonts w:cs="Times New Roman"/>
          <w:lang w:val="es-ES"/>
        </w:rPr>
        <w:t>dadano que brinda SUSALUD. L</w:t>
      </w:r>
      <w:r w:rsidR="00652560" w:rsidRPr="0039004D">
        <w:rPr>
          <w:rFonts w:cs="Times New Roman"/>
          <w:lang w:val="es-ES"/>
        </w:rPr>
        <w:t>os</w:t>
      </w:r>
      <w:r w:rsidR="00FB7E35" w:rsidRPr="0039004D">
        <w:rPr>
          <w:rFonts w:cs="Times New Roman"/>
          <w:lang w:val="es-ES"/>
        </w:rPr>
        <w:t xml:space="preserve"> canales brindados</w:t>
      </w:r>
      <w:r w:rsidRPr="0039004D">
        <w:rPr>
          <w:rFonts w:cs="Times New Roman"/>
          <w:lang w:val="es-ES"/>
        </w:rPr>
        <w:t xml:space="preserve"> son </w:t>
      </w:r>
      <w:r w:rsidR="0063349C" w:rsidRPr="0039004D">
        <w:rPr>
          <w:rFonts w:cs="Times New Roman"/>
          <w:lang w:val="es-ES"/>
        </w:rPr>
        <w:t xml:space="preserve">vía presencial, vía escrita, </w:t>
      </w:r>
      <w:r w:rsidRPr="0039004D">
        <w:rPr>
          <w:rFonts w:cs="Times New Roman"/>
          <w:lang w:val="es-ES"/>
        </w:rPr>
        <w:t xml:space="preserve">vía telefónica con una línea gratuita, </w:t>
      </w:r>
      <w:r w:rsidR="0063349C" w:rsidRPr="0039004D">
        <w:rPr>
          <w:rFonts w:cs="Times New Roman"/>
          <w:lang w:val="es-ES"/>
        </w:rPr>
        <w:t>vía</w:t>
      </w:r>
      <w:r w:rsidR="00AC7C3A" w:rsidRPr="0039004D">
        <w:rPr>
          <w:rFonts w:cs="Times New Roman"/>
          <w:lang w:val="es-ES"/>
        </w:rPr>
        <w:t xml:space="preserve"> </w:t>
      </w:r>
      <w:r w:rsidR="00FB7E35" w:rsidRPr="0039004D">
        <w:rPr>
          <w:rFonts w:cs="Times New Roman"/>
          <w:lang w:val="es-ES"/>
        </w:rPr>
        <w:t>Internet</w:t>
      </w:r>
      <w:r w:rsidR="00AC7C3A" w:rsidRPr="0039004D">
        <w:rPr>
          <w:rFonts w:cs="Times New Roman"/>
          <w:lang w:val="es-ES"/>
        </w:rPr>
        <w:t xml:space="preserve"> mediante </w:t>
      </w:r>
      <w:r w:rsidRPr="0039004D">
        <w:rPr>
          <w:rFonts w:cs="Times New Roman"/>
          <w:lang w:val="es-ES"/>
        </w:rPr>
        <w:t xml:space="preserve">un sistema </w:t>
      </w:r>
      <w:r w:rsidR="0063349C" w:rsidRPr="0039004D">
        <w:rPr>
          <w:rFonts w:cs="Times New Roman"/>
          <w:lang w:val="es-ES"/>
        </w:rPr>
        <w:t xml:space="preserve">en su página </w:t>
      </w:r>
      <w:r w:rsidRPr="0039004D">
        <w:rPr>
          <w:rFonts w:cs="Times New Roman"/>
          <w:lang w:val="es-ES"/>
        </w:rPr>
        <w:t xml:space="preserve">web </w:t>
      </w:r>
      <w:r w:rsidR="00D95FB0" w:rsidRPr="0039004D">
        <w:rPr>
          <w:rFonts w:cs="Times New Roman"/>
          <w:lang w:val="es-ES"/>
        </w:rPr>
        <w:fldChar w:fldCharType="begin" w:fldLock="1"/>
      </w:r>
      <w:r w:rsidR="00D963F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8)", "plainTextFormattedCitation" : "(38)", "previouslyFormattedCitation" : "(38)" }, "properties" : {  }, "schema" : "https://github.com/citation-style-language/schema/raw/master/csl-citation.json" }</w:instrText>
      </w:r>
      <w:r w:rsidR="00D95FB0" w:rsidRPr="0039004D">
        <w:rPr>
          <w:rFonts w:cs="Times New Roman"/>
          <w:lang w:val="es-ES"/>
        </w:rPr>
        <w:fldChar w:fldCharType="separate"/>
      </w:r>
      <w:r w:rsidR="007C273E" w:rsidRPr="007C273E">
        <w:rPr>
          <w:rFonts w:cs="Times New Roman"/>
          <w:noProof/>
          <w:lang w:val="es-ES"/>
        </w:rPr>
        <w:t>(38)</w:t>
      </w:r>
      <w:r w:rsidR="00D95FB0" w:rsidRPr="0039004D">
        <w:rPr>
          <w:rFonts w:cs="Times New Roman"/>
          <w:lang w:val="es-ES"/>
        </w:rPr>
        <w:fldChar w:fldCharType="end"/>
      </w:r>
      <w:r w:rsidRPr="0039004D">
        <w:rPr>
          <w:rFonts w:cs="Times New Roman"/>
          <w:lang w:val="es-ES"/>
        </w:rPr>
        <w:t>, correo electrónico, redes sociales</w:t>
      </w:r>
      <w:r w:rsidR="006A0074" w:rsidRPr="0039004D">
        <w:rPr>
          <w:rFonts w:cs="Times New Roman"/>
          <w:lang w:val="es-ES"/>
        </w:rPr>
        <w:t xml:space="preserve">, </w:t>
      </w:r>
      <w:r w:rsidR="00AC7C3A" w:rsidRPr="0039004D">
        <w:rPr>
          <w:rFonts w:cs="Times New Roman"/>
          <w:lang w:val="es-ES"/>
        </w:rPr>
        <w:lastRenderedPageBreak/>
        <w:t>pantallas interactivas</w:t>
      </w:r>
      <w:r w:rsidR="001B08CA" w:rsidRPr="0039004D">
        <w:rPr>
          <w:rFonts w:cs="Times New Roman"/>
          <w:lang w:val="es-ES"/>
        </w:rPr>
        <w:t xml:space="preserve"> </w:t>
      </w:r>
      <w:r w:rsidR="00A048D4" w:rsidRPr="0039004D">
        <w:rPr>
          <w:rFonts w:cs="Times New Roman"/>
          <w:lang w:val="es-ES"/>
        </w:rPr>
        <w:t xml:space="preserve">instaladas en algunos hospitales </w:t>
      </w:r>
      <w:r w:rsidR="001B08CA" w:rsidRPr="0039004D">
        <w:rPr>
          <w:rFonts w:cs="Times New Roman"/>
          <w:lang w:val="es-ES"/>
        </w:rPr>
        <w:t>y aplicativos para smartphones</w:t>
      </w:r>
      <w:r w:rsidR="00114C1C" w:rsidRPr="0039004D">
        <w:rPr>
          <w:rFonts w:cs="Times New Roman"/>
          <w:lang w:val="es-ES"/>
        </w:rPr>
        <w:t>.</w:t>
      </w:r>
      <w:r w:rsidR="00AC7C3A" w:rsidRPr="0039004D">
        <w:rPr>
          <w:rFonts w:cs="Times New Roman"/>
          <w:lang w:val="es-ES"/>
        </w:rPr>
        <w:t xml:space="preserve"> </w:t>
      </w:r>
      <w:r w:rsidR="00F27B41" w:rsidRPr="0039004D">
        <w:rPr>
          <w:rFonts w:cs="Times New Roman"/>
          <w:lang w:val="es-ES"/>
        </w:rPr>
        <w:t>El</w:t>
      </w:r>
      <w:r w:rsidRPr="0039004D">
        <w:rPr>
          <w:rFonts w:cs="Times New Roman"/>
          <w:lang w:val="es-ES"/>
        </w:rPr>
        <w:t xml:space="preserve"> aplicativo móvil </w:t>
      </w:r>
      <w:r w:rsidR="00F27B41" w:rsidRPr="0039004D">
        <w:rPr>
          <w:rFonts w:cs="Times New Roman"/>
          <w:lang w:val="es-ES"/>
        </w:rPr>
        <w:t>se</w:t>
      </w:r>
      <w:r w:rsidR="00AC7C3A" w:rsidRPr="0039004D">
        <w:rPr>
          <w:rFonts w:cs="Times New Roman"/>
          <w:lang w:val="es-ES"/>
        </w:rPr>
        <w:t xml:space="preserve"> introdujo en el 2015 para los</w:t>
      </w:r>
      <w:r w:rsidRPr="0039004D">
        <w:rPr>
          <w:rFonts w:cs="Times New Roman"/>
          <w:lang w:val="es-ES"/>
        </w:rPr>
        <w:t xml:space="preserve"> sistema</w:t>
      </w:r>
      <w:r w:rsidR="00AC7C3A" w:rsidRPr="0039004D">
        <w:rPr>
          <w:rFonts w:cs="Times New Roman"/>
          <w:lang w:val="es-ES"/>
        </w:rPr>
        <w:t>s</w:t>
      </w:r>
      <w:r w:rsidRPr="0039004D">
        <w:rPr>
          <w:rFonts w:cs="Times New Roman"/>
          <w:lang w:val="es-ES"/>
        </w:rPr>
        <w:t xml:space="preserve"> operativo</w:t>
      </w:r>
      <w:r w:rsidR="00AC7C3A" w:rsidRPr="0039004D">
        <w:rPr>
          <w:rFonts w:cs="Times New Roman"/>
          <w:lang w:val="es-ES"/>
        </w:rPr>
        <w:t>s</w:t>
      </w:r>
      <w:r w:rsidRPr="0039004D">
        <w:rPr>
          <w:rFonts w:cs="Times New Roman"/>
          <w:lang w:val="es-ES"/>
        </w:rPr>
        <w:t xml:space="preserve"> Android </w:t>
      </w:r>
      <w:r w:rsidR="00AC7C3A" w:rsidRPr="0039004D">
        <w:rPr>
          <w:rFonts w:cs="Times New Roman"/>
          <w:lang w:val="es-ES"/>
        </w:rPr>
        <w:t xml:space="preserve">e iOS </w:t>
      </w:r>
      <w:r w:rsidRPr="0039004D">
        <w:rPr>
          <w:rFonts w:cs="Times New Roman"/>
          <w:lang w:val="es-ES"/>
        </w:rPr>
        <w:t xml:space="preserve">llamado SUSALUD CONTIGO </w:t>
      </w:r>
      <w:r w:rsidR="00D95FB0" w:rsidRPr="0039004D">
        <w:rPr>
          <w:rFonts w:cs="Times New Roman"/>
          <w:lang w:val="es-ES"/>
        </w:rPr>
        <w:fldChar w:fldCharType="begin" w:fldLock="1"/>
      </w:r>
      <w:r w:rsidR="00D963F6">
        <w:rPr>
          <w:rFonts w:cs="Times New Roma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9)", "plainTextFormattedCitation" : "(39)", "previouslyFormattedCitation" : "(39)" }, "properties" : {  }, "schema" : "https://github.com/citation-style-language/schema/raw/master/csl-citation.json" }</w:instrText>
      </w:r>
      <w:r w:rsidR="00D95FB0" w:rsidRPr="0039004D">
        <w:rPr>
          <w:rFonts w:cs="Times New Roman"/>
          <w:lang w:val="es-ES"/>
        </w:rPr>
        <w:fldChar w:fldCharType="separate"/>
      </w:r>
      <w:r w:rsidR="007C273E" w:rsidRPr="007C273E">
        <w:rPr>
          <w:rFonts w:cs="Times New Roman"/>
          <w:noProof/>
          <w:lang w:val="es-ES"/>
        </w:rPr>
        <w:t>(39)</w:t>
      </w:r>
      <w:r w:rsidR="00D95FB0" w:rsidRPr="0039004D">
        <w:rPr>
          <w:rFonts w:cs="Times New Roman"/>
          <w:lang w:val="es-ES"/>
        </w:rPr>
        <w:fldChar w:fldCharType="end"/>
      </w:r>
      <w:r w:rsidR="006E14C9" w:rsidRPr="0039004D">
        <w:rPr>
          <w:rFonts w:cs="Times New Roman"/>
          <w:lang w:val="es-ES"/>
        </w:rPr>
        <w:t>,  y</w:t>
      </w:r>
      <w:r w:rsidRPr="0039004D">
        <w:rPr>
          <w:rFonts w:cs="Times New Roman"/>
          <w:lang w:val="es-ES"/>
        </w:rPr>
        <w:t xml:space="preserve"> </w:t>
      </w:r>
      <w:r w:rsidR="0063349C" w:rsidRPr="0039004D">
        <w:rPr>
          <w:rFonts w:cs="Times New Roman"/>
          <w:lang w:val="es-ES"/>
        </w:rPr>
        <w:t>registró</w:t>
      </w:r>
      <w:r w:rsidRPr="0039004D">
        <w:rPr>
          <w:rFonts w:cs="Times New Roman"/>
          <w:lang w:val="es-ES"/>
        </w:rPr>
        <w:t xml:space="preserve"> que el reclamo más común es la insatisfacción del paciente al no haber recibido una atención inmediata </w:t>
      </w:r>
      <w:r w:rsidR="00D95FB0" w:rsidRPr="0039004D">
        <w:rPr>
          <w:rFonts w:cs="Times New Roman"/>
          <w:lang w:val="es-ES"/>
        </w:rPr>
        <w:fldChar w:fldCharType="begin" w:fldLock="1"/>
      </w:r>
      <w:r w:rsidR="00D963F6">
        <w:rPr>
          <w:rFonts w:cs="Times New Roma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40)", "plainTextFormattedCitation" : "(40)", "previouslyFormattedCitation" : "(40)" }, "properties" : {  }, "schema" : "https://github.com/citation-style-language/schema/raw/master/csl-citation.json" }</w:instrText>
      </w:r>
      <w:r w:rsidR="00D95FB0" w:rsidRPr="0039004D">
        <w:rPr>
          <w:rFonts w:cs="Times New Roman"/>
          <w:lang w:val="es-ES"/>
        </w:rPr>
        <w:fldChar w:fldCharType="separate"/>
      </w:r>
      <w:r w:rsidR="007C273E" w:rsidRPr="007C273E">
        <w:rPr>
          <w:rFonts w:cs="Times New Roman"/>
          <w:noProof/>
          <w:lang w:val="es-ES"/>
        </w:rPr>
        <w:t>(40)</w:t>
      </w:r>
      <w:r w:rsidR="00D95FB0" w:rsidRPr="0039004D">
        <w:rPr>
          <w:rFonts w:cs="Times New Roman"/>
          <w:lang w:val="es-ES"/>
        </w:rPr>
        <w:fldChar w:fldCharType="end"/>
      </w:r>
      <w:r w:rsidR="007B7445" w:rsidRPr="0039004D">
        <w:rPr>
          <w:rFonts w:cs="Times New Roman"/>
          <w:lang w:val="es-ES"/>
        </w:rPr>
        <w:t>.</w:t>
      </w:r>
      <w:r w:rsidR="0063349C" w:rsidRPr="0039004D">
        <w:rPr>
          <w:rFonts w:cs="Times New Roman"/>
          <w:lang w:val="es-ES"/>
        </w:rPr>
        <w:t xml:space="preserve"> De todos estos canales, en el 2017 se </w:t>
      </w:r>
      <w:r w:rsidR="00083349" w:rsidRPr="0039004D">
        <w:rPr>
          <w:rFonts w:cs="Times New Roman"/>
          <w:lang w:val="es-ES"/>
        </w:rPr>
        <w:t>observó</w:t>
      </w:r>
      <w:r w:rsidR="0063349C" w:rsidRPr="0039004D">
        <w:rPr>
          <w:rFonts w:cs="Times New Roman"/>
          <w:lang w:val="es-ES"/>
        </w:rPr>
        <w:t xml:space="preserve"> que el canal más utilizado por los </w:t>
      </w:r>
      <w:r w:rsidR="00D3505A" w:rsidRPr="0039004D">
        <w:rPr>
          <w:rFonts w:cs="Times New Roman"/>
          <w:lang w:val="es-ES"/>
        </w:rPr>
        <w:t>ciudadanos fue</w:t>
      </w:r>
      <w:r w:rsidR="0063349C" w:rsidRPr="0039004D">
        <w:rPr>
          <w:rFonts w:cs="Times New Roman"/>
          <w:lang w:val="es-ES"/>
        </w:rPr>
        <w:t xml:space="preserve"> la línea gratuita con </w:t>
      </w:r>
      <w:r w:rsidR="00913D4D" w:rsidRPr="0039004D">
        <w:rPr>
          <w:rFonts w:cs="Times New Roman"/>
          <w:lang w:val="es-ES"/>
        </w:rPr>
        <w:t xml:space="preserve">el 41% del total de solicitudes presentadas, siguiéndole por la </w:t>
      </w:r>
      <w:r w:rsidR="00D3505A" w:rsidRPr="0039004D">
        <w:rPr>
          <w:rFonts w:cs="Times New Roman"/>
          <w:lang w:val="es-ES"/>
        </w:rPr>
        <w:t>vía</w:t>
      </w:r>
      <w:r w:rsidR="00913D4D" w:rsidRPr="0039004D">
        <w:rPr>
          <w:rFonts w:cs="Times New Roman"/>
          <w:lang w:val="es-ES"/>
        </w:rPr>
        <w:t xml:space="preserve"> presencial con el 21.34% y luego por el sistema de su </w:t>
      </w:r>
      <w:r w:rsidR="00083349" w:rsidRPr="0039004D">
        <w:rPr>
          <w:rFonts w:cs="Times New Roman"/>
          <w:lang w:val="es-ES"/>
        </w:rPr>
        <w:t>página</w:t>
      </w:r>
      <w:r w:rsidR="00913D4D" w:rsidRPr="0039004D">
        <w:rPr>
          <w:rFonts w:cs="Times New Roman"/>
          <w:lang w:val="es-ES"/>
        </w:rPr>
        <w:t xml:space="preserve"> web con el 19.</w:t>
      </w:r>
      <w:r w:rsidR="00C32EAC" w:rsidRPr="0039004D">
        <w:rPr>
          <w:rFonts w:cs="Times New Roman"/>
          <w:lang w:val="es-ES"/>
        </w:rPr>
        <w:t xml:space="preserve">1% del total de las solicitudes </w:t>
      </w:r>
      <w:r w:rsidR="00D95FB0" w:rsidRPr="0039004D">
        <w:rPr>
          <w:rFonts w:cs="Times New Roman"/>
          <w:lang w:val="es-ES"/>
        </w:rPr>
        <w:fldChar w:fldCharType="begin" w:fldLock="1"/>
      </w:r>
      <w:r w:rsidR="00D963F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6)", "plainTextFormattedCitation" : "(36)", "previouslyFormattedCitation" : "(36)" }, "properties" : {  }, "schema" : "https://github.com/citation-style-language/schema/raw/master/csl-citation.json" }</w:instrText>
      </w:r>
      <w:r w:rsidR="00D95FB0" w:rsidRPr="0039004D">
        <w:rPr>
          <w:rFonts w:cs="Times New Roman"/>
          <w:lang w:val="es-ES"/>
        </w:rPr>
        <w:fldChar w:fldCharType="separate"/>
      </w:r>
      <w:r w:rsidR="007C273E" w:rsidRPr="007C273E">
        <w:rPr>
          <w:rFonts w:cs="Times New Roman"/>
          <w:noProof/>
          <w:lang w:val="es-ES"/>
        </w:rPr>
        <w:t>(36)</w:t>
      </w:r>
      <w:r w:rsidR="00D95FB0" w:rsidRPr="0039004D">
        <w:rPr>
          <w:rFonts w:cs="Times New Roman"/>
          <w:lang w:val="es-ES"/>
        </w:rPr>
        <w:fldChar w:fldCharType="end"/>
      </w:r>
      <w:r w:rsidR="00913D4D" w:rsidRPr="0039004D">
        <w:rPr>
          <w:rFonts w:cs="Times New Roman"/>
          <w:lang w:val="es-ES"/>
        </w:rPr>
        <w:t>.</w:t>
      </w:r>
    </w:p>
    <w:p w14:paraId="553CC9AB" w14:textId="77777777" w:rsidR="008D2441" w:rsidRPr="0039004D" w:rsidRDefault="008D2441" w:rsidP="00262D6E">
      <w:pPr>
        <w:spacing w:line="360" w:lineRule="auto"/>
        <w:jc w:val="both"/>
        <w:rPr>
          <w:rFonts w:cs="Times New Roman"/>
          <w:lang w:val="es-ES"/>
        </w:rPr>
      </w:pPr>
    </w:p>
    <w:p w14:paraId="18118FE6" w14:textId="77777777" w:rsidR="008D2441" w:rsidRPr="0039004D" w:rsidRDefault="008D2441" w:rsidP="00262D6E">
      <w:pPr>
        <w:spacing w:line="360" w:lineRule="auto"/>
        <w:jc w:val="both"/>
        <w:rPr>
          <w:rFonts w:cs="Times New Roman"/>
          <w:lang w:val="es-ES"/>
        </w:rPr>
      </w:pPr>
      <w:r w:rsidRPr="0039004D">
        <w:rPr>
          <w:rFonts w:cs="Times New Roman"/>
          <w:lang w:val="es-ES"/>
        </w:rPr>
        <w:t xml:space="preserve">Luego de que se introdujera el aplicativo móvil, se duplicaron el número de </w:t>
      </w:r>
      <w:r w:rsidR="002E7295" w:rsidRPr="0039004D">
        <w:rPr>
          <w:rFonts w:cs="Times New Roman"/>
          <w:lang w:val="es-ES"/>
        </w:rPr>
        <w:t>solicitudes</w:t>
      </w:r>
      <w:r w:rsidRPr="0039004D">
        <w:rPr>
          <w:rFonts w:cs="Times New Roman"/>
          <w:lang w:val="es-ES"/>
        </w:rPr>
        <w:t xml:space="preserve"> de parte de la ciudadanía sobre los servicios y prestaciones dadas por las IPRESS, en el año 2014 hubo 27,039 solicit</w:t>
      </w:r>
      <w:r w:rsidR="002E7295" w:rsidRPr="0039004D">
        <w:rPr>
          <w:rFonts w:cs="Times New Roman"/>
          <w:lang w:val="es-ES"/>
        </w:rPr>
        <w:t>udes entre quejas, consultas y petitorios de i</w:t>
      </w:r>
      <w:r w:rsidRPr="0039004D">
        <w:rPr>
          <w:rFonts w:cs="Times New Roman"/>
          <w:lang w:val="es-ES"/>
        </w:rPr>
        <w:t xml:space="preserve">ntervención (PIN), mientras que en el año 2015 hubo 62,200 </w:t>
      </w:r>
      <w:r w:rsidR="002E7295" w:rsidRPr="0039004D">
        <w:rPr>
          <w:rFonts w:cs="Times New Roman"/>
          <w:lang w:val="es-ES"/>
        </w:rPr>
        <w:t>solicitudes</w:t>
      </w:r>
      <w:r w:rsidRPr="0039004D">
        <w:rPr>
          <w:rFonts w:cs="Times New Roman"/>
          <w:lang w:val="es-ES"/>
        </w:rPr>
        <w:t xml:space="preserve"> en total</w:t>
      </w:r>
      <w:r w:rsidR="007B7445" w:rsidRPr="0039004D">
        <w:rPr>
          <w:rFonts w:cs="Times New Roman"/>
          <w:lang w:val="es-ES"/>
        </w:rPr>
        <w:t>.</w:t>
      </w:r>
      <w:r w:rsidRPr="0039004D">
        <w:rPr>
          <w:rFonts w:cs="Times New Roman"/>
          <w:lang w:val="es-ES"/>
        </w:rPr>
        <w:t xml:space="preserve"> En el año 2016 casi se llegó a </w:t>
      </w:r>
      <w:r w:rsidR="00903B2A" w:rsidRPr="0039004D">
        <w:rPr>
          <w:rFonts w:cs="Times New Roman"/>
          <w:lang w:val="es-ES"/>
        </w:rPr>
        <w:t>las 100 mil solicitudes</w:t>
      </w:r>
      <w:r w:rsidRPr="0039004D">
        <w:rPr>
          <w:rFonts w:cs="Times New Roman"/>
          <w:lang w:val="es-ES"/>
        </w:rPr>
        <w:t xml:space="preserve"> en total y hasta </w:t>
      </w:r>
      <w:r w:rsidR="00ED247E" w:rsidRPr="0039004D">
        <w:rPr>
          <w:rFonts w:cs="Times New Roman"/>
          <w:lang w:val="es-ES"/>
        </w:rPr>
        <w:t>comienzos de mayo de 2017 se habían</w:t>
      </w:r>
      <w:r w:rsidRPr="0039004D">
        <w:rPr>
          <w:rFonts w:cs="Times New Roman"/>
          <w:lang w:val="es-ES"/>
        </w:rPr>
        <w:t xml:space="preserve"> presentado 24,483 solicitudes</w:t>
      </w:r>
      <w:r w:rsidR="007B7445" w:rsidRPr="0039004D">
        <w:rPr>
          <w:rFonts w:cs="Times New Roman"/>
          <w:lang w:val="es-ES"/>
        </w:rPr>
        <w:t>.</w:t>
      </w:r>
      <w:r w:rsidRPr="0039004D">
        <w:rPr>
          <w:rFonts w:cs="Times New Roman"/>
          <w:lang w:val="es-ES"/>
        </w:rPr>
        <w:t xml:space="preserve"> Revisando la siguiente Tabla Nº1 se puede ver con claridad cómo es que han ido aumentando el número de solicitudes a través de los años</w:t>
      </w:r>
      <w:r w:rsidR="007B7445" w:rsidRPr="0039004D">
        <w:rPr>
          <w:rFonts w:cs="Times New Roman"/>
          <w:lang w:val="es-ES"/>
        </w:rPr>
        <w:t>.</w:t>
      </w:r>
    </w:p>
    <w:p w14:paraId="74CA17CF" w14:textId="77777777" w:rsidR="008D2441" w:rsidRPr="0039004D" w:rsidRDefault="008D2441" w:rsidP="00262D6E">
      <w:pPr>
        <w:spacing w:line="360" w:lineRule="auto"/>
        <w:jc w:val="both"/>
        <w:rPr>
          <w:rFonts w:cs="Times New Roman"/>
          <w:lang w:val="es-ES"/>
        </w:rPr>
      </w:pPr>
    </w:p>
    <w:p w14:paraId="08005551" w14:textId="77777777" w:rsidR="008D2441" w:rsidRPr="0039004D" w:rsidRDefault="008D2441" w:rsidP="00262D6E">
      <w:pPr>
        <w:spacing w:line="360" w:lineRule="auto"/>
        <w:jc w:val="both"/>
        <w:rPr>
          <w:rFonts w:cs="Times New Roman"/>
          <w:lang w:val="es-ES"/>
        </w:rPr>
      </w:pPr>
      <w:r w:rsidRPr="0039004D">
        <w:rPr>
          <w:rFonts w:cs="Times New Roman"/>
          <w:noProof/>
          <w:lang w:eastAsia="es-ES_tradnl"/>
        </w:rPr>
        <w:drawing>
          <wp:inline distT="0" distB="0" distL="0" distR="0" wp14:anchorId="7FDBE532" wp14:editId="31F4A9F9">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0FD5B44F" w14:textId="77777777" w:rsidR="00D95D66" w:rsidRPr="0039004D" w:rsidRDefault="008D2441" w:rsidP="0004257C">
      <w:pPr>
        <w:spacing w:line="360" w:lineRule="auto"/>
        <w:jc w:val="center"/>
        <w:rPr>
          <w:rFonts w:cs="Times New Roman"/>
          <w:lang w:val="es-ES"/>
        </w:rPr>
      </w:pPr>
      <w:r w:rsidRPr="0039004D">
        <w:rPr>
          <w:rFonts w:cs="Times New Roman"/>
          <w:lang w:val="es-ES"/>
        </w:rPr>
        <w:t>Tabla Nº1</w:t>
      </w:r>
      <w:r w:rsidR="007B7445" w:rsidRPr="0039004D">
        <w:rPr>
          <w:rFonts w:cs="Times New Roman"/>
          <w:lang w:val="es-ES"/>
        </w:rPr>
        <w:t>.</w:t>
      </w:r>
      <w:r w:rsidRPr="0039004D">
        <w:rPr>
          <w:rFonts w:cs="Times New Roman"/>
          <w:lang w:val="es-ES"/>
        </w:rPr>
        <w:t xml:space="preserve"> Número de solicitudes recibidas por año</w:t>
      </w:r>
      <w:r w:rsidR="007B7445" w:rsidRPr="0039004D">
        <w:rPr>
          <w:rFonts w:cs="Times New Roman"/>
          <w:lang w:val="es-ES"/>
        </w:rPr>
        <w:t>.</w:t>
      </w:r>
    </w:p>
    <w:p w14:paraId="1472F0CD" w14:textId="31869558" w:rsidR="008D2441" w:rsidRPr="0039004D" w:rsidRDefault="008D2441" w:rsidP="0004257C">
      <w:pPr>
        <w:spacing w:line="360" w:lineRule="auto"/>
        <w:jc w:val="center"/>
        <w:rPr>
          <w:rFonts w:cs="Times New Roman"/>
          <w:lang w:val="es-ES"/>
        </w:rPr>
      </w:pPr>
      <w:r w:rsidRPr="0039004D">
        <w:rPr>
          <w:rFonts w:cs="Times New Roman"/>
          <w:lang w:val="es-ES"/>
        </w:rPr>
        <w:t>Fuente: Tablero de Control – SUSALUD</w:t>
      </w:r>
      <w:r w:rsidR="007B7445" w:rsidRPr="0039004D">
        <w:rPr>
          <w:rFonts w:cs="Times New Roman"/>
          <w:lang w:val="es-ES"/>
        </w:rPr>
        <w:t>.</w:t>
      </w:r>
      <w:r w:rsidRPr="0039004D">
        <w:rPr>
          <w:rFonts w:cs="Times New Roman"/>
          <w:lang w:val="es-ES"/>
        </w:rPr>
        <w:t xml:space="preserve"> </w:t>
      </w:r>
      <w:r w:rsidR="00D95FB0" w:rsidRPr="0039004D">
        <w:rPr>
          <w:rFonts w:cs="Times New Roman"/>
          <w:lang w:val="es-ES"/>
        </w:rPr>
        <w:fldChar w:fldCharType="begin" w:fldLock="1"/>
      </w:r>
      <w:r w:rsidR="00D963F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6)", "plainTextFormattedCitation" : "(36)", "previouslyFormattedCitation" : "(36)" }, "properties" : {  }, "schema" : "https://github.com/citation-style-language/schema/raw/master/csl-citation.json" }</w:instrText>
      </w:r>
      <w:r w:rsidR="00D95FB0" w:rsidRPr="0039004D">
        <w:rPr>
          <w:rFonts w:cs="Times New Roman"/>
          <w:lang w:val="es-ES"/>
        </w:rPr>
        <w:fldChar w:fldCharType="separate"/>
      </w:r>
      <w:r w:rsidR="007C273E" w:rsidRPr="007C273E">
        <w:rPr>
          <w:rFonts w:cs="Times New Roman"/>
          <w:noProof/>
          <w:lang w:val="es-ES"/>
        </w:rPr>
        <w:t>(36)</w:t>
      </w:r>
      <w:r w:rsidR="00D95FB0" w:rsidRPr="0039004D">
        <w:rPr>
          <w:rFonts w:cs="Times New Roman"/>
          <w:lang w:val="es-ES"/>
        </w:rPr>
        <w:fldChar w:fldCharType="end"/>
      </w:r>
    </w:p>
    <w:p w14:paraId="188CA17F" w14:textId="77777777" w:rsidR="00DF1003" w:rsidRPr="0039004D" w:rsidRDefault="00DF1003" w:rsidP="00262D6E">
      <w:pPr>
        <w:spacing w:line="360" w:lineRule="auto"/>
        <w:jc w:val="both"/>
        <w:rPr>
          <w:rFonts w:cs="Times New Roman"/>
          <w:lang w:val="es-ES"/>
        </w:rPr>
      </w:pPr>
    </w:p>
    <w:p w14:paraId="661C4161" w14:textId="77777777" w:rsidR="0017760B" w:rsidRPr="0039004D" w:rsidRDefault="00CD231B" w:rsidP="00262D6E">
      <w:pPr>
        <w:spacing w:line="360" w:lineRule="auto"/>
        <w:jc w:val="both"/>
        <w:rPr>
          <w:rFonts w:cs="Times New Roman"/>
          <w:lang w:val="es-ES"/>
        </w:rPr>
      </w:pPr>
      <w:r w:rsidRPr="0039004D">
        <w:rPr>
          <w:rFonts w:cs="Times New Roman"/>
          <w:lang w:val="es-ES"/>
        </w:rPr>
        <w:t>Una nueva herramienta que se</w:t>
      </w:r>
      <w:r w:rsidR="00415E4D" w:rsidRPr="0039004D">
        <w:rPr>
          <w:rFonts w:cs="Times New Roman"/>
          <w:lang w:val="es-ES"/>
        </w:rPr>
        <w:t xml:space="preserve"> añadió a la web de SUSALUD </w:t>
      </w:r>
      <w:r w:rsidRPr="0039004D">
        <w:rPr>
          <w:rFonts w:cs="Times New Roman"/>
          <w:lang w:val="es-ES"/>
        </w:rPr>
        <w:t xml:space="preserve">es </w:t>
      </w:r>
      <w:r w:rsidR="0004257C" w:rsidRPr="0039004D">
        <w:rPr>
          <w:rFonts w:cs="Times New Roman"/>
          <w:lang w:val="es-ES"/>
        </w:rPr>
        <w:t>un</w:t>
      </w:r>
      <w:r w:rsidR="00415E4D" w:rsidRPr="0039004D">
        <w:rPr>
          <w:rFonts w:cs="Times New Roman"/>
          <w:lang w:val="es-ES"/>
        </w:rPr>
        <w:t xml:space="preserve"> aplicativo llamado SUSALUD MAP en el cual debería aparecer las condiciones de funcionamiento de cada IPRESS, ingresando a</w:t>
      </w:r>
      <w:r w:rsidR="00D47112" w:rsidRPr="0039004D">
        <w:rPr>
          <w:rFonts w:cs="Times New Roman"/>
          <w:lang w:val="es-ES"/>
        </w:rPr>
        <w:t xml:space="preserve"> este aplicativo y </w:t>
      </w:r>
      <w:r w:rsidR="003F58D4" w:rsidRPr="0039004D">
        <w:rPr>
          <w:rFonts w:cs="Times New Roman"/>
          <w:lang w:val="es-ES"/>
        </w:rPr>
        <w:t>haciendo una búsqueda del Hospital Nacional Cayetano Heredia</w:t>
      </w:r>
      <w:r w:rsidR="00D3505A" w:rsidRPr="0039004D">
        <w:rPr>
          <w:rFonts w:cs="Times New Roman"/>
          <w:lang w:val="es-ES"/>
        </w:rPr>
        <w:t xml:space="preserve"> aparecen 3 opciones disponibles </w:t>
      </w:r>
      <w:r w:rsidR="000E42B4" w:rsidRPr="0039004D">
        <w:rPr>
          <w:rFonts w:cs="Times New Roman"/>
          <w:lang w:val="es-ES"/>
        </w:rPr>
        <w:t>que</w:t>
      </w:r>
      <w:r w:rsidR="0017760B" w:rsidRPr="0039004D">
        <w:rPr>
          <w:rFonts w:cs="Times New Roman"/>
          <w:lang w:val="es-ES"/>
        </w:rPr>
        <w:t xml:space="preserve"> muestran información genérica de las IPRESS, los servicios brindados, cantidad de personal </w:t>
      </w:r>
      <w:r w:rsidR="001915AB" w:rsidRPr="0039004D">
        <w:rPr>
          <w:rFonts w:cs="Times New Roman"/>
          <w:lang w:val="es-ES"/>
        </w:rPr>
        <w:t>médico</w:t>
      </w:r>
      <w:r w:rsidR="0017760B" w:rsidRPr="0039004D">
        <w:rPr>
          <w:rFonts w:cs="Times New Roman"/>
          <w:lang w:val="es-ES"/>
        </w:rPr>
        <w:t xml:space="preserve">, etc. </w:t>
      </w:r>
      <w:r w:rsidR="001D1508" w:rsidRPr="0039004D">
        <w:rPr>
          <w:rFonts w:cs="Times New Roman"/>
          <w:lang w:val="es-ES"/>
        </w:rPr>
        <w:t>El problema con l</w:t>
      </w:r>
      <w:r w:rsidR="00E260FD" w:rsidRPr="0039004D">
        <w:rPr>
          <w:rFonts w:cs="Times New Roman"/>
          <w:lang w:val="es-ES"/>
        </w:rPr>
        <w:t>a información mostrada en esta herramienta se encuentra desorganizada y en ciertas partes esta desactualizada.</w:t>
      </w:r>
    </w:p>
    <w:p w14:paraId="65050193" w14:textId="77777777" w:rsidR="004220C8" w:rsidRPr="0039004D" w:rsidRDefault="004220C8" w:rsidP="00262D6E">
      <w:pPr>
        <w:spacing w:line="360" w:lineRule="auto"/>
        <w:ind w:left="360"/>
        <w:jc w:val="both"/>
        <w:rPr>
          <w:rFonts w:cs="Times New Roman"/>
          <w:lang w:val="es-ES"/>
        </w:rPr>
      </w:pPr>
    </w:p>
    <w:p w14:paraId="0C1A4E5B" w14:textId="77777777" w:rsidR="00CD231B" w:rsidRPr="0039004D" w:rsidRDefault="00CD231B" w:rsidP="00262D6E">
      <w:pPr>
        <w:spacing w:line="360" w:lineRule="auto"/>
        <w:jc w:val="both"/>
        <w:rPr>
          <w:rFonts w:cs="Times New Roman"/>
          <w:lang w:val="es-ES"/>
        </w:rPr>
      </w:pPr>
      <w:r w:rsidRPr="0039004D">
        <w:rPr>
          <w:rFonts w:cs="Times New Roman"/>
          <w:lang w:val="es-ES"/>
        </w:rPr>
        <w:t xml:space="preserve">Por todo lo señalado anteriormente, </w:t>
      </w:r>
      <w:r w:rsidR="009F3767" w:rsidRPr="0039004D">
        <w:rPr>
          <w:rFonts w:cs="Times New Roman"/>
          <w:lang w:val="es-ES"/>
        </w:rPr>
        <w:t xml:space="preserve">el aplicativo de SUSALUD MAP parece haber sido concebido para ayudar a los ciudadanos a tomar una mejor decisión sobre </w:t>
      </w:r>
      <w:r w:rsidR="004220C8" w:rsidRPr="0039004D">
        <w:rPr>
          <w:rFonts w:cs="Times New Roman"/>
          <w:lang w:val="es-ES"/>
        </w:rPr>
        <w:t>dónde</w:t>
      </w:r>
      <w:r w:rsidR="009F3767" w:rsidRPr="0039004D">
        <w:rPr>
          <w:rFonts w:cs="Times New Roman"/>
          <w:lang w:val="es-ES"/>
        </w:rPr>
        <w:t xml:space="preserve"> buscar </w:t>
      </w:r>
      <w:r w:rsidR="009F3767" w:rsidRPr="0039004D">
        <w:rPr>
          <w:rFonts w:cs="Times New Roman"/>
          <w:lang w:val="es-ES"/>
        </w:rPr>
        <w:lastRenderedPageBreak/>
        <w:t xml:space="preserve">atención </w:t>
      </w:r>
      <w:r w:rsidR="004220C8" w:rsidRPr="0039004D">
        <w:rPr>
          <w:rFonts w:cs="Times New Roman"/>
          <w:lang w:val="es-ES"/>
        </w:rPr>
        <w:t>médica</w:t>
      </w:r>
      <w:r w:rsidR="009F3767" w:rsidRPr="0039004D">
        <w:rPr>
          <w:rFonts w:cs="Times New Roman"/>
          <w:lang w:val="es-ES"/>
        </w:rPr>
        <w:t xml:space="preserve">, pero cuenta con varias deficiencias que no hace que esta información se presente de forma clara y eficiente que </w:t>
      </w:r>
      <w:r w:rsidR="004220C8" w:rsidRPr="0039004D">
        <w:rPr>
          <w:rFonts w:cs="Times New Roman"/>
          <w:lang w:val="es-ES"/>
        </w:rPr>
        <w:t>les</w:t>
      </w:r>
      <w:r w:rsidR="009F3767" w:rsidRPr="0039004D">
        <w:rPr>
          <w:rFonts w:cs="Times New Roman"/>
          <w:lang w:val="es-ES"/>
        </w:rPr>
        <w:t xml:space="preserve"> permita a los ciudadanos tomar decisiones. </w:t>
      </w:r>
    </w:p>
    <w:p w14:paraId="683CA663" w14:textId="77777777" w:rsidR="009F3767" w:rsidRPr="0039004D" w:rsidRDefault="009F3767" w:rsidP="00262D6E">
      <w:pPr>
        <w:spacing w:line="360" w:lineRule="auto"/>
        <w:jc w:val="both"/>
        <w:rPr>
          <w:rFonts w:cs="Times New Roman"/>
          <w:lang w:val="es-ES"/>
        </w:rPr>
      </w:pPr>
    </w:p>
    <w:p w14:paraId="79C8200B" w14:textId="77777777" w:rsidR="009B63B8" w:rsidRPr="0039004D" w:rsidRDefault="009B63B8" w:rsidP="00000899">
      <w:pPr>
        <w:pStyle w:val="Ttulo3"/>
      </w:pPr>
      <w:bookmarkStart w:id="21" w:name="_Toc508100427"/>
      <w:r w:rsidRPr="0039004D">
        <w:t>Normativa vigente para la presentación y manejo de reclamos en el sector salud</w:t>
      </w:r>
      <w:bookmarkEnd w:id="21"/>
    </w:p>
    <w:p w14:paraId="0D823E69" w14:textId="77777777" w:rsidR="009B63B8" w:rsidRPr="0039004D" w:rsidRDefault="009B63B8" w:rsidP="00262D6E">
      <w:pPr>
        <w:spacing w:line="360" w:lineRule="auto"/>
        <w:rPr>
          <w:rFonts w:cs="Times New Roman"/>
          <w:lang w:val="es-ES"/>
        </w:rPr>
      </w:pPr>
    </w:p>
    <w:p w14:paraId="58A0F1B9" w14:textId="77777777" w:rsidR="004220C8" w:rsidRPr="0039004D" w:rsidRDefault="004220C8" w:rsidP="00262D6E">
      <w:pPr>
        <w:spacing w:line="360" w:lineRule="auto"/>
        <w:rPr>
          <w:rFonts w:cs="Times New Roman"/>
          <w:lang w:val="es-ES"/>
        </w:rPr>
      </w:pPr>
      <w:r w:rsidRPr="0039004D">
        <w:rPr>
          <w:rFonts w:cs="Times New Roman"/>
          <w:lang w:val="es-ES"/>
        </w:rPr>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39004D">
        <w:rPr>
          <w:rFonts w:cs="Times New Roman"/>
          <w:lang w:val="es-ES"/>
        </w:rPr>
        <w:t>públicas</w:t>
      </w:r>
      <w:r w:rsidRPr="0039004D">
        <w:rPr>
          <w:rFonts w:cs="Times New Roman"/>
          <w:lang w:val="es-ES"/>
        </w:rPr>
        <w:t xml:space="preserve">, privadas y mixtas. En esta normativa </w:t>
      </w:r>
      <w:r w:rsidR="008626EB" w:rsidRPr="0039004D">
        <w:rPr>
          <w:rFonts w:cs="Times New Roman"/>
          <w:lang w:val="es-ES"/>
        </w:rPr>
        <w:t xml:space="preserve">se encuentra estipulada tanto como es el proceso de admisión y registro de inconformidades </w:t>
      </w:r>
      <w:r w:rsidR="00205058" w:rsidRPr="0039004D">
        <w:rPr>
          <w:rFonts w:cs="Times New Roman"/>
          <w:lang w:val="es-ES"/>
        </w:rPr>
        <w:t>de los ciudadanos</w:t>
      </w:r>
      <w:r w:rsidR="008626EB" w:rsidRPr="0039004D">
        <w:rPr>
          <w:rFonts w:cs="Times New Roman"/>
          <w:lang w:val="es-ES"/>
        </w:rPr>
        <w:t xml:space="preserve"> y tercero legitimados tanto en las IPRESS como en SUSALUD.</w:t>
      </w:r>
    </w:p>
    <w:p w14:paraId="31662D29" w14:textId="77777777" w:rsidR="004220C8" w:rsidRPr="0039004D" w:rsidRDefault="004220C8" w:rsidP="00262D6E">
      <w:pPr>
        <w:spacing w:line="360" w:lineRule="auto"/>
        <w:rPr>
          <w:rFonts w:cs="Times New Roman"/>
          <w:lang w:val="es-ES"/>
        </w:rPr>
      </w:pPr>
    </w:p>
    <w:p w14:paraId="37DF4766" w14:textId="77777777" w:rsidR="009B63B8" w:rsidRPr="0039004D" w:rsidRDefault="00D06B91" w:rsidP="00262D6E">
      <w:pPr>
        <w:spacing w:line="360" w:lineRule="auto"/>
        <w:jc w:val="both"/>
        <w:rPr>
          <w:rFonts w:cs="Times New Roman"/>
          <w:lang w:val="es-ES"/>
        </w:rPr>
      </w:pPr>
      <w:r w:rsidRPr="0039004D">
        <w:rPr>
          <w:rFonts w:cs="Times New Roman"/>
          <w:lang w:val="es-ES"/>
        </w:rPr>
        <w:t>Dentro de este Decreto Supremo se encuentra</w:t>
      </w:r>
      <w:r w:rsidR="009B63B8" w:rsidRPr="0039004D">
        <w:rPr>
          <w:rFonts w:cs="Times New Roman"/>
          <w:lang w:val="es-ES"/>
        </w:rPr>
        <w:t xml:space="preserve"> la diferenciación entre reclamos y queja </w:t>
      </w:r>
      <w:r w:rsidRPr="0039004D">
        <w:rPr>
          <w:rFonts w:cs="Times New Roman"/>
          <w:lang w:val="es-ES"/>
        </w:rPr>
        <w:t>que</w:t>
      </w:r>
      <w:r w:rsidR="008626EB" w:rsidRPr="0039004D">
        <w:rPr>
          <w:rFonts w:cs="Times New Roman"/>
          <w:lang w:val="es-ES"/>
        </w:rPr>
        <w:t xml:space="preserve"> es la diferencia de</w:t>
      </w:r>
      <w:r w:rsidR="009B63B8" w:rsidRPr="0039004D">
        <w:rPr>
          <w:rFonts w:cs="Times New Roman"/>
          <w:lang w:val="es-ES"/>
        </w:rPr>
        <w:t xml:space="preserve"> ante que institución se ha presentado</w:t>
      </w:r>
      <w:r w:rsidR="008626EB" w:rsidRPr="0039004D">
        <w:rPr>
          <w:rFonts w:cs="Times New Roman"/>
          <w:lang w:val="es-ES"/>
        </w:rPr>
        <w:t xml:space="preserve"> la inconformidad</w:t>
      </w:r>
      <w:r w:rsidR="009B63B8" w:rsidRPr="0039004D">
        <w:rPr>
          <w:rFonts w:cs="Times New Roman"/>
          <w:lang w:val="es-ES"/>
        </w:rPr>
        <w:t xml:space="preserve">, cuando se presenta ante una IPRESS se considera reclamo; cuando se presenta ante SUSALUD, es considerado una queja. </w:t>
      </w:r>
      <w:r w:rsidR="007D1CC3" w:rsidRPr="0039004D">
        <w:rPr>
          <w:rFonts w:cs="Times New Roman"/>
          <w:lang w:val="es-ES"/>
        </w:rPr>
        <w:t>Además</w:t>
      </w:r>
      <w:r w:rsidRPr="0039004D">
        <w:rPr>
          <w:rFonts w:cs="Times New Roman"/>
          <w:lang w:val="es-ES"/>
        </w:rPr>
        <w:t xml:space="preserve"> de los plazos de atención que son 5 días hábiles para la resolución de Consultas y 30 días hábiles para la resolución de Reclamos y/o Quejas.</w:t>
      </w:r>
    </w:p>
    <w:p w14:paraId="0BC2F52A" w14:textId="77777777" w:rsidR="004456A4" w:rsidRPr="0039004D" w:rsidRDefault="004456A4" w:rsidP="00262D6E">
      <w:pPr>
        <w:spacing w:line="360" w:lineRule="auto"/>
        <w:jc w:val="both"/>
        <w:rPr>
          <w:rFonts w:cs="Times New Roman"/>
          <w:lang w:val="es-ES"/>
        </w:rPr>
      </w:pPr>
    </w:p>
    <w:p w14:paraId="51440F51" w14:textId="77777777" w:rsidR="00D06B91" w:rsidRPr="0039004D" w:rsidRDefault="004456A4" w:rsidP="00262D6E">
      <w:pPr>
        <w:spacing w:line="360" w:lineRule="auto"/>
        <w:jc w:val="both"/>
        <w:rPr>
          <w:rFonts w:cs="Times New Roman"/>
          <w:lang w:val="es-ES"/>
        </w:rPr>
      </w:pPr>
      <w:r w:rsidRPr="0039004D">
        <w:rPr>
          <w:rFonts w:cs="Times New Roman"/>
          <w:lang w:val="es-ES"/>
        </w:rPr>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39004D">
        <w:rPr>
          <w:rFonts w:cs="Times New Roman"/>
          <w:lang w:val="es-ES"/>
        </w:rPr>
        <w:t xml:space="preserve"> </w:t>
      </w:r>
      <w:r w:rsidR="007D1CC3" w:rsidRPr="0039004D">
        <w:rPr>
          <w:rFonts w:cs="Times New Roman"/>
          <w:lang w:val="es-ES"/>
        </w:rPr>
        <w:t>También</w:t>
      </w:r>
      <w:r w:rsidR="00D06B91" w:rsidRPr="0039004D">
        <w:rPr>
          <w:rFonts w:cs="Times New Roman"/>
          <w:lang w:val="es-ES"/>
        </w:rPr>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p>
    <w:p w14:paraId="3B0C8612" w14:textId="77777777" w:rsidR="0099501F" w:rsidRPr="0039004D" w:rsidRDefault="0099501F" w:rsidP="00262D6E">
      <w:pPr>
        <w:spacing w:line="360" w:lineRule="auto"/>
        <w:jc w:val="both"/>
        <w:rPr>
          <w:rFonts w:cs="Times New Roman"/>
          <w:lang w:val="es-ES"/>
        </w:rPr>
      </w:pPr>
    </w:p>
    <w:p w14:paraId="6A802CBD" w14:textId="77777777" w:rsidR="002A5D24" w:rsidRPr="0039004D" w:rsidRDefault="006B37DD" w:rsidP="00262D6E">
      <w:pPr>
        <w:spacing w:line="360" w:lineRule="auto"/>
        <w:jc w:val="both"/>
        <w:rPr>
          <w:rFonts w:cs="Times New Roman"/>
          <w:lang w:val="es-ES"/>
        </w:rPr>
      </w:pPr>
      <w:r w:rsidRPr="0039004D">
        <w:rPr>
          <w:rFonts w:cs="Times New Roman"/>
          <w:lang w:val="es-ES"/>
        </w:rPr>
        <w:t>Existe actualmente un proyecto para reemplazar al actual Decre</w:t>
      </w:r>
      <w:r w:rsidR="005400C1" w:rsidRPr="0039004D">
        <w:rPr>
          <w:rFonts w:cs="Times New Roman"/>
          <w:lang w:val="es-ES"/>
        </w:rPr>
        <w:t>to Supremo 030 donde se plantea a más detalle las funciones a cumplir dentro de la Plataforma de Atención al Usuario (PAUS)</w:t>
      </w:r>
      <w:r w:rsidR="00AA0592" w:rsidRPr="0039004D">
        <w:rPr>
          <w:rFonts w:cs="Times New Roman"/>
          <w:lang w:val="es-ES"/>
        </w:rPr>
        <w:t xml:space="preserve">, especifican sobre el acceso a la Historia </w:t>
      </w:r>
      <w:r w:rsidR="00115702" w:rsidRPr="0039004D">
        <w:rPr>
          <w:rFonts w:cs="Times New Roman"/>
          <w:lang w:val="es-ES"/>
        </w:rPr>
        <w:t>Clínica</w:t>
      </w:r>
      <w:r w:rsidR="00AA0592" w:rsidRPr="0039004D">
        <w:rPr>
          <w:rFonts w:cs="Times New Roman"/>
          <w:lang w:val="es-ES"/>
        </w:rPr>
        <w:t xml:space="preserve"> para la investigación de sucesos por los que los ciudadanos se encuentran manifestando su insatisfacción y </w:t>
      </w:r>
      <w:r w:rsidR="00AA0592" w:rsidRPr="0039004D">
        <w:rPr>
          <w:rFonts w:cs="Times New Roman"/>
          <w:lang w:val="es-ES"/>
        </w:rPr>
        <w:lastRenderedPageBreak/>
        <w:t xml:space="preserve">entregan un anexo </w:t>
      </w:r>
      <w:r w:rsidR="00115702" w:rsidRPr="0039004D">
        <w:rPr>
          <w:rFonts w:cs="Times New Roman"/>
          <w:lang w:val="es-ES"/>
        </w:rPr>
        <w:t xml:space="preserve">específico para el pedido expreso de autorización al ciudadano reclamante y, el cambio más significativo seria </w:t>
      </w:r>
      <w:r w:rsidR="00673ED7" w:rsidRPr="0039004D">
        <w:rPr>
          <w:rFonts w:cs="Times New Roman"/>
          <w:lang w:val="es-ES"/>
        </w:rPr>
        <w:t xml:space="preserve">que el termino de Queja es reemplazado por el termino Denuncia. </w:t>
      </w:r>
      <w:r w:rsidR="000322B7" w:rsidRPr="0039004D">
        <w:rPr>
          <w:rFonts w:cs="Times New Roman"/>
          <w:lang w:val="es-ES"/>
        </w:rPr>
        <w:t xml:space="preserve">Tanto en los reclamos como en las denuncias, se centra en mostrar </w:t>
      </w:r>
      <w:r w:rsidR="004B2804" w:rsidRPr="0039004D">
        <w:rPr>
          <w:rFonts w:cs="Times New Roman"/>
          <w:lang w:val="es-ES"/>
        </w:rPr>
        <w:t>cómo</w:t>
      </w:r>
      <w:r w:rsidR="000322B7" w:rsidRPr="0039004D">
        <w:rPr>
          <w:rFonts w:cs="Times New Roman"/>
          <w:lang w:val="es-ES"/>
        </w:rPr>
        <w:t xml:space="preserve"> estas deben ser gestionadas por la IPRESS y por SUSALUD respectivamente</w:t>
      </w:r>
      <w:r w:rsidR="004B2804" w:rsidRPr="0039004D">
        <w:rPr>
          <w:rFonts w:cs="Times New Roman"/>
          <w:lang w:val="es-ES"/>
        </w:rPr>
        <w:t>.</w:t>
      </w:r>
      <w:r w:rsidR="00734B3F" w:rsidRPr="0039004D">
        <w:rPr>
          <w:rFonts w:cs="Times New Roman"/>
          <w:lang w:val="es-ES"/>
        </w:rPr>
        <w:t xml:space="preserve"> Adicionalmente, muestran un anexo especial para la formulación de reclamos o denuncias hacia IAFAS separado del formato de reclamos o denuncias hacia IPRESS. La diferencia entre ambos formatos radica principalmente en diferentes causas del reclamo presentado.</w:t>
      </w:r>
    </w:p>
    <w:p w14:paraId="52414472" w14:textId="77777777" w:rsidR="00262D6E" w:rsidRPr="0039004D" w:rsidRDefault="00262D6E" w:rsidP="00262D6E">
      <w:pPr>
        <w:spacing w:line="360" w:lineRule="auto"/>
        <w:jc w:val="both"/>
        <w:rPr>
          <w:rFonts w:cs="Times New Roman"/>
          <w:lang w:val="es-ES"/>
        </w:rPr>
      </w:pPr>
    </w:p>
    <w:p w14:paraId="2CEBB7EF" w14:textId="77777777" w:rsidR="00562533" w:rsidRPr="0039004D" w:rsidRDefault="00562533" w:rsidP="00000899">
      <w:pPr>
        <w:pStyle w:val="Ttulo3"/>
      </w:pPr>
      <w:bookmarkStart w:id="22" w:name="_Toc508100428"/>
      <w:r w:rsidRPr="0039004D">
        <w:t>Limitaciones</w:t>
      </w:r>
      <w:r w:rsidR="00547CFF" w:rsidRPr="0039004D">
        <w:t xml:space="preserve"> del Sistema de Casos </w:t>
      </w:r>
      <w:r w:rsidR="00ED38D2" w:rsidRPr="0039004D">
        <w:t>en</w:t>
      </w:r>
      <w:r w:rsidR="00A976DA" w:rsidRPr="0039004D">
        <w:t xml:space="preserve"> Atenció</w:t>
      </w:r>
      <w:r w:rsidR="00ED38D2" w:rsidRPr="0039004D">
        <w:t>n al Ciudadano</w:t>
      </w:r>
      <w:bookmarkEnd w:id="22"/>
    </w:p>
    <w:p w14:paraId="69FC2297" w14:textId="77777777" w:rsidR="00562533" w:rsidRPr="0039004D" w:rsidRDefault="00562533" w:rsidP="00262D6E">
      <w:pPr>
        <w:spacing w:line="360" w:lineRule="auto"/>
        <w:jc w:val="both"/>
        <w:rPr>
          <w:rFonts w:cs="Times New Roman"/>
          <w:lang w:val="es-ES"/>
        </w:rPr>
      </w:pPr>
    </w:p>
    <w:p w14:paraId="08C7E1BC" w14:textId="77777777" w:rsidR="00562533" w:rsidRPr="0039004D" w:rsidRDefault="007B03C1" w:rsidP="00262D6E">
      <w:pPr>
        <w:spacing w:line="360" w:lineRule="auto"/>
        <w:jc w:val="both"/>
        <w:rPr>
          <w:rFonts w:cs="Times New Roman"/>
          <w:lang w:val="es-ES"/>
        </w:rPr>
      </w:pPr>
      <w:r w:rsidRPr="0039004D">
        <w:rPr>
          <w:rFonts w:cs="Times New Roman"/>
          <w:lang w:val="es-ES"/>
        </w:rPr>
        <w:t>Por la competencia de</w:t>
      </w:r>
      <w:r w:rsidR="00562533" w:rsidRPr="0039004D">
        <w:rPr>
          <w:rFonts w:cs="Times New Roman"/>
          <w:lang w:val="es-ES"/>
        </w:rPr>
        <w:t xml:space="preserve"> SUSALUD, se esperaría que se pudiera tener estadística sobre cuáles son las principales preocupaciones y/o problemas de los asegurados por IPRESS</w:t>
      </w:r>
      <w:r w:rsidR="007B7445" w:rsidRPr="0039004D">
        <w:rPr>
          <w:rFonts w:cs="Times New Roman"/>
          <w:lang w:val="es-ES"/>
        </w:rPr>
        <w:t>.</w:t>
      </w:r>
      <w:r w:rsidR="00562533" w:rsidRPr="0039004D">
        <w:rPr>
          <w:rFonts w:cs="Times New Roman"/>
          <w:lang w:val="es-ES"/>
        </w:rPr>
        <w:t xml:space="preserve"> Sin embargo, esto no se puede hacer debido a que la forma de ingreso de las quejas por parte de SUSALUD es de libre texto</w:t>
      </w:r>
      <w:r w:rsidR="007B7445" w:rsidRPr="0039004D">
        <w:rPr>
          <w:rFonts w:cs="Times New Roman"/>
          <w:lang w:val="es-ES"/>
        </w:rPr>
        <w:t>.</w:t>
      </w:r>
      <w:r w:rsidR="00562533" w:rsidRPr="0039004D">
        <w:rPr>
          <w:rFonts w:cs="Times New Roman"/>
          <w:lang w:val="es-ES"/>
        </w:rPr>
        <w:t xml:space="preserve"> Esto significa que los tipos de quejas no se han categorizado, de manera que es imposible identificar cuál es el tipo de queja más recurrente, ni cuáles son los nuevos tipos de quejas que pueden estar ingresando</w:t>
      </w:r>
      <w:r w:rsidR="007B7445" w:rsidRPr="0039004D">
        <w:rPr>
          <w:rFonts w:cs="Times New Roman"/>
          <w:lang w:val="es-ES"/>
        </w:rPr>
        <w:t>.</w:t>
      </w:r>
      <w:r w:rsidR="00493B08" w:rsidRPr="0039004D">
        <w:rPr>
          <w:rFonts w:cs="Times New Roman"/>
          <w:lang w:val="es-ES"/>
        </w:rPr>
        <w:t xml:space="preserve"> En la Resolución de Superintendencia Nº 160-2011-SUNASA/CD se </w:t>
      </w:r>
      <w:r w:rsidR="006F009C" w:rsidRPr="0039004D">
        <w:rPr>
          <w:rFonts w:cs="Times New Roman"/>
          <w:lang w:val="es-ES"/>
        </w:rPr>
        <w:t>presentó</w:t>
      </w:r>
      <w:r w:rsidR="00493B08" w:rsidRPr="0039004D">
        <w:rPr>
          <w:rFonts w:cs="Times New Roman"/>
          <w:lang w:val="es-ES"/>
        </w:rPr>
        <w:t xml:space="preserve"> una Tabla de Clasificación de Causas de Reclamos, la cual detalla </w:t>
      </w:r>
      <w:r w:rsidR="00C66953" w:rsidRPr="0039004D">
        <w:rPr>
          <w:rFonts w:cs="Times New Roman"/>
          <w:lang w:val="es-ES"/>
        </w:rPr>
        <w:t xml:space="preserve">110 </w:t>
      </w:r>
      <w:r w:rsidR="007B022D" w:rsidRPr="0039004D">
        <w:rPr>
          <w:rFonts w:cs="Times New Roman"/>
          <w:lang w:val="es-ES"/>
        </w:rPr>
        <w:t>ítems</w:t>
      </w:r>
      <w:r w:rsidR="00C66953" w:rsidRPr="0039004D">
        <w:rPr>
          <w:rFonts w:cs="Times New Roman"/>
          <w:lang w:val="es-ES"/>
        </w:rPr>
        <w:t xml:space="preserve"> </w:t>
      </w:r>
      <w:r w:rsidR="00F938C7" w:rsidRPr="0039004D">
        <w:rPr>
          <w:rFonts w:cs="Times New Roman"/>
          <w:lang w:val="es-ES"/>
        </w:rPr>
        <w:t xml:space="preserve">con causas </w:t>
      </w:r>
      <w:r w:rsidR="006F009C" w:rsidRPr="0039004D">
        <w:rPr>
          <w:rFonts w:cs="Times New Roman"/>
          <w:lang w:val="es-ES"/>
        </w:rPr>
        <w:t>específicas</w:t>
      </w:r>
      <w:r w:rsidR="00EA4860" w:rsidRPr="0039004D">
        <w:rPr>
          <w:rFonts w:cs="Times New Roman"/>
          <w:lang w:val="es-ES"/>
        </w:rPr>
        <w:t xml:space="preserve"> de </w:t>
      </w:r>
      <w:r w:rsidR="002D6E63" w:rsidRPr="0039004D">
        <w:rPr>
          <w:rFonts w:cs="Times New Roman"/>
          <w:lang w:val="es-ES"/>
        </w:rPr>
        <w:t xml:space="preserve">los reclamos, esta tabla incluye tanto las causas </w:t>
      </w:r>
      <w:r w:rsidR="006F009C" w:rsidRPr="0039004D">
        <w:rPr>
          <w:rFonts w:cs="Times New Roman"/>
          <w:lang w:val="es-ES"/>
        </w:rPr>
        <w:t>específicas</w:t>
      </w:r>
      <w:r w:rsidR="002D6E63" w:rsidRPr="0039004D">
        <w:rPr>
          <w:rFonts w:cs="Times New Roman"/>
          <w:lang w:val="es-ES"/>
        </w:rPr>
        <w:t xml:space="preserve"> de reclamos </w:t>
      </w:r>
      <w:r w:rsidR="006F009C" w:rsidRPr="0039004D">
        <w:rPr>
          <w:rFonts w:cs="Times New Roman"/>
          <w:lang w:val="es-ES"/>
        </w:rPr>
        <w:t>de las cuales son 60 exclusivas para IPRESS,</w:t>
      </w:r>
      <w:r w:rsidR="008E72AA" w:rsidRPr="0039004D">
        <w:rPr>
          <w:rFonts w:cs="Times New Roman"/>
          <w:lang w:val="es-ES"/>
        </w:rPr>
        <w:t xml:space="preserve"> </w:t>
      </w:r>
      <w:r w:rsidR="006F009C" w:rsidRPr="0039004D">
        <w:rPr>
          <w:rFonts w:cs="Times New Roman"/>
          <w:lang w:val="es-ES"/>
        </w:rPr>
        <w:t>44</w:t>
      </w:r>
      <w:r w:rsidR="00810620" w:rsidRPr="0039004D">
        <w:rPr>
          <w:rFonts w:cs="Times New Roman"/>
          <w:lang w:val="es-ES"/>
        </w:rPr>
        <w:t xml:space="preserve"> exclusivas para IAFAS</w:t>
      </w:r>
      <w:r w:rsidR="006F009C" w:rsidRPr="0039004D">
        <w:rPr>
          <w:rFonts w:cs="Times New Roman"/>
          <w:lang w:val="es-ES"/>
        </w:rPr>
        <w:t xml:space="preserve"> y 6 causas que se aplican tanto para IPRESS como para IAFAS. Sin embargo, a pesar de existir esta Tabla de Clasificació</w:t>
      </w:r>
      <w:r w:rsidR="00940852" w:rsidRPr="0039004D">
        <w:rPr>
          <w:rFonts w:cs="Times New Roman"/>
          <w:lang w:val="es-ES"/>
        </w:rPr>
        <w:t xml:space="preserve">n, no se menciona como la clasificación que debe ser utilizada en el Decreto 030 </w:t>
      </w:r>
      <w:r w:rsidR="00160383" w:rsidRPr="0039004D">
        <w:rPr>
          <w:rFonts w:cs="Times New Roman"/>
          <w:lang w:val="es-ES"/>
        </w:rPr>
        <w:t>por lo que se hicieron las consultas correspondientes a personal de SUSALUD y ellos indicaron que esta tabla de clasificación ya no se utiliza debido a que como cuenta con muchas categorías lo cual hacia complejo su uso.</w:t>
      </w:r>
    </w:p>
    <w:p w14:paraId="772BABD5" w14:textId="77777777" w:rsidR="002D7075" w:rsidRPr="0039004D" w:rsidRDefault="002D7075" w:rsidP="00262D6E">
      <w:pPr>
        <w:spacing w:line="360" w:lineRule="auto"/>
        <w:jc w:val="both"/>
        <w:rPr>
          <w:rFonts w:cs="Times New Roman"/>
          <w:lang w:val="es-ES"/>
        </w:rPr>
      </w:pPr>
    </w:p>
    <w:p w14:paraId="616BEF9B" w14:textId="77777777" w:rsidR="0075380D" w:rsidRPr="0039004D" w:rsidRDefault="002D7075" w:rsidP="00262D6E">
      <w:pPr>
        <w:spacing w:line="360" w:lineRule="auto"/>
        <w:jc w:val="both"/>
        <w:rPr>
          <w:rFonts w:cs="Times New Roman"/>
          <w:lang w:val="es-ES"/>
        </w:rPr>
      </w:pPr>
      <w:r w:rsidRPr="0039004D">
        <w:rPr>
          <w:rFonts w:cs="Times New Roman"/>
          <w:lang w:val="es-ES"/>
        </w:rPr>
        <w:t xml:space="preserve">Dentro de las estadísticas que presenta SUSALUD </w:t>
      </w:r>
      <w:r w:rsidR="0075380D" w:rsidRPr="0039004D">
        <w:rPr>
          <w:rFonts w:cs="Times New Roman"/>
          <w:lang w:val="es-ES"/>
        </w:rPr>
        <w:t xml:space="preserve">se encuentran varias deficiencias en datos como por ejemplo muestra que existen todavia solicitudes presentadas en el año 2015 como “En Tramite”, lo cual da a entender que esta información no se encuentra del todo actualizada </w:t>
      </w:r>
      <w:r w:rsidR="00651402" w:rsidRPr="0039004D">
        <w:rPr>
          <w:rFonts w:cs="Times New Roman"/>
          <w:lang w:val="es-ES"/>
        </w:rPr>
        <w:t>y puede llegar a generar duda sobre si el resto de la información presentada se encuentra actualizada.</w:t>
      </w:r>
    </w:p>
    <w:p w14:paraId="04D3F670" w14:textId="77777777" w:rsidR="00651402" w:rsidRPr="0039004D" w:rsidRDefault="00651402" w:rsidP="0075380D">
      <w:pPr>
        <w:spacing w:line="360" w:lineRule="auto"/>
        <w:jc w:val="both"/>
        <w:rPr>
          <w:rFonts w:cs="Times New Roman"/>
          <w:lang w:val="es-ES"/>
        </w:rPr>
      </w:pPr>
    </w:p>
    <w:p w14:paraId="52A1D418" w14:textId="77777777" w:rsidR="0075380D" w:rsidRPr="0039004D" w:rsidRDefault="0075380D" w:rsidP="00262D6E">
      <w:pPr>
        <w:spacing w:line="360" w:lineRule="auto"/>
        <w:jc w:val="both"/>
        <w:rPr>
          <w:rFonts w:cs="Times New Roman"/>
          <w:lang w:val="es-ES"/>
        </w:rPr>
      </w:pPr>
      <w:r w:rsidRPr="0039004D">
        <w:rPr>
          <w:rFonts w:cs="Times New Roman"/>
          <w:lang w:val="es-ES"/>
        </w:rPr>
        <w:lastRenderedPageBreak/>
        <w:t xml:space="preserve">Desde comienzos del año 2018, los valores que se muestran dentro del Tablero de Control de SUSALUD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39004D">
        <w:rPr>
          <w:rFonts w:cs="Times New Roman"/>
          <w:lang w:val="es-ES"/>
        </w:rPr>
        <w:t>que</w:t>
      </w:r>
      <w:r w:rsidRPr="0039004D">
        <w:rPr>
          <w:rFonts w:cs="Times New Roman"/>
          <w:lang w:val="es-ES"/>
        </w:rPr>
        <w:t xml:space="preserve"> anteriormente las solicitudes se almacenaban en dos sistemas diferentes que ellos manejaban, uno que se actualizaba de manera manual ya que era en una Hoja de Cálculo y el otro era un sistema informático automatizado. Ambos sistemas almacenaban información distinta y actualmente se encuentran en pasar la información contenida dentro de la Hoja de Cálculo al sistema informático automatizado y es por eso que muestran información diferente actualmente de lo que mostraba el año pasado.</w:t>
      </w:r>
      <w:r w:rsidR="00651402" w:rsidRPr="0039004D">
        <w:rPr>
          <w:rFonts w:cs="Times New Roman"/>
          <w:lang w:val="es-ES"/>
        </w:rPr>
        <w:t xml:space="preserve"> </w:t>
      </w:r>
    </w:p>
    <w:p w14:paraId="25527968" w14:textId="77777777" w:rsidR="00562533" w:rsidRPr="0039004D" w:rsidRDefault="00562533" w:rsidP="00262D6E">
      <w:pPr>
        <w:spacing w:line="360" w:lineRule="auto"/>
        <w:jc w:val="both"/>
        <w:rPr>
          <w:rFonts w:cs="Times New Roman"/>
          <w:lang w:val="es-ES"/>
        </w:rPr>
      </w:pPr>
    </w:p>
    <w:p w14:paraId="680858B4" w14:textId="77777777" w:rsidR="002D7075" w:rsidRPr="0039004D" w:rsidRDefault="00562533" w:rsidP="00262D6E">
      <w:pPr>
        <w:spacing w:line="360" w:lineRule="auto"/>
        <w:jc w:val="both"/>
        <w:rPr>
          <w:rFonts w:cs="Times New Roman"/>
          <w:lang w:val="es-ES"/>
        </w:rPr>
      </w:pPr>
      <w:r w:rsidRPr="0039004D">
        <w:rPr>
          <w:rFonts w:cs="Times New Roman"/>
          <w:lang w:val="es-ES"/>
        </w:rPr>
        <w:t>Finalmente, el hecho de que diversas IPRESS oculten información a SUSALUD dificulta el proceso de fiscalización, ya que no hay forma de saber en qué aspectos están mejorando y en qué aspectos cada IPRESS necesita refuerzo</w:t>
      </w:r>
      <w:r w:rsidR="007B7445" w:rsidRPr="0039004D">
        <w:rPr>
          <w:rFonts w:cs="Times New Roman"/>
          <w:lang w:val="es-ES"/>
        </w:rPr>
        <w:t>.</w:t>
      </w:r>
    </w:p>
    <w:p w14:paraId="233FEE00" w14:textId="77777777" w:rsidR="00562533" w:rsidRPr="0039004D" w:rsidRDefault="00562533" w:rsidP="00262D6E">
      <w:pPr>
        <w:spacing w:line="360" w:lineRule="auto"/>
        <w:jc w:val="both"/>
        <w:rPr>
          <w:rFonts w:cs="Times New Roman"/>
          <w:lang w:val="es-ES"/>
        </w:rPr>
      </w:pPr>
    </w:p>
    <w:p w14:paraId="669A2C19" w14:textId="77777777" w:rsidR="00562533" w:rsidRPr="0039004D" w:rsidRDefault="00562533" w:rsidP="00000899">
      <w:pPr>
        <w:pStyle w:val="Ttulo3"/>
      </w:pPr>
      <w:bookmarkStart w:id="23" w:name="_Toc508100429"/>
      <w:r w:rsidRPr="0039004D">
        <w:t>Oportunidades de Mejora</w:t>
      </w:r>
      <w:bookmarkEnd w:id="23"/>
    </w:p>
    <w:p w14:paraId="439A9A77" w14:textId="77777777" w:rsidR="00562533" w:rsidRPr="0039004D" w:rsidRDefault="00562533" w:rsidP="00262D6E">
      <w:pPr>
        <w:spacing w:line="360" w:lineRule="auto"/>
        <w:jc w:val="both"/>
        <w:rPr>
          <w:rFonts w:cs="Times New Roman"/>
          <w:lang w:val="es-ES"/>
        </w:rPr>
      </w:pPr>
    </w:p>
    <w:p w14:paraId="1D24A9D7" w14:textId="77777777" w:rsidR="00562533" w:rsidRPr="0039004D" w:rsidRDefault="00562533" w:rsidP="00262D6E">
      <w:pPr>
        <w:spacing w:line="360" w:lineRule="auto"/>
        <w:jc w:val="both"/>
        <w:rPr>
          <w:rFonts w:cs="Times New Roman"/>
          <w:lang w:val="es-ES"/>
        </w:rPr>
      </w:pPr>
      <w:r w:rsidRPr="0039004D">
        <w:rPr>
          <w:rFonts w:cs="Times New Roman"/>
          <w:lang w:val="es-ES"/>
        </w:rPr>
        <w:t>Con las limitantes que se presentaron en el punto anterior, se pueden encontrar varias formas de mejorar el sistema teniendo en cuenta tanto las necesidades de los asegurados como la de las IPRESS y SUSALUD</w:t>
      </w:r>
      <w:r w:rsidR="007B7445" w:rsidRPr="0039004D">
        <w:rPr>
          <w:rFonts w:cs="Times New Roman"/>
          <w:lang w:val="es-ES"/>
        </w:rPr>
        <w:t>.</w:t>
      </w:r>
      <w:r w:rsidRPr="0039004D">
        <w:rPr>
          <w:rFonts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sidR="007B7445" w:rsidRPr="0039004D">
        <w:rPr>
          <w:rFonts w:cs="Times New Roman"/>
          <w:lang w:val="es-ES"/>
        </w:rPr>
        <w:t>.</w:t>
      </w:r>
      <w:r w:rsidRPr="0039004D">
        <w:rPr>
          <w:rFonts w:cs="Times New Roman"/>
          <w:lang w:val="es-ES"/>
        </w:rPr>
        <w:t xml:space="preserve"> Con este sistema se podría revisar desde una computadora todo lo relacionado a los reclamos presentados ante la IPRESS</w:t>
      </w:r>
      <w:r w:rsidR="007B7445" w:rsidRPr="0039004D">
        <w:rPr>
          <w:rFonts w:cs="Times New Roman"/>
          <w:lang w:val="es-ES"/>
        </w:rPr>
        <w:t>.</w:t>
      </w:r>
      <w:r w:rsidRPr="0039004D">
        <w:rPr>
          <w:rFonts w:cs="Times New Roman"/>
          <w:lang w:val="es-ES"/>
        </w:rPr>
        <w:t xml:space="preserve"> Esto ayudaría a que ya no se oculte información y se tenga una mejor supervisión</w:t>
      </w:r>
      <w:r w:rsidR="007B7445" w:rsidRPr="0039004D">
        <w:rPr>
          <w:rFonts w:cs="Times New Roman"/>
          <w:lang w:val="es-ES"/>
        </w:rPr>
        <w:t>.</w:t>
      </w:r>
    </w:p>
    <w:p w14:paraId="22945215" w14:textId="77777777" w:rsidR="00B674F0" w:rsidRPr="0039004D" w:rsidRDefault="00B674F0" w:rsidP="00262D6E">
      <w:pPr>
        <w:spacing w:line="360" w:lineRule="auto"/>
        <w:jc w:val="both"/>
        <w:rPr>
          <w:rFonts w:cs="Times New Roman"/>
          <w:lang w:val="es-ES"/>
        </w:rPr>
      </w:pPr>
    </w:p>
    <w:p w14:paraId="2F1DB337" w14:textId="77777777" w:rsidR="00B674F0" w:rsidRPr="0039004D" w:rsidRDefault="00B674F0" w:rsidP="00000899">
      <w:pPr>
        <w:pStyle w:val="Ttulo3"/>
      </w:pPr>
      <w:bookmarkStart w:id="24" w:name="_Toc508100430"/>
      <w:r w:rsidRPr="0039004D">
        <w:t>Diseño centrado en el usuario en el sector Salud en Perú</w:t>
      </w:r>
      <w:bookmarkEnd w:id="24"/>
    </w:p>
    <w:p w14:paraId="217118AD" w14:textId="77777777" w:rsidR="00B674F0" w:rsidRPr="0039004D" w:rsidRDefault="00B674F0" w:rsidP="00262D6E">
      <w:pPr>
        <w:spacing w:line="360" w:lineRule="auto"/>
        <w:jc w:val="both"/>
        <w:rPr>
          <w:rFonts w:cs="Times New Roman"/>
          <w:lang w:val="es-ES"/>
        </w:rPr>
      </w:pPr>
    </w:p>
    <w:p w14:paraId="0ACC7A92" w14:textId="77777777" w:rsidR="00562533" w:rsidRPr="0039004D" w:rsidRDefault="00B674F0" w:rsidP="00262D6E">
      <w:pPr>
        <w:spacing w:line="360" w:lineRule="auto"/>
        <w:jc w:val="both"/>
        <w:rPr>
          <w:rFonts w:cs="Times New Roman"/>
          <w:lang w:val="es-ES"/>
        </w:rPr>
      </w:pPr>
      <w:r w:rsidRPr="0039004D">
        <w:rPr>
          <w:rFonts w:cs="Times New Roman"/>
          <w:lang w:val="es-ES"/>
        </w:rPr>
        <w:t xml:space="preserve">En el caso del Perú, todavía existe una alta resistencia al cambio en el aspecto tecnológico, por la idea equivocada de </w:t>
      </w:r>
      <w:r w:rsidR="004C67AC" w:rsidRPr="0039004D">
        <w:rPr>
          <w:rFonts w:cs="Times New Roman"/>
          <w:lang w:val="es-ES"/>
        </w:rPr>
        <w:t>que,</w:t>
      </w:r>
      <w:r w:rsidRPr="0039004D">
        <w:rPr>
          <w:rFonts w:cs="Times New Roman"/>
          <w:lang w:val="es-ES"/>
        </w:rPr>
        <w:t xml:space="preserve"> por la adopción de nuevas tecnologías, los trabajos podrían </w:t>
      </w:r>
      <w:r w:rsidRPr="0039004D">
        <w:rPr>
          <w:rFonts w:cs="Times New Roman"/>
          <w:lang w:val="es-ES"/>
        </w:rPr>
        <w:lastRenderedPageBreak/>
        <w:t>verse mermados y hasta reemplazados</w:t>
      </w:r>
      <w:r w:rsidR="007B7445" w:rsidRPr="0039004D">
        <w:rPr>
          <w:rFonts w:cs="Times New Roman"/>
          <w:lang w:val="es-ES"/>
        </w:rPr>
        <w:t>.</w:t>
      </w:r>
      <w:r w:rsidRPr="0039004D">
        <w:rPr>
          <w:rFonts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39004D">
        <w:rPr>
          <w:rFonts w:cs="Times New Roman"/>
          <w:lang w:val="es-ES"/>
        </w:rPr>
        <w:t>.</w:t>
      </w:r>
      <w:r w:rsidRPr="0039004D">
        <w:rPr>
          <w:rFonts w:cs="Times New Roman"/>
          <w:lang w:val="es-ES"/>
        </w:rPr>
        <w:t xml:space="preserve"> Seguir los enfoques de UX y UCD podría marcar una diferencia significativa en la adopción de sistemas informáticos en el sector salud, tanto en sistemas clínicos como en sistemas de gestión de diversos recursos</w:t>
      </w:r>
      <w:r w:rsidR="007B7445" w:rsidRPr="0039004D">
        <w:rPr>
          <w:rFonts w:cs="Times New Roman"/>
          <w:lang w:val="es-ES"/>
        </w:rPr>
        <w:t>.</w:t>
      </w:r>
      <w:r w:rsidRPr="0039004D">
        <w:rPr>
          <w:rFonts w:cs="Times New Roman"/>
          <w:lang w:val="es-ES"/>
        </w:rPr>
        <w:t xml:space="preserve"> El uso de estos enfoques se ve limitado debido a que no se le da la importancia necesaria a las pruebas de aplicativos con usuarios, a la falta de tiempo y recursos en la implementación de dichos sistemas, falta de expertise en dichos enfoques y principalmente, la idea de que un sistema solo debe desarrollarse para cumplir los objetivos de la empresa y no darle valor a las apreciaciones de los usuarios finales</w:t>
      </w:r>
      <w:r w:rsidR="007B7445" w:rsidRPr="0039004D">
        <w:rPr>
          <w:rFonts w:cs="Times New Roman"/>
          <w:lang w:val="es-ES"/>
        </w:rPr>
        <w:t>.</w:t>
      </w:r>
    </w:p>
    <w:p w14:paraId="6186DEB8" w14:textId="77777777" w:rsidR="00A12DD0" w:rsidRPr="0039004D" w:rsidRDefault="00A12DD0" w:rsidP="00262D6E">
      <w:pPr>
        <w:spacing w:line="360" w:lineRule="auto"/>
        <w:jc w:val="both"/>
        <w:rPr>
          <w:rFonts w:cs="Times New Roman"/>
          <w:lang w:val="es-ES"/>
        </w:rPr>
      </w:pPr>
    </w:p>
    <w:p w14:paraId="0E1B3514" w14:textId="77777777" w:rsidR="00A12DD0" w:rsidRPr="0039004D" w:rsidRDefault="00A12DD0" w:rsidP="00262D6E">
      <w:pPr>
        <w:pStyle w:val="Ttulo1"/>
        <w:spacing w:line="360" w:lineRule="auto"/>
        <w:rPr>
          <w:rFonts w:cs="Times New Roman"/>
          <w:szCs w:val="24"/>
        </w:rPr>
      </w:pPr>
      <w:bookmarkStart w:id="25" w:name="_Toc508100431"/>
      <w:r w:rsidRPr="0039004D">
        <w:rPr>
          <w:rFonts w:cs="Times New Roman"/>
          <w:szCs w:val="24"/>
        </w:rPr>
        <w:lastRenderedPageBreak/>
        <w:t>Justificación del estudio</w:t>
      </w:r>
      <w:bookmarkEnd w:id="25"/>
    </w:p>
    <w:p w14:paraId="44CFF9E3" w14:textId="77777777" w:rsidR="0023033B" w:rsidRPr="0039004D" w:rsidRDefault="0023033B" w:rsidP="00262D6E">
      <w:pPr>
        <w:spacing w:line="360" w:lineRule="auto"/>
        <w:rPr>
          <w:rFonts w:cs="Times New Roman"/>
          <w:lang w:val="es-ES"/>
        </w:rPr>
      </w:pPr>
    </w:p>
    <w:p w14:paraId="79B24716" w14:textId="77777777" w:rsidR="004A0AA9" w:rsidRPr="0039004D" w:rsidRDefault="00F2543B" w:rsidP="00A35C0B">
      <w:pPr>
        <w:spacing w:line="360" w:lineRule="auto"/>
        <w:jc w:val="both"/>
        <w:rPr>
          <w:rFonts w:cs="Times New Roman"/>
          <w:lang w:val="es-ES"/>
        </w:rPr>
      </w:pPr>
      <w:r w:rsidRPr="0039004D">
        <w:rPr>
          <w:rFonts w:cs="Times New Roman"/>
          <w:lang w:val="es-ES"/>
        </w:rPr>
        <w:t xml:space="preserve">Dado que somos un país con una población creciente, la necesidad de mejorar nuestra calidad de atención en salud crece </w:t>
      </w:r>
      <w:r w:rsidR="00A35C0B" w:rsidRPr="0039004D">
        <w:rPr>
          <w:rFonts w:cs="Times New Roman"/>
          <w:lang w:val="es-ES"/>
        </w:rPr>
        <w:t>proporcionalmente</w:t>
      </w:r>
      <w:r w:rsidR="002E71DF" w:rsidRPr="0039004D">
        <w:rPr>
          <w:rFonts w:cs="Times New Roman"/>
          <w:lang w:val="es-ES"/>
        </w:rPr>
        <w:t xml:space="preserve"> </w:t>
      </w:r>
      <w:r w:rsidRPr="0039004D">
        <w:rPr>
          <w:rFonts w:cs="Times New Roman"/>
          <w:lang w:val="es-ES"/>
        </w:rPr>
        <w:t xml:space="preserve">a la población que va a atender en el sistema nacional de Salud. Esto hace </w:t>
      </w:r>
      <w:r w:rsidR="00261DA6" w:rsidRPr="0039004D">
        <w:rPr>
          <w:rFonts w:cs="Times New Roman"/>
          <w:lang w:val="es-ES"/>
        </w:rPr>
        <w:t>imperativ</w:t>
      </w:r>
      <w:r w:rsidR="00A35C0B" w:rsidRPr="0039004D">
        <w:rPr>
          <w:rFonts w:cs="Times New Roman"/>
          <w:lang w:val="es-ES"/>
        </w:rPr>
        <w:t xml:space="preserve">a </w:t>
      </w:r>
      <w:r w:rsidR="002E71DF" w:rsidRPr="0039004D">
        <w:rPr>
          <w:rFonts w:cs="Times New Roman"/>
          <w:lang w:val="es-ES"/>
        </w:rPr>
        <w:t>una la</w:t>
      </w:r>
      <w:r w:rsidRPr="0039004D">
        <w:rPr>
          <w:rFonts w:cs="Times New Roman"/>
          <w:lang w:val="es-ES"/>
        </w:rPr>
        <w:t xml:space="preserve"> reformulación del concepto de reclamo para que pase de ser visto como algo negativo y que solo genera trabas dentro de las instituciones</w:t>
      </w:r>
      <w:r w:rsidR="00975783" w:rsidRPr="0039004D">
        <w:rPr>
          <w:rFonts w:cs="Times New Roman"/>
          <w:lang w:val="es-ES"/>
        </w:rPr>
        <w:t>,</w:t>
      </w:r>
      <w:r w:rsidRPr="0039004D">
        <w:rPr>
          <w:rFonts w:cs="Times New Roman"/>
          <w:lang w:val="es-ES"/>
        </w:rPr>
        <w:t xml:space="preserve"> a ser visto como una oportunidad de mejora </w:t>
      </w:r>
      <w:r w:rsidR="00261DA6" w:rsidRPr="0039004D">
        <w:rPr>
          <w:rFonts w:cs="Times New Roman"/>
          <w:lang w:val="es-ES"/>
        </w:rPr>
        <w:t>y que la forma en como son recibidos y gestionados los reclamos pase a ser una prioridad dentro de cada IPRESS.</w:t>
      </w:r>
    </w:p>
    <w:p w14:paraId="475E1E16" w14:textId="77777777" w:rsidR="00261DA6" w:rsidRPr="0039004D" w:rsidRDefault="00261DA6" w:rsidP="00A35C0B">
      <w:pPr>
        <w:spacing w:line="360" w:lineRule="auto"/>
        <w:jc w:val="both"/>
        <w:rPr>
          <w:rFonts w:cs="Times New Roman"/>
          <w:lang w:val="es-ES"/>
        </w:rPr>
      </w:pPr>
      <w:r w:rsidRPr="0039004D">
        <w:rPr>
          <w:rFonts w:cs="Times New Roman"/>
          <w:lang w:val="es-ES"/>
        </w:rPr>
        <w:t>Con la normativa vigente, cada IPRESS se encuentra obligada a implementar un Sistema de Registro de Consultas y Reclamos Recibidos</w:t>
      </w:r>
      <w:r w:rsidR="00C23DEC" w:rsidRPr="0039004D">
        <w:rPr>
          <w:rFonts w:cs="Times New Roman"/>
          <w:lang w:val="es-ES"/>
        </w:rPr>
        <w:t>.</w:t>
      </w:r>
      <w:r w:rsidRPr="0039004D">
        <w:rPr>
          <w:rFonts w:cs="Times New Roman"/>
          <w:lang w:val="es-ES"/>
        </w:rPr>
        <w:t xml:space="preserve"> SUSALUD debería tener acceso a dicha información de cada IPRESSS</w:t>
      </w:r>
      <w:r w:rsidR="00C23DEC" w:rsidRPr="0039004D">
        <w:rPr>
          <w:rFonts w:cs="Times New Roman"/>
          <w:lang w:val="es-ES"/>
        </w:rPr>
        <w:t xml:space="preserve">. </w:t>
      </w:r>
      <w:r w:rsidR="00B73C1F" w:rsidRPr="0039004D">
        <w:rPr>
          <w:rFonts w:cs="Times New Roman"/>
          <w:lang w:val="es-ES"/>
        </w:rPr>
        <w:t xml:space="preserve">Igualmente debería </w:t>
      </w:r>
      <w:r w:rsidRPr="0039004D">
        <w:rPr>
          <w:rFonts w:cs="Times New Roman"/>
          <w:lang w:val="es-ES"/>
        </w:rPr>
        <w:t>u</w:t>
      </w:r>
      <w:r w:rsidR="00FB540C" w:rsidRPr="0039004D">
        <w:rPr>
          <w:rFonts w:cs="Times New Roman"/>
          <w:lang w:val="es-ES"/>
        </w:rPr>
        <w:t>tilizar un sistema informático</w:t>
      </w:r>
      <w:r w:rsidR="00736B17" w:rsidRPr="0039004D">
        <w:rPr>
          <w:rFonts w:cs="Times New Roman"/>
          <w:lang w:val="es-ES"/>
        </w:rPr>
        <w:t xml:space="preserve"> centralizada</w:t>
      </w:r>
      <w:r w:rsidRPr="0039004D">
        <w:rPr>
          <w:rFonts w:cs="Times New Roman"/>
          <w:lang w:val="es-ES"/>
        </w:rPr>
        <w:t xml:space="preserve"> </w:t>
      </w:r>
      <w:r w:rsidR="004624C7" w:rsidRPr="0039004D">
        <w:rPr>
          <w:rFonts w:cs="Times New Roman"/>
          <w:lang w:val="es-ES"/>
        </w:rPr>
        <w:t xml:space="preserve">que </w:t>
      </w:r>
      <w:r w:rsidR="00315A28" w:rsidRPr="0039004D">
        <w:rPr>
          <w:rFonts w:cs="Times New Roman"/>
          <w:lang w:val="es-ES"/>
        </w:rPr>
        <w:t xml:space="preserve">le </w:t>
      </w:r>
      <w:r w:rsidR="004624C7" w:rsidRPr="0039004D">
        <w:rPr>
          <w:rFonts w:cs="Times New Roman"/>
          <w:lang w:val="es-ES"/>
        </w:rPr>
        <w:t>permita</w:t>
      </w:r>
      <w:r w:rsidR="00315A28" w:rsidRPr="0039004D">
        <w:rPr>
          <w:rFonts w:cs="Times New Roman"/>
          <w:lang w:val="es-ES"/>
        </w:rPr>
        <w:t xml:space="preserve"> </w:t>
      </w:r>
      <w:r w:rsidR="007B14EB" w:rsidRPr="0039004D">
        <w:rPr>
          <w:rFonts w:cs="Times New Roman"/>
          <w:lang w:val="es-ES"/>
        </w:rPr>
        <w:t xml:space="preserve">tanto </w:t>
      </w:r>
      <w:r w:rsidR="00315A28" w:rsidRPr="0039004D">
        <w:rPr>
          <w:rFonts w:cs="Times New Roman"/>
          <w:lang w:val="es-ES"/>
        </w:rPr>
        <w:t>a las IPRESS y a SUSALUD</w:t>
      </w:r>
      <w:r w:rsidRPr="0039004D">
        <w:rPr>
          <w:rFonts w:cs="Times New Roman"/>
          <w:lang w:val="es-ES"/>
        </w:rPr>
        <w:t xml:space="preserve"> recibir, gestionar y monitorizar cada reclamo presentado</w:t>
      </w:r>
      <w:r w:rsidR="00B73C1F" w:rsidRPr="0039004D">
        <w:rPr>
          <w:rFonts w:cs="Times New Roman"/>
          <w:lang w:val="es-ES"/>
        </w:rPr>
        <w:t>.</w:t>
      </w:r>
      <w:r w:rsidR="007B14EB" w:rsidRPr="0039004D">
        <w:rPr>
          <w:rFonts w:cs="Times New Roman"/>
          <w:lang w:val="es-ES"/>
        </w:rPr>
        <w:t xml:space="preserve"> </w:t>
      </w:r>
      <w:r w:rsidR="00B73C1F" w:rsidRPr="0039004D">
        <w:rPr>
          <w:rFonts w:cs="Times New Roman"/>
          <w:lang w:val="es-ES"/>
        </w:rPr>
        <w:t>A</w:t>
      </w:r>
      <w:r w:rsidR="00A35C0B" w:rsidRPr="0039004D">
        <w:rPr>
          <w:rFonts w:cs="Times New Roman"/>
          <w:lang w:val="es-ES"/>
        </w:rPr>
        <w:t xml:space="preserve"> </w:t>
      </w:r>
      <w:r w:rsidR="007B14EB" w:rsidRPr="0039004D">
        <w:rPr>
          <w:rFonts w:cs="Times New Roman"/>
          <w:lang w:val="es-ES"/>
        </w:rPr>
        <w:t>su vez</w:t>
      </w:r>
      <w:r w:rsidR="00A35C0B" w:rsidRPr="0039004D">
        <w:rPr>
          <w:rFonts w:cs="Times New Roman"/>
          <w:lang w:val="es-ES"/>
        </w:rPr>
        <w:t>,</w:t>
      </w:r>
      <w:r w:rsidR="007B14EB" w:rsidRPr="0039004D">
        <w:rPr>
          <w:rFonts w:cs="Times New Roman"/>
          <w:lang w:val="es-ES"/>
        </w:rPr>
        <w:t xml:space="preserve"> </w:t>
      </w:r>
      <w:r w:rsidR="00FB540C" w:rsidRPr="0039004D">
        <w:rPr>
          <w:rFonts w:cs="Times New Roman"/>
          <w:lang w:val="es-ES"/>
        </w:rPr>
        <w:t>este sistema</w:t>
      </w:r>
      <w:r w:rsidR="00B73C1F" w:rsidRPr="0039004D">
        <w:rPr>
          <w:rFonts w:cs="Times New Roman"/>
          <w:lang w:val="es-ES"/>
        </w:rPr>
        <w:t xml:space="preserve"> debiera permitir </w:t>
      </w:r>
      <w:r w:rsidR="007B14EB" w:rsidRPr="0039004D">
        <w:rPr>
          <w:rFonts w:cs="Times New Roman"/>
          <w:lang w:val="es-ES"/>
        </w:rPr>
        <w:t>a los ciudadanos ingresar sus reclamos sin miedo a repercusiones en su atención, monitorear el estado de sus reclamos y visualizar información que le permita tomar una mejor decisión sobre donde prefiere buscar atención médica</w:t>
      </w:r>
      <w:r w:rsidR="00F47B6B" w:rsidRPr="0039004D">
        <w:rPr>
          <w:rFonts w:cs="Times New Roman"/>
          <w:lang w:val="es-ES"/>
        </w:rPr>
        <w:t xml:space="preserve">. Esta </w:t>
      </w:r>
      <w:r w:rsidR="00FB540C" w:rsidRPr="0039004D">
        <w:rPr>
          <w:rFonts w:cs="Times New Roman"/>
          <w:lang w:val="es-ES"/>
        </w:rPr>
        <w:t>sería un sistema</w:t>
      </w:r>
      <w:r w:rsidR="00F47B6B" w:rsidRPr="0039004D">
        <w:rPr>
          <w:rFonts w:cs="Times New Roman"/>
          <w:lang w:val="es-ES"/>
        </w:rPr>
        <w:t xml:space="preserve"> </w:t>
      </w:r>
      <w:r w:rsidR="007B14EB" w:rsidRPr="0039004D">
        <w:rPr>
          <w:rFonts w:cs="Times New Roman"/>
          <w:lang w:val="es-ES"/>
        </w:rPr>
        <w:t>muy atractiv</w:t>
      </w:r>
      <w:r w:rsidR="00FB540C" w:rsidRPr="0039004D">
        <w:rPr>
          <w:rFonts w:cs="Times New Roman"/>
          <w:lang w:val="es-ES"/>
        </w:rPr>
        <w:t xml:space="preserve">o </w:t>
      </w:r>
      <w:r w:rsidR="007B14EB" w:rsidRPr="0039004D">
        <w:rPr>
          <w:rFonts w:cs="Times New Roman"/>
          <w:lang w:val="es-ES"/>
        </w:rPr>
        <w:t xml:space="preserve">para </w:t>
      </w:r>
      <w:r w:rsidR="00BD6C77" w:rsidRPr="0039004D">
        <w:rPr>
          <w:rFonts w:cs="Times New Roman"/>
          <w:lang w:val="es-ES"/>
        </w:rPr>
        <w:t>reducir</w:t>
      </w:r>
      <w:r w:rsidR="007B14EB" w:rsidRPr="0039004D">
        <w:rPr>
          <w:rFonts w:cs="Times New Roman"/>
          <w:lang w:val="es-ES"/>
        </w:rPr>
        <w:t xml:space="preserve"> la brecha que separa a las IPRESS y SUSALUD de los ciudadanos. Para poder lograr que esto funcione,</w:t>
      </w:r>
      <w:r w:rsidR="008C33CA" w:rsidRPr="0039004D">
        <w:rPr>
          <w:rFonts w:cs="Times New Roman"/>
          <w:lang w:val="es-ES"/>
        </w:rPr>
        <w:t xml:space="preserve"> se necesita principalmente </w:t>
      </w:r>
      <w:r w:rsidR="00B46176" w:rsidRPr="0039004D">
        <w:rPr>
          <w:rFonts w:cs="Times New Roman"/>
          <w:lang w:val="es-ES"/>
        </w:rPr>
        <w:t xml:space="preserve">informatizar los reclamos y como estos van siendo gestionados por las diferentes IPRESS hasta </w:t>
      </w:r>
      <w:r w:rsidR="00910961" w:rsidRPr="0039004D">
        <w:rPr>
          <w:rFonts w:cs="Times New Roman"/>
          <w:lang w:val="es-ES"/>
        </w:rPr>
        <w:t>resolverse de manera satisfactoria</w:t>
      </w:r>
      <w:r w:rsidR="00B46176" w:rsidRPr="0039004D">
        <w:rPr>
          <w:rFonts w:cs="Times New Roman"/>
          <w:lang w:val="es-ES"/>
        </w:rPr>
        <w:t xml:space="preserve">. Esto </w:t>
      </w:r>
      <w:r w:rsidR="00910961" w:rsidRPr="0039004D">
        <w:rPr>
          <w:rFonts w:cs="Times New Roman"/>
          <w:lang w:val="es-ES"/>
        </w:rPr>
        <w:t xml:space="preserve">facilitaría la </w:t>
      </w:r>
      <w:r w:rsidR="00B46176" w:rsidRPr="0039004D">
        <w:rPr>
          <w:rFonts w:cs="Times New Roman"/>
          <w:lang w:val="es-ES"/>
        </w:rPr>
        <w:t>identifica</w:t>
      </w:r>
      <w:r w:rsidR="00910961" w:rsidRPr="0039004D">
        <w:rPr>
          <w:rFonts w:cs="Times New Roman"/>
          <w:lang w:val="es-ES"/>
        </w:rPr>
        <w:t>ción de</w:t>
      </w:r>
      <w:r w:rsidR="00B46176" w:rsidRPr="0039004D">
        <w:rPr>
          <w:rFonts w:cs="Times New Roman"/>
          <w:lang w:val="es-ES"/>
        </w:rPr>
        <w:t xml:space="preserve"> áreas y procesos </w:t>
      </w:r>
      <w:r w:rsidR="00D11B8E" w:rsidRPr="0039004D">
        <w:rPr>
          <w:rFonts w:cs="Times New Roman"/>
          <w:lang w:val="es-ES"/>
        </w:rPr>
        <w:t xml:space="preserve">susceptibles </w:t>
      </w:r>
      <w:r w:rsidR="00B46176" w:rsidRPr="0039004D">
        <w:rPr>
          <w:rFonts w:cs="Times New Roman"/>
          <w:lang w:val="es-ES"/>
        </w:rPr>
        <w:t>de mejora con el fin de dar la mejor atención posible a los ciudadanos.</w:t>
      </w:r>
    </w:p>
    <w:p w14:paraId="00B51F04" w14:textId="77777777" w:rsidR="002E0FC9" w:rsidRPr="0039004D" w:rsidRDefault="002E0FC9" w:rsidP="00A35C0B">
      <w:pPr>
        <w:spacing w:line="360" w:lineRule="auto"/>
        <w:jc w:val="both"/>
        <w:rPr>
          <w:rFonts w:cs="Times New Roman"/>
          <w:lang w:val="es-ES"/>
        </w:rPr>
      </w:pPr>
    </w:p>
    <w:p w14:paraId="3F739AF2" w14:textId="77777777" w:rsidR="002E0FC9" w:rsidRPr="0039004D" w:rsidRDefault="0043233D" w:rsidP="00A35C0B">
      <w:pPr>
        <w:spacing w:line="360" w:lineRule="auto"/>
        <w:jc w:val="both"/>
        <w:rPr>
          <w:rFonts w:cs="Times New Roman"/>
          <w:lang w:val="es-ES"/>
        </w:rPr>
      </w:pPr>
      <w:r w:rsidRPr="0039004D">
        <w:rPr>
          <w:rFonts w:cs="Times New Roman"/>
          <w:lang w:val="es-ES"/>
        </w:rPr>
        <w:t xml:space="preserve">Ya que </w:t>
      </w:r>
      <w:r w:rsidR="00816B3E" w:rsidRPr="0039004D">
        <w:rPr>
          <w:rFonts w:cs="Times New Roman"/>
          <w:lang w:val="es-ES"/>
        </w:rPr>
        <w:t xml:space="preserve">existirían </w:t>
      </w:r>
      <w:r w:rsidRPr="0039004D">
        <w:rPr>
          <w:rFonts w:cs="Times New Roman"/>
          <w:lang w:val="es-ES"/>
        </w:rPr>
        <w:t xml:space="preserve">varios tipos de usuario </w:t>
      </w:r>
      <w:r w:rsidR="00816B3E" w:rsidRPr="0039004D">
        <w:rPr>
          <w:rFonts w:cs="Times New Roman"/>
          <w:lang w:val="es-ES"/>
        </w:rPr>
        <w:t xml:space="preserve">utilizando </w:t>
      </w:r>
      <w:r w:rsidR="00FB540C" w:rsidRPr="0039004D">
        <w:rPr>
          <w:rFonts w:cs="Times New Roman"/>
          <w:lang w:val="es-ES"/>
        </w:rPr>
        <w:t>este</w:t>
      </w:r>
      <w:r w:rsidRPr="0039004D">
        <w:rPr>
          <w:rFonts w:cs="Times New Roman"/>
          <w:lang w:val="es-ES"/>
        </w:rPr>
        <w:t xml:space="preserve"> </w:t>
      </w:r>
      <w:r w:rsidR="00FB540C" w:rsidRPr="0039004D">
        <w:rPr>
          <w:rFonts w:cs="Times New Roman"/>
          <w:lang w:val="es-ES"/>
        </w:rPr>
        <w:t>sistema</w:t>
      </w:r>
      <w:r w:rsidRPr="0039004D">
        <w:rPr>
          <w:rFonts w:cs="Times New Roman"/>
          <w:lang w:val="es-ES"/>
        </w:rPr>
        <w:t xml:space="preserve"> de formas diferentes para cumplir diversos objetivos, </w:t>
      </w:r>
      <w:r w:rsidR="00FB540C" w:rsidRPr="0039004D">
        <w:rPr>
          <w:rFonts w:cs="Times New Roman"/>
          <w:lang w:val="es-ES"/>
        </w:rPr>
        <w:t>el sistema</w:t>
      </w:r>
      <w:r w:rsidRPr="0039004D">
        <w:rPr>
          <w:rFonts w:cs="Times New Roman"/>
          <w:lang w:val="es-ES"/>
        </w:rPr>
        <w:t xml:space="preserve"> tendría que adaptarse a cada una de sus necesidades y procesos de trabajo para poder tener éxito</w:t>
      </w:r>
      <w:r w:rsidR="00677C95" w:rsidRPr="0039004D">
        <w:rPr>
          <w:rFonts w:cs="Times New Roman"/>
          <w:lang w:val="es-ES"/>
        </w:rPr>
        <w:t>.</w:t>
      </w:r>
      <w:r w:rsidRPr="0039004D">
        <w:rPr>
          <w:rFonts w:cs="Times New Roman"/>
          <w:lang w:val="es-ES"/>
        </w:rPr>
        <w:t xml:space="preserve"> </w:t>
      </w:r>
      <w:r w:rsidR="00DF4476" w:rsidRPr="0039004D">
        <w:rPr>
          <w:rFonts w:cs="Times New Roman"/>
          <w:lang w:val="es-ES"/>
        </w:rPr>
        <w:t>Más aun, e</w:t>
      </w:r>
      <w:r w:rsidR="00FB540C" w:rsidRPr="0039004D">
        <w:rPr>
          <w:rFonts w:cs="Times New Roman"/>
          <w:lang w:val="es-ES"/>
        </w:rPr>
        <w:t>ste sistema</w:t>
      </w:r>
      <w:r w:rsidR="00E1258A" w:rsidRPr="0039004D">
        <w:rPr>
          <w:rFonts w:cs="Times New Roman"/>
          <w:lang w:val="es-ES"/>
        </w:rPr>
        <w:t xml:space="preserve"> tendría </w:t>
      </w:r>
      <w:r w:rsidRPr="0039004D">
        <w:rPr>
          <w:rFonts w:cs="Times New Roman"/>
          <w:lang w:val="es-ES"/>
        </w:rPr>
        <w:t>que se</w:t>
      </w:r>
      <w:r w:rsidR="00E1258A" w:rsidRPr="0039004D">
        <w:rPr>
          <w:rFonts w:cs="Times New Roman"/>
          <w:lang w:val="es-ES"/>
        </w:rPr>
        <w:t>r</w:t>
      </w:r>
      <w:r w:rsidRPr="0039004D">
        <w:rPr>
          <w:rFonts w:cs="Times New Roman"/>
          <w:lang w:val="es-ES"/>
        </w:rPr>
        <w:t xml:space="preserve"> utilizada de manera correcta </w:t>
      </w:r>
      <w:r w:rsidR="00DF4476" w:rsidRPr="0039004D">
        <w:rPr>
          <w:rFonts w:cs="Times New Roman"/>
          <w:lang w:val="es-ES"/>
        </w:rPr>
        <w:t xml:space="preserve">para </w:t>
      </w:r>
      <w:r w:rsidRPr="0039004D">
        <w:rPr>
          <w:rFonts w:cs="Times New Roman"/>
          <w:lang w:val="es-ES"/>
        </w:rPr>
        <w:t xml:space="preserve">que permita una verdadera mejora dentro del Sistema de Salud del Perú. Esta tesis </w:t>
      </w:r>
      <w:r w:rsidR="00832754" w:rsidRPr="0039004D">
        <w:rPr>
          <w:rFonts w:cs="Times New Roman"/>
          <w:lang w:val="es-ES"/>
        </w:rPr>
        <w:t>se centró en dicha problemática para poder realizar un único diseño que resuelva las necesidades de los divers</w:t>
      </w:r>
      <w:r w:rsidR="000364B0" w:rsidRPr="0039004D">
        <w:rPr>
          <w:rFonts w:cs="Times New Roman"/>
          <w:lang w:val="es-ES"/>
        </w:rPr>
        <w:t>os tipos de usuario</w:t>
      </w:r>
      <w:r w:rsidR="00DF4476" w:rsidRPr="0039004D">
        <w:rPr>
          <w:rFonts w:cs="Times New Roman"/>
          <w:lang w:val="es-ES"/>
        </w:rPr>
        <w:t>s</w:t>
      </w:r>
      <w:r w:rsidR="000364B0" w:rsidRPr="0039004D">
        <w:rPr>
          <w:rFonts w:cs="Times New Roman"/>
          <w:lang w:val="es-ES"/>
        </w:rPr>
        <w:t xml:space="preserve"> involucrados en </w:t>
      </w:r>
      <w:r w:rsidR="004D2445" w:rsidRPr="0039004D">
        <w:rPr>
          <w:rFonts w:cs="Times New Roman"/>
          <w:lang w:val="es-ES"/>
        </w:rPr>
        <w:t>este tema.</w:t>
      </w:r>
    </w:p>
    <w:p w14:paraId="510BFC1F" w14:textId="77777777" w:rsidR="00736B17" w:rsidRPr="0039004D" w:rsidRDefault="00736B17" w:rsidP="00A35C0B">
      <w:pPr>
        <w:spacing w:line="360" w:lineRule="auto"/>
        <w:jc w:val="both"/>
        <w:rPr>
          <w:rFonts w:cs="Times New Roman"/>
          <w:lang w:val="es-ES"/>
        </w:rPr>
      </w:pPr>
    </w:p>
    <w:p w14:paraId="53D41E22" w14:textId="77777777" w:rsidR="00736B17" w:rsidRPr="0039004D" w:rsidRDefault="00736B17" w:rsidP="00A35C0B">
      <w:pPr>
        <w:spacing w:line="360" w:lineRule="auto"/>
        <w:jc w:val="both"/>
        <w:rPr>
          <w:rFonts w:cs="Times New Roman"/>
          <w:lang w:val="es-ES"/>
        </w:rPr>
      </w:pPr>
      <w:r w:rsidRPr="0039004D">
        <w:rPr>
          <w:rFonts w:cs="Times New Roman"/>
          <w:lang w:val="es-ES"/>
        </w:rPr>
        <w:t>Pa</w:t>
      </w:r>
      <w:r w:rsidR="00FB540C" w:rsidRPr="0039004D">
        <w:rPr>
          <w:rFonts w:cs="Times New Roman"/>
          <w:lang w:val="es-ES"/>
        </w:rPr>
        <w:t>ra el diseño de este sistema</w:t>
      </w:r>
      <w:r w:rsidRPr="0039004D">
        <w:rPr>
          <w:rFonts w:cs="Times New Roman"/>
          <w:lang w:val="es-ES"/>
        </w:rPr>
        <w:t xml:space="preserve"> se escogió la metodología del Diseño Centrado en el Usuario</w:t>
      </w:r>
      <w:r w:rsidR="00FD57C8" w:rsidRPr="0039004D">
        <w:rPr>
          <w:rFonts w:cs="Times New Roman"/>
          <w:lang w:val="es-ES"/>
        </w:rPr>
        <w:t xml:space="preserve">. Esta metodología </w:t>
      </w:r>
      <w:r w:rsidR="00AA3B6F" w:rsidRPr="0039004D">
        <w:rPr>
          <w:rFonts w:cs="Times New Roman"/>
          <w:lang w:val="es-ES"/>
        </w:rPr>
        <w:t>es la más adecuada para los objetivos de este estudio</w:t>
      </w:r>
      <w:r w:rsidRPr="0039004D">
        <w:rPr>
          <w:rFonts w:cs="Times New Roman"/>
          <w:lang w:val="es-ES"/>
        </w:rPr>
        <w:t xml:space="preserve"> debido a su alta interacción con usuarios para identificar necesidades, requerimientos, dificultades y problemas</w:t>
      </w:r>
      <w:r w:rsidR="007726AA" w:rsidRPr="0039004D">
        <w:rPr>
          <w:rFonts w:cs="Times New Roman"/>
          <w:lang w:val="es-ES"/>
        </w:rPr>
        <w:t xml:space="preserve">. Es una metodología </w:t>
      </w:r>
      <w:r w:rsidRPr="0039004D">
        <w:rPr>
          <w:rFonts w:cs="Times New Roman"/>
          <w:lang w:val="es-ES"/>
        </w:rPr>
        <w:t>de amplio uso para e</w:t>
      </w:r>
      <w:r w:rsidR="00FB540C" w:rsidRPr="0039004D">
        <w:rPr>
          <w:rFonts w:cs="Times New Roman"/>
          <w:lang w:val="es-ES"/>
        </w:rPr>
        <w:t xml:space="preserve">l diseño y desarrollo de nuevos </w:t>
      </w:r>
      <w:r w:rsidR="00FB540C" w:rsidRPr="0039004D">
        <w:rPr>
          <w:rFonts w:cs="Times New Roman"/>
          <w:lang w:val="es-ES"/>
        </w:rPr>
        <w:lastRenderedPageBreak/>
        <w:t>sistemas</w:t>
      </w:r>
      <w:r w:rsidRPr="0039004D">
        <w:rPr>
          <w:rFonts w:cs="Times New Roman"/>
          <w:lang w:val="es-ES"/>
        </w:rPr>
        <w:t xml:space="preserve"> digitales en distintos sectores en el país</w:t>
      </w:r>
      <w:r w:rsidR="00882058" w:rsidRPr="0039004D">
        <w:rPr>
          <w:rFonts w:cs="Times New Roman"/>
          <w:lang w:val="es-ES"/>
        </w:rPr>
        <w:t xml:space="preserve">, </w:t>
      </w:r>
      <w:r w:rsidR="00D67BB1" w:rsidRPr="0039004D">
        <w:rPr>
          <w:rFonts w:cs="Times New Roman"/>
          <w:lang w:val="es-ES"/>
        </w:rPr>
        <w:t>e incluso para el</w:t>
      </w:r>
      <w:r w:rsidRPr="0039004D">
        <w:rPr>
          <w:rFonts w:cs="Times New Roman"/>
          <w:lang w:val="es-ES"/>
        </w:rPr>
        <w:t xml:space="preserve"> sector salud</w:t>
      </w:r>
      <w:r w:rsidR="00D67BB1" w:rsidRPr="0039004D">
        <w:rPr>
          <w:rFonts w:cs="Times New Roman"/>
          <w:lang w:val="es-ES"/>
        </w:rPr>
        <w:t xml:space="preserve"> en otros países.</w:t>
      </w:r>
      <w:r w:rsidRPr="0039004D">
        <w:rPr>
          <w:rFonts w:cs="Times New Roman"/>
          <w:lang w:val="es-ES"/>
        </w:rPr>
        <w:t xml:space="preserve"> </w:t>
      </w:r>
    </w:p>
    <w:p w14:paraId="0B94D546" w14:textId="77777777" w:rsidR="007E3601" w:rsidRPr="0039004D" w:rsidRDefault="007E3601" w:rsidP="00262D6E">
      <w:pPr>
        <w:spacing w:line="360" w:lineRule="auto"/>
        <w:jc w:val="both"/>
        <w:rPr>
          <w:rFonts w:cs="Times New Roman"/>
          <w:lang w:val="es-ES"/>
        </w:rPr>
      </w:pPr>
    </w:p>
    <w:p w14:paraId="67C68684" w14:textId="77777777" w:rsidR="00A12DD0" w:rsidRPr="0039004D" w:rsidRDefault="00A12DD0" w:rsidP="00262D6E">
      <w:pPr>
        <w:pStyle w:val="Ttulo1"/>
        <w:spacing w:line="360" w:lineRule="auto"/>
        <w:rPr>
          <w:rFonts w:cs="Times New Roman"/>
          <w:szCs w:val="24"/>
        </w:rPr>
      </w:pPr>
      <w:bookmarkStart w:id="26" w:name="_Toc508100432"/>
      <w:r w:rsidRPr="0039004D">
        <w:rPr>
          <w:rFonts w:cs="Times New Roman"/>
          <w:szCs w:val="24"/>
        </w:rPr>
        <w:lastRenderedPageBreak/>
        <w:t>Objetivos</w:t>
      </w:r>
      <w:bookmarkEnd w:id="26"/>
    </w:p>
    <w:p w14:paraId="4623569C" w14:textId="77777777" w:rsidR="006B20F8" w:rsidRPr="0039004D" w:rsidRDefault="006B20F8" w:rsidP="00262D6E">
      <w:pPr>
        <w:spacing w:line="360" w:lineRule="auto"/>
        <w:jc w:val="both"/>
        <w:rPr>
          <w:rFonts w:cs="Times New Roman"/>
          <w:lang w:val="es-ES"/>
        </w:rPr>
      </w:pPr>
    </w:p>
    <w:p w14:paraId="54BE84A6" w14:textId="77777777" w:rsidR="006B20F8" w:rsidRPr="0039004D" w:rsidRDefault="006B20F8" w:rsidP="00262D6E">
      <w:pPr>
        <w:pStyle w:val="Ttulo2"/>
        <w:numPr>
          <w:ilvl w:val="0"/>
          <w:numId w:val="27"/>
        </w:numPr>
        <w:spacing w:line="360" w:lineRule="auto"/>
        <w:rPr>
          <w:rFonts w:cs="Times New Roman"/>
          <w:szCs w:val="24"/>
          <w:lang w:val="es-ES"/>
        </w:rPr>
      </w:pPr>
      <w:bookmarkStart w:id="27" w:name="_Toc508100433"/>
      <w:r w:rsidRPr="0039004D">
        <w:rPr>
          <w:rFonts w:cs="Times New Roman"/>
          <w:szCs w:val="24"/>
          <w:lang w:val="es-ES"/>
        </w:rPr>
        <w:t>Objetivo General</w:t>
      </w:r>
      <w:bookmarkEnd w:id="27"/>
    </w:p>
    <w:p w14:paraId="2BF3B650" w14:textId="77777777" w:rsidR="00172C25" w:rsidRPr="0039004D" w:rsidRDefault="00172C25" w:rsidP="00262D6E">
      <w:pPr>
        <w:pStyle w:val="Prrafodelista"/>
        <w:spacing w:line="360" w:lineRule="auto"/>
        <w:ind w:left="792"/>
        <w:jc w:val="both"/>
        <w:rPr>
          <w:rFonts w:cs="Times New Roman"/>
          <w:lang w:val="es-ES"/>
        </w:rPr>
      </w:pPr>
    </w:p>
    <w:p w14:paraId="3FA5E504" w14:textId="77777777" w:rsidR="00172C25" w:rsidRPr="0039004D" w:rsidRDefault="00172C25" w:rsidP="00262D6E">
      <w:pPr>
        <w:spacing w:line="360" w:lineRule="auto"/>
        <w:jc w:val="both"/>
        <w:rPr>
          <w:rFonts w:cs="Times New Roman"/>
          <w:lang w:val="es-ES"/>
        </w:rPr>
      </w:pPr>
      <w:r w:rsidRPr="0039004D">
        <w:rPr>
          <w:rFonts w:cs="Times New Roman"/>
          <w:lang w:val="es-ES"/>
        </w:rPr>
        <w:t xml:space="preserve">Proponer el diseño de un sistema centralizado que sirva para el recojo, gestión, monitoreo e identificación de problemas clave dentro de una IPRESS para generar diversos proyectos de mejoras </w:t>
      </w:r>
      <w:r w:rsidR="00F10FB2" w:rsidRPr="0039004D">
        <w:rPr>
          <w:rFonts w:cs="Times New Roman"/>
          <w:lang w:val="es-ES"/>
        </w:rPr>
        <w:t>que permitan mejorar la calidad de servicio y atención que se brinda en las IPRESS en el Perú.</w:t>
      </w:r>
    </w:p>
    <w:p w14:paraId="5A4FAF01" w14:textId="77777777" w:rsidR="006B20F8" w:rsidRPr="0039004D" w:rsidRDefault="006B20F8" w:rsidP="00262D6E">
      <w:pPr>
        <w:spacing w:line="360" w:lineRule="auto"/>
        <w:jc w:val="both"/>
        <w:rPr>
          <w:rFonts w:cs="Times New Roman"/>
          <w:lang w:val="es-ES"/>
        </w:rPr>
      </w:pPr>
    </w:p>
    <w:p w14:paraId="3DF9B06D" w14:textId="77777777" w:rsidR="006B20F8" w:rsidRPr="0039004D" w:rsidRDefault="006B20F8" w:rsidP="00262D6E">
      <w:pPr>
        <w:pStyle w:val="Ttulo2"/>
        <w:numPr>
          <w:ilvl w:val="0"/>
          <w:numId w:val="27"/>
        </w:numPr>
        <w:spacing w:line="360" w:lineRule="auto"/>
        <w:rPr>
          <w:rFonts w:cs="Times New Roman"/>
          <w:szCs w:val="24"/>
          <w:lang w:val="es-ES"/>
        </w:rPr>
      </w:pPr>
      <w:bookmarkStart w:id="28" w:name="_Toc508100434"/>
      <w:r w:rsidRPr="0039004D">
        <w:rPr>
          <w:rFonts w:cs="Times New Roman"/>
          <w:szCs w:val="24"/>
          <w:lang w:val="es-ES"/>
        </w:rPr>
        <w:t>Objetivos Específicos</w:t>
      </w:r>
      <w:bookmarkEnd w:id="28"/>
    </w:p>
    <w:p w14:paraId="2EF21120" w14:textId="77777777" w:rsidR="006B20F8" w:rsidRPr="0039004D" w:rsidRDefault="006B20F8" w:rsidP="00262D6E">
      <w:pPr>
        <w:spacing w:line="360" w:lineRule="auto"/>
        <w:jc w:val="both"/>
        <w:rPr>
          <w:rFonts w:cs="Times New Roman"/>
          <w:lang w:val="es-ES"/>
        </w:rPr>
      </w:pPr>
    </w:p>
    <w:p w14:paraId="1787D610" w14:textId="77777777" w:rsidR="00F10FB2" w:rsidRPr="0039004D" w:rsidRDefault="00F10FB2" w:rsidP="00262D6E">
      <w:pPr>
        <w:pStyle w:val="Prrafodelista"/>
        <w:numPr>
          <w:ilvl w:val="0"/>
          <w:numId w:val="7"/>
        </w:numPr>
        <w:spacing w:line="360" w:lineRule="auto"/>
        <w:jc w:val="both"/>
        <w:rPr>
          <w:rFonts w:cs="Times New Roman"/>
          <w:lang w:val="es-ES"/>
        </w:rPr>
      </w:pPr>
      <w:r w:rsidRPr="0039004D">
        <w:rPr>
          <w:rFonts w:cs="Times New Roman"/>
          <w:lang w:val="es-ES"/>
        </w:rPr>
        <w:t>Identificar necesidades, requerimientos, dificultades</w:t>
      </w:r>
      <w:r w:rsidR="008C11F0" w:rsidRPr="0039004D">
        <w:rPr>
          <w:rFonts w:cs="Times New Roman"/>
          <w:lang w:val="es-ES"/>
        </w:rPr>
        <w:t xml:space="preserve"> y problemas </w:t>
      </w:r>
      <w:r w:rsidR="00466A3D" w:rsidRPr="0039004D">
        <w:rPr>
          <w:rFonts w:cs="Times New Roman"/>
          <w:lang w:val="es-ES"/>
        </w:rPr>
        <w:t xml:space="preserve">para un diseño óptimo del sistema </w:t>
      </w:r>
      <w:r w:rsidR="008C11F0" w:rsidRPr="0039004D">
        <w:rPr>
          <w:rFonts w:cs="Times New Roman"/>
          <w:lang w:val="es-ES"/>
        </w:rPr>
        <w:t xml:space="preserve">que enfrenten </w:t>
      </w:r>
      <w:r w:rsidR="00A35C0B" w:rsidRPr="0039004D">
        <w:rPr>
          <w:rFonts w:cs="Times New Roman"/>
          <w:lang w:val="es-ES"/>
        </w:rPr>
        <w:t>tres</w:t>
      </w:r>
      <w:r w:rsidR="00466A3D" w:rsidRPr="0039004D">
        <w:rPr>
          <w:rFonts w:cs="Times New Roman"/>
          <w:lang w:val="es-ES"/>
        </w:rPr>
        <w:t xml:space="preserve"> </w:t>
      </w:r>
      <w:r w:rsidR="008C11F0" w:rsidRPr="0039004D">
        <w:rPr>
          <w:rFonts w:cs="Times New Roman"/>
          <w:lang w:val="es-ES"/>
        </w:rPr>
        <w:t>tipos de usuario</w:t>
      </w:r>
      <w:r w:rsidR="00466A3D" w:rsidRPr="0039004D">
        <w:rPr>
          <w:rFonts w:cs="Times New Roman"/>
          <w:lang w:val="es-ES"/>
        </w:rPr>
        <w:t>s:</w:t>
      </w:r>
    </w:p>
    <w:p w14:paraId="512BEAB2" w14:textId="77777777" w:rsidR="00466A3D" w:rsidRPr="0039004D" w:rsidRDefault="00466A3D" w:rsidP="00FB1EFB">
      <w:pPr>
        <w:pStyle w:val="Prrafodelista"/>
        <w:numPr>
          <w:ilvl w:val="0"/>
          <w:numId w:val="15"/>
        </w:numPr>
        <w:spacing w:line="360" w:lineRule="auto"/>
        <w:ind w:left="1068"/>
        <w:jc w:val="both"/>
        <w:rPr>
          <w:rFonts w:cs="Times New Roman"/>
          <w:lang w:val="es-ES"/>
        </w:rPr>
      </w:pPr>
      <w:r w:rsidRPr="0039004D">
        <w:rPr>
          <w:rFonts w:cs="Times New Roman"/>
          <w:lang w:val="es-ES"/>
        </w:rPr>
        <w:t>Ciudadanos que puedan presentar reclamos</w:t>
      </w:r>
      <w:r w:rsidR="00B31236" w:rsidRPr="0039004D">
        <w:rPr>
          <w:rFonts w:cs="Times New Roman"/>
          <w:lang w:val="es-ES"/>
        </w:rPr>
        <w:t xml:space="preserve"> respecto a servicios de salud del MINSA</w:t>
      </w:r>
      <w:r w:rsidR="00A35C0B" w:rsidRPr="0039004D">
        <w:rPr>
          <w:rFonts w:cs="Times New Roman"/>
          <w:lang w:val="es-ES"/>
        </w:rPr>
        <w:t>.</w:t>
      </w:r>
    </w:p>
    <w:p w14:paraId="1CD78210" w14:textId="77777777" w:rsidR="00A35C0B" w:rsidRPr="0039004D" w:rsidRDefault="00466A3D" w:rsidP="00BF206F">
      <w:pPr>
        <w:pStyle w:val="Prrafodelista"/>
        <w:numPr>
          <w:ilvl w:val="0"/>
          <w:numId w:val="7"/>
        </w:numPr>
        <w:spacing w:line="360" w:lineRule="auto"/>
        <w:ind w:left="1068"/>
        <w:jc w:val="both"/>
        <w:rPr>
          <w:rFonts w:cs="Times New Roman"/>
          <w:lang w:val="es-ES"/>
        </w:rPr>
      </w:pPr>
      <w:r w:rsidRPr="0039004D">
        <w:rPr>
          <w:rFonts w:cs="Times New Roman"/>
          <w:lang w:val="es-ES"/>
        </w:rPr>
        <w:t>Personal Administrativo de SUSALUD</w:t>
      </w:r>
      <w:r w:rsidR="00A35C0B" w:rsidRPr="0039004D">
        <w:rPr>
          <w:rFonts w:cs="Times New Roman"/>
          <w:lang w:val="es-ES"/>
        </w:rPr>
        <w:t xml:space="preserve"> y </w:t>
      </w:r>
      <w:r w:rsidRPr="0039004D">
        <w:rPr>
          <w:rFonts w:cs="Times New Roman"/>
          <w:lang w:val="es-ES"/>
        </w:rPr>
        <w:t>Personal de Oficinas de Cali</w:t>
      </w:r>
      <w:r w:rsidR="00A35C0B" w:rsidRPr="0039004D">
        <w:rPr>
          <w:rFonts w:cs="Times New Roman"/>
          <w:lang w:val="es-ES"/>
        </w:rPr>
        <w:t>dad o de Atención al Usuario.</w:t>
      </w:r>
    </w:p>
    <w:p w14:paraId="12A559A9" w14:textId="77777777" w:rsidR="00466A3D" w:rsidRPr="0039004D" w:rsidRDefault="00466A3D" w:rsidP="00BF206F">
      <w:pPr>
        <w:pStyle w:val="Prrafodelista"/>
        <w:numPr>
          <w:ilvl w:val="0"/>
          <w:numId w:val="7"/>
        </w:numPr>
        <w:spacing w:line="360" w:lineRule="auto"/>
        <w:ind w:left="1068"/>
        <w:jc w:val="both"/>
        <w:rPr>
          <w:rFonts w:cs="Times New Roman"/>
          <w:lang w:val="es-ES"/>
        </w:rPr>
      </w:pPr>
      <w:r w:rsidRPr="0039004D">
        <w:rPr>
          <w:rFonts w:cs="Times New Roman"/>
          <w:lang w:val="es-ES"/>
        </w:rPr>
        <w:t>Directores Generales de IPRESS</w:t>
      </w:r>
    </w:p>
    <w:p w14:paraId="6C6D648F" w14:textId="77777777" w:rsidR="006B20F8" w:rsidRPr="0039004D" w:rsidRDefault="006B20F8" w:rsidP="00262D6E">
      <w:pPr>
        <w:pStyle w:val="Prrafodelista"/>
        <w:numPr>
          <w:ilvl w:val="0"/>
          <w:numId w:val="7"/>
        </w:numPr>
        <w:spacing w:line="360" w:lineRule="auto"/>
        <w:jc w:val="both"/>
        <w:rPr>
          <w:rFonts w:cs="Times New Roman"/>
          <w:lang w:val="es-ES"/>
        </w:rPr>
      </w:pPr>
      <w:r w:rsidRPr="0039004D">
        <w:rPr>
          <w:rFonts w:cs="Times New Roman"/>
          <w:lang w:val="es-ES"/>
        </w:rPr>
        <w:t>Diseñar un sistema de gestión de reclamos</w:t>
      </w:r>
      <w:r w:rsidR="008C11F0" w:rsidRPr="0039004D">
        <w:rPr>
          <w:rFonts w:cs="Times New Roman"/>
          <w:lang w:val="es-ES"/>
        </w:rPr>
        <w:t xml:space="preserve"> que se encuentre centrado en</w:t>
      </w:r>
      <w:r w:rsidRPr="0039004D">
        <w:rPr>
          <w:rFonts w:cs="Times New Roman"/>
          <w:lang w:val="es-ES"/>
        </w:rPr>
        <w:t xml:space="preserve"> </w:t>
      </w:r>
      <w:r w:rsidR="00F53DD1" w:rsidRPr="0039004D">
        <w:rPr>
          <w:rFonts w:cs="Times New Roman"/>
          <w:lang w:val="es-ES"/>
        </w:rPr>
        <w:t xml:space="preserve">estos </w:t>
      </w:r>
      <w:r w:rsidR="00A35C0B" w:rsidRPr="0039004D">
        <w:rPr>
          <w:rFonts w:cs="Times New Roman"/>
          <w:lang w:val="es-ES"/>
        </w:rPr>
        <w:t>tres</w:t>
      </w:r>
      <w:r w:rsidR="00F53DD1" w:rsidRPr="0039004D">
        <w:rPr>
          <w:rFonts w:cs="Times New Roman"/>
          <w:lang w:val="es-ES"/>
        </w:rPr>
        <w:t xml:space="preserve"> </w:t>
      </w:r>
      <w:r w:rsidR="008C11F0" w:rsidRPr="0039004D">
        <w:rPr>
          <w:rFonts w:cs="Times New Roman"/>
          <w:lang w:val="es-ES"/>
        </w:rPr>
        <w:t>tipos de usuarios</w:t>
      </w:r>
      <w:r w:rsidR="00F53DD1" w:rsidRPr="0039004D">
        <w:rPr>
          <w:rFonts w:cs="Times New Roman"/>
          <w:lang w:val="es-ES"/>
        </w:rPr>
        <w:t>,</w:t>
      </w:r>
      <w:r w:rsidR="008C11F0" w:rsidRPr="0039004D">
        <w:rPr>
          <w:rFonts w:cs="Times New Roman"/>
          <w:lang w:val="es-ES"/>
        </w:rPr>
        <w:t xml:space="preserve"> que permita generar proyectos de mejora en el sistema de salud del Perú</w:t>
      </w:r>
      <w:r w:rsidR="007B7445" w:rsidRPr="0039004D">
        <w:rPr>
          <w:rFonts w:cs="Times New Roman"/>
          <w:lang w:val="es-ES"/>
        </w:rPr>
        <w:t>.</w:t>
      </w:r>
    </w:p>
    <w:p w14:paraId="3BB7BCAF" w14:textId="77777777" w:rsidR="008C11F0" w:rsidRPr="0039004D" w:rsidRDefault="008C11F0" w:rsidP="00262D6E">
      <w:pPr>
        <w:pStyle w:val="Prrafodelista"/>
        <w:numPr>
          <w:ilvl w:val="0"/>
          <w:numId w:val="7"/>
        </w:numPr>
        <w:spacing w:line="360" w:lineRule="auto"/>
        <w:jc w:val="both"/>
        <w:rPr>
          <w:rFonts w:cs="Times New Roman"/>
          <w:lang w:val="es-ES"/>
        </w:rPr>
      </w:pPr>
      <w:r w:rsidRPr="0039004D">
        <w:rPr>
          <w:rFonts w:cs="Times New Roman"/>
          <w:lang w:val="es-ES"/>
        </w:rPr>
        <w:t xml:space="preserve">Realizar </w:t>
      </w:r>
      <w:r w:rsidRPr="0039004D">
        <w:rPr>
          <w:rFonts w:cs="Times New Roman"/>
          <w:i/>
          <w:lang w:val="es-ES"/>
        </w:rPr>
        <w:t>test de usuarios</w:t>
      </w:r>
      <w:r w:rsidRPr="0039004D">
        <w:rPr>
          <w:rFonts w:cs="Times New Roman"/>
          <w:lang w:val="es-ES"/>
        </w:rPr>
        <w:t xml:space="preserve"> con el fin de encontrar posibles mejoras y errores </w:t>
      </w:r>
      <w:r w:rsidR="00601365" w:rsidRPr="0039004D">
        <w:rPr>
          <w:rFonts w:cs="Times New Roman"/>
          <w:lang w:val="es-ES"/>
        </w:rPr>
        <w:t>en e</w:t>
      </w:r>
      <w:r w:rsidRPr="0039004D">
        <w:rPr>
          <w:rFonts w:cs="Times New Roman"/>
          <w:lang w:val="es-ES"/>
        </w:rPr>
        <w:t>l diseño planteado</w:t>
      </w:r>
      <w:r w:rsidR="00601365" w:rsidRPr="0039004D">
        <w:rPr>
          <w:rFonts w:cs="Times New Roman"/>
          <w:lang w:val="es-ES"/>
        </w:rPr>
        <w:t>,</w:t>
      </w:r>
      <w:r w:rsidRPr="0039004D">
        <w:rPr>
          <w:rFonts w:cs="Times New Roman"/>
          <w:lang w:val="es-ES"/>
        </w:rPr>
        <w:t xml:space="preserve"> para encontrar el diseño que </w:t>
      </w:r>
      <w:r w:rsidR="00601365" w:rsidRPr="0039004D">
        <w:rPr>
          <w:rFonts w:cs="Times New Roman"/>
          <w:lang w:val="es-ES"/>
        </w:rPr>
        <w:t xml:space="preserve">mejor </w:t>
      </w:r>
      <w:r w:rsidRPr="0039004D">
        <w:rPr>
          <w:rFonts w:cs="Times New Roman"/>
          <w:lang w:val="es-ES"/>
        </w:rPr>
        <w:t xml:space="preserve">resuelva las necesidades y requerimientos de </w:t>
      </w:r>
      <w:r w:rsidR="00601365" w:rsidRPr="0039004D">
        <w:rPr>
          <w:rFonts w:cs="Times New Roman"/>
          <w:lang w:val="es-ES"/>
        </w:rPr>
        <w:t xml:space="preserve">estos </w:t>
      </w:r>
      <w:r w:rsidR="00A35C0B" w:rsidRPr="0039004D">
        <w:rPr>
          <w:rFonts w:cs="Times New Roman"/>
          <w:lang w:val="es-ES"/>
        </w:rPr>
        <w:t>tres</w:t>
      </w:r>
      <w:r w:rsidRPr="0039004D">
        <w:rPr>
          <w:rFonts w:cs="Times New Roman"/>
          <w:lang w:val="es-ES"/>
        </w:rPr>
        <w:t xml:space="preserve"> tipos de usuario.</w:t>
      </w:r>
      <w:r w:rsidR="00A35C0B" w:rsidRPr="0039004D">
        <w:rPr>
          <w:rFonts w:cs="Times New Roman"/>
          <w:lang w:val="es-ES"/>
        </w:rPr>
        <w:t xml:space="preserve"> </w:t>
      </w:r>
    </w:p>
    <w:p w14:paraId="12CE4D6F" w14:textId="77777777" w:rsidR="00A12DD0" w:rsidRPr="0039004D" w:rsidRDefault="00A12DD0" w:rsidP="00262D6E">
      <w:pPr>
        <w:pStyle w:val="Ttulo1"/>
        <w:spacing w:line="360" w:lineRule="auto"/>
        <w:rPr>
          <w:rFonts w:cs="Times New Roman"/>
          <w:szCs w:val="24"/>
        </w:rPr>
      </w:pPr>
      <w:bookmarkStart w:id="29" w:name="_Toc508100435"/>
      <w:r w:rsidRPr="0039004D">
        <w:rPr>
          <w:rFonts w:cs="Times New Roman"/>
          <w:szCs w:val="24"/>
        </w:rPr>
        <w:lastRenderedPageBreak/>
        <w:t>Metodología</w:t>
      </w:r>
      <w:bookmarkEnd w:id="29"/>
    </w:p>
    <w:p w14:paraId="0F7D5639" w14:textId="77777777" w:rsidR="00546A37" w:rsidRPr="0039004D" w:rsidRDefault="00546A37" w:rsidP="00262D6E">
      <w:pPr>
        <w:spacing w:line="360" w:lineRule="auto"/>
        <w:rPr>
          <w:rFonts w:cs="Times New Roman"/>
          <w:lang w:val="es-ES"/>
        </w:rPr>
      </w:pPr>
    </w:p>
    <w:p w14:paraId="56617357" w14:textId="77777777" w:rsidR="00572A7C" w:rsidRPr="0039004D" w:rsidRDefault="00A12DD0" w:rsidP="00262D6E">
      <w:pPr>
        <w:pStyle w:val="Ttulo2"/>
        <w:numPr>
          <w:ilvl w:val="0"/>
          <w:numId w:val="29"/>
        </w:numPr>
        <w:spacing w:line="360" w:lineRule="auto"/>
        <w:rPr>
          <w:rFonts w:cs="Times New Roman"/>
          <w:szCs w:val="24"/>
          <w:lang w:val="es-ES"/>
        </w:rPr>
      </w:pPr>
      <w:bookmarkStart w:id="30" w:name="_Toc508100436"/>
      <w:r w:rsidRPr="0039004D">
        <w:rPr>
          <w:rFonts w:cs="Times New Roman"/>
          <w:szCs w:val="24"/>
          <w:lang w:val="es-ES"/>
        </w:rPr>
        <w:t>Diseño del estudio</w:t>
      </w:r>
      <w:bookmarkEnd w:id="30"/>
    </w:p>
    <w:p w14:paraId="7392B801" w14:textId="77777777" w:rsidR="00572A7C" w:rsidRPr="0039004D" w:rsidRDefault="00572A7C" w:rsidP="00262D6E">
      <w:pPr>
        <w:spacing w:line="360" w:lineRule="auto"/>
        <w:rPr>
          <w:rFonts w:cs="Times New Roman"/>
          <w:lang w:val="es-ES"/>
        </w:rPr>
      </w:pPr>
    </w:p>
    <w:p w14:paraId="5EA9F1AD" w14:textId="77777777" w:rsidR="00D652B7" w:rsidRPr="0039004D" w:rsidRDefault="00D652B7" w:rsidP="00262D6E">
      <w:pPr>
        <w:spacing w:line="360" w:lineRule="auto"/>
        <w:jc w:val="both"/>
        <w:rPr>
          <w:rFonts w:cs="Times New Roman"/>
          <w:lang w:val="es-ES"/>
        </w:rPr>
      </w:pPr>
      <w:r w:rsidRPr="0039004D">
        <w:rPr>
          <w:rFonts w:cs="Times New Roman"/>
          <w:lang w:val="es-ES"/>
        </w:rPr>
        <w:t>Este es un estudio de usabilidad, donde se evaluará el producto tecnológico planteado mediante pruebas dirigidas a los propios usuarios del sistema, midiendo la cap</w:t>
      </w:r>
      <w:r w:rsidR="000727C4" w:rsidRPr="0039004D">
        <w:rPr>
          <w:rFonts w:cs="Times New Roman"/>
          <w:lang w:val="es-ES"/>
        </w:rPr>
        <w:t>acidad del sistema de cumplir los</w:t>
      </w:r>
      <w:r w:rsidRPr="0039004D">
        <w:rPr>
          <w:rFonts w:cs="Times New Roman"/>
          <w:lang w:val="es-ES"/>
        </w:rPr>
        <w:t xml:space="preserve"> objetivo</w:t>
      </w:r>
      <w:r w:rsidR="000727C4" w:rsidRPr="0039004D">
        <w:rPr>
          <w:rFonts w:cs="Times New Roman"/>
          <w:lang w:val="es-ES"/>
        </w:rPr>
        <w:t>s</w:t>
      </w:r>
      <w:r w:rsidR="00797A13" w:rsidRPr="0039004D">
        <w:rPr>
          <w:rFonts w:cs="Times New Roman"/>
          <w:lang w:val="es-ES"/>
        </w:rPr>
        <w:t xml:space="preserve"> para lo</w:t>
      </w:r>
      <w:r w:rsidR="005928BC" w:rsidRPr="0039004D">
        <w:rPr>
          <w:rFonts w:cs="Times New Roman"/>
          <w:lang w:val="es-ES"/>
        </w:rPr>
        <w:t>s</w:t>
      </w:r>
      <w:r w:rsidR="00797A13" w:rsidRPr="0039004D">
        <w:rPr>
          <w:rFonts w:cs="Times New Roman"/>
          <w:lang w:val="es-ES"/>
        </w:rPr>
        <w:t xml:space="preserve"> cual</w:t>
      </w:r>
      <w:r w:rsidR="005928BC" w:rsidRPr="0039004D">
        <w:rPr>
          <w:rFonts w:cs="Times New Roman"/>
          <w:lang w:val="es-ES"/>
        </w:rPr>
        <w:t>es</w:t>
      </w:r>
      <w:r w:rsidR="00797A13" w:rsidRPr="0039004D">
        <w:rPr>
          <w:rFonts w:cs="Times New Roman"/>
          <w:lang w:val="es-ES"/>
        </w:rPr>
        <w:t xml:space="preserve"> fue diseñado mediante una observación cualitativa en la resolución de tareas </w:t>
      </w:r>
      <w:r w:rsidR="001F35E9" w:rsidRPr="0039004D">
        <w:rPr>
          <w:rFonts w:cs="Times New Roman"/>
          <w:lang w:val="es-ES"/>
        </w:rPr>
        <w:t>específicas</w:t>
      </w:r>
      <w:r w:rsidR="00797A13" w:rsidRPr="0039004D">
        <w:rPr>
          <w:rFonts w:cs="Times New Roman"/>
          <w:lang w:val="es-ES"/>
        </w:rPr>
        <w:t xml:space="preserve"> y la comprensión de la interfaz</w:t>
      </w:r>
      <w:r w:rsidR="001F35E9" w:rsidRPr="0039004D">
        <w:rPr>
          <w:rFonts w:cs="Times New Roman"/>
          <w:lang w:val="es-ES"/>
        </w:rPr>
        <w:t xml:space="preserve"> planteada a los diversos tipos de usuarios.</w:t>
      </w:r>
    </w:p>
    <w:p w14:paraId="38A968AB" w14:textId="77777777" w:rsidR="00D652B7" w:rsidRPr="0039004D" w:rsidRDefault="00D652B7" w:rsidP="00262D6E">
      <w:pPr>
        <w:spacing w:line="360" w:lineRule="auto"/>
        <w:jc w:val="both"/>
        <w:rPr>
          <w:rFonts w:cs="Times New Roman"/>
          <w:lang w:val="es-ES"/>
        </w:rPr>
      </w:pPr>
    </w:p>
    <w:p w14:paraId="56213466" w14:textId="77777777" w:rsidR="00A12DD0" w:rsidRPr="0039004D" w:rsidRDefault="00A12DD0" w:rsidP="00262D6E">
      <w:pPr>
        <w:pStyle w:val="Ttulo2"/>
        <w:numPr>
          <w:ilvl w:val="0"/>
          <w:numId w:val="29"/>
        </w:numPr>
        <w:spacing w:line="360" w:lineRule="auto"/>
        <w:rPr>
          <w:rFonts w:cs="Times New Roman"/>
          <w:szCs w:val="24"/>
          <w:lang w:val="es-ES"/>
        </w:rPr>
      </w:pPr>
      <w:bookmarkStart w:id="31" w:name="_Toc508100437"/>
      <w:r w:rsidRPr="0039004D">
        <w:rPr>
          <w:rFonts w:cs="Times New Roman"/>
          <w:szCs w:val="24"/>
          <w:lang w:val="es-ES"/>
        </w:rPr>
        <w:t>Población</w:t>
      </w:r>
      <w:bookmarkEnd w:id="31"/>
    </w:p>
    <w:p w14:paraId="52E40372" w14:textId="77777777" w:rsidR="00704DCF" w:rsidRPr="0039004D" w:rsidRDefault="00704DCF" w:rsidP="00262D6E">
      <w:pPr>
        <w:spacing w:line="360" w:lineRule="auto"/>
        <w:jc w:val="both"/>
        <w:rPr>
          <w:rFonts w:cs="Times New Roman"/>
          <w:lang w:val="es-ES"/>
        </w:rPr>
      </w:pPr>
    </w:p>
    <w:p w14:paraId="106516D1" w14:textId="77777777" w:rsidR="00704DCF" w:rsidRPr="0039004D" w:rsidRDefault="00704DCF" w:rsidP="00262D6E">
      <w:pPr>
        <w:spacing w:line="360" w:lineRule="auto"/>
        <w:jc w:val="both"/>
        <w:rPr>
          <w:rFonts w:cs="Times New Roman"/>
          <w:lang w:val="es-ES"/>
        </w:rPr>
      </w:pPr>
      <w:r w:rsidRPr="0039004D">
        <w:rPr>
          <w:rFonts w:cs="Times New Roman"/>
          <w:lang w:val="es-ES"/>
        </w:rPr>
        <w:t>La població</w:t>
      </w:r>
      <w:r w:rsidR="004665A1" w:rsidRPr="0039004D">
        <w:rPr>
          <w:rFonts w:cs="Times New Roman"/>
          <w:lang w:val="es-ES"/>
        </w:rPr>
        <w:t>n en estudio</w:t>
      </w:r>
      <w:r w:rsidRPr="0039004D">
        <w:rPr>
          <w:rFonts w:cs="Times New Roman"/>
          <w:lang w:val="es-ES"/>
        </w:rPr>
        <w:t xml:space="preserve"> se divide en </w:t>
      </w:r>
      <w:r w:rsidR="00F53309" w:rsidRPr="0039004D">
        <w:rPr>
          <w:rFonts w:cs="Times New Roman"/>
          <w:lang w:val="es-ES"/>
        </w:rPr>
        <w:t>tres</w:t>
      </w:r>
      <w:r w:rsidR="0059544B" w:rsidRPr="0039004D">
        <w:rPr>
          <w:rFonts w:cs="Times New Roman"/>
          <w:lang w:val="es-ES"/>
        </w:rPr>
        <w:t xml:space="preserve"> </w:t>
      </w:r>
      <w:r w:rsidR="0051146D" w:rsidRPr="0039004D">
        <w:rPr>
          <w:rFonts w:cs="Times New Roman"/>
          <w:lang w:val="es-ES"/>
        </w:rPr>
        <w:t>tipos</w:t>
      </w:r>
      <w:r w:rsidRPr="0039004D">
        <w:rPr>
          <w:rFonts w:cs="Times New Roman"/>
          <w:lang w:val="es-ES"/>
        </w:rPr>
        <w:t xml:space="preserve"> de usuarios:</w:t>
      </w:r>
    </w:p>
    <w:p w14:paraId="112900B5" w14:textId="77777777" w:rsidR="004665A1" w:rsidRPr="0039004D" w:rsidRDefault="004665A1" w:rsidP="00262D6E">
      <w:pPr>
        <w:pStyle w:val="Prrafodelista"/>
        <w:numPr>
          <w:ilvl w:val="0"/>
          <w:numId w:val="15"/>
        </w:numPr>
        <w:spacing w:line="360" w:lineRule="auto"/>
        <w:jc w:val="both"/>
        <w:rPr>
          <w:rFonts w:cs="Times New Roman"/>
          <w:lang w:val="es-ES"/>
        </w:rPr>
      </w:pPr>
      <w:r w:rsidRPr="0039004D">
        <w:rPr>
          <w:rFonts w:cs="Times New Roman"/>
          <w:lang w:val="es-ES"/>
        </w:rPr>
        <w:t>Ciudadanos peruanos que puedan presentar</w:t>
      </w:r>
      <w:r w:rsidR="0051146D" w:rsidRPr="0039004D">
        <w:rPr>
          <w:rFonts w:cs="Times New Roman"/>
          <w:lang w:val="es-ES"/>
        </w:rPr>
        <w:t xml:space="preserve"> reclamos</w:t>
      </w:r>
    </w:p>
    <w:p w14:paraId="6D0CDCBE" w14:textId="77777777" w:rsidR="004665A1" w:rsidRPr="0039004D" w:rsidRDefault="004665A1" w:rsidP="00BF206F">
      <w:pPr>
        <w:pStyle w:val="Prrafodelista"/>
        <w:numPr>
          <w:ilvl w:val="0"/>
          <w:numId w:val="15"/>
        </w:numPr>
        <w:spacing w:line="360" w:lineRule="auto"/>
        <w:jc w:val="both"/>
        <w:rPr>
          <w:rFonts w:cs="Times New Roman"/>
          <w:lang w:val="es-ES"/>
        </w:rPr>
      </w:pPr>
      <w:r w:rsidRPr="0039004D">
        <w:rPr>
          <w:rFonts w:cs="Times New Roman"/>
          <w:lang w:val="es-ES"/>
        </w:rPr>
        <w:t>Personal Administrativo de SUSALUD</w:t>
      </w:r>
      <w:r w:rsidR="00F53309" w:rsidRPr="0039004D">
        <w:rPr>
          <w:rFonts w:cs="Times New Roman"/>
          <w:lang w:val="es-ES"/>
        </w:rPr>
        <w:t xml:space="preserve"> y </w:t>
      </w:r>
      <w:r w:rsidRPr="0039004D">
        <w:rPr>
          <w:rFonts w:cs="Times New Roman"/>
          <w:lang w:val="es-ES"/>
        </w:rPr>
        <w:t xml:space="preserve">Personal de Oficinas de Calidad o de Atención al Usuario </w:t>
      </w:r>
    </w:p>
    <w:p w14:paraId="217D5FAF" w14:textId="77777777" w:rsidR="006F1201" w:rsidRPr="0039004D" w:rsidRDefault="003608FB" w:rsidP="00262D6E">
      <w:pPr>
        <w:pStyle w:val="Prrafodelista"/>
        <w:numPr>
          <w:ilvl w:val="0"/>
          <w:numId w:val="15"/>
        </w:numPr>
        <w:spacing w:line="360" w:lineRule="auto"/>
        <w:jc w:val="both"/>
        <w:rPr>
          <w:rFonts w:cs="Times New Roman"/>
          <w:lang w:val="es-ES"/>
        </w:rPr>
      </w:pPr>
      <w:r w:rsidRPr="0039004D">
        <w:rPr>
          <w:rFonts w:cs="Times New Roman"/>
          <w:lang w:val="es-ES"/>
        </w:rPr>
        <w:t>Directores</w:t>
      </w:r>
      <w:r w:rsidR="006F1201" w:rsidRPr="0039004D">
        <w:rPr>
          <w:rFonts w:cs="Times New Roman"/>
          <w:lang w:val="es-ES"/>
        </w:rPr>
        <w:t xml:space="preserve"> de IPRESS</w:t>
      </w:r>
    </w:p>
    <w:p w14:paraId="61CC7D63" w14:textId="77777777" w:rsidR="002F42CB" w:rsidRPr="0039004D" w:rsidRDefault="002F42CB" w:rsidP="002F42CB">
      <w:pPr>
        <w:pStyle w:val="Prrafodelista"/>
        <w:spacing w:line="360" w:lineRule="auto"/>
        <w:jc w:val="both"/>
        <w:rPr>
          <w:rFonts w:cs="Times New Roman"/>
          <w:lang w:val="es-ES"/>
        </w:rPr>
      </w:pPr>
    </w:p>
    <w:p w14:paraId="7CF31D5F" w14:textId="77777777" w:rsidR="00A12DD0" w:rsidRPr="0039004D" w:rsidRDefault="00A12DD0" w:rsidP="00262D6E">
      <w:pPr>
        <w:pStyle w:val="Ttulo2"/>
        <w:numPr>
          <w:ilvl w:val="0"/>
          <w:numId w:val="29"/>
        </w:numPr>
        <w:spacing w:line="360" w:lineRule="auto"/>
        <w:rPr>
          <w:rFonts w:cs="Times New Roman"/>
          <w:szCs w:val="24"/>
          <w:lang w:val="es-ES"/>
        </w:rPr>
      </w:pPr>
      <w:bookmarkStart w:id="32" w:name="_Toc508100438"/>
      <w:r w:rsidRPr="0039004D">
        <w:rPr>
          <w:rFonts w:cs="Times New Roman"/>
          <w:szCs w:val="24"/>
          <w:lang w:val="es-ES"/>
        </w:rPr>
        <w:t>Muestra</w:t>
      </w:r>
      <w:bookmarkEnd w:id="32"/>
    </w:p>
    <w:p w14:paraId="15BAC09F" w14:textId="77777777" w:rsidR="00AD62EA" w:rsidRPr="0039004D" w:rsidRDefault="00AD62EA" w:rsidP="00262D6E">
      <w:pPr>
        <w:spacing w:line="360" w:lineRule="auto"/>
        <w:rPr>
          <w:rFonts w:cs="Times New Roman"/>
          <w:lang w:val="es-ES"/>
        </w:rPr>
      </w:pPr>
    </w:p>
    <w:p w14:paraId="387C5806" w14:textId="77777777" w:rsidR="002E5B65" w:rsidRPr="0039004D" w:rsidRDefault="00C532C1" w:rsidP="00FB1EFB">
      <w:pPr>
        <w:spacing w:line="360" w:lineRule="auto"/>
        <w:jc w:val="both"/>
        <w:rPr>
          <w:rFonts w:cs="Times New Roman"/>
          <w:lang w:val="es-ES"/>
        </w:rPr>
      </w:pPr>
      <w:r w:rsidRPr="0039004D">
        <w:rPr>
          <w:rFonts w:cs="Times New Roman"/>
          <w:lang w:val="es-ES"/>
        </w:rPr>
        <w:t xml:space="preserve">Para este estudio se </w:t>
      </w:r>
      <w:r w:rsidR="00816A41" w:rsidRPr="0039004D">
        <w:rPr>
          <w:rFonts w:cs="Times New Roman"/>
          <w:lang w:val="es-ES"/>
        </w:rPr>
        <w:t xml:space="preserve">programó entrevistas </w:t>
      </w:r>
      <w:r w:rsidR="0059544B" w:rsidRPr="0039004D">
        <w:rPr>
          <w:rFonts w:cs="Times New Roman"/>
          <w:lang w:val="es-ES"/>
        </w:rPr>
        <w:t xml:space="preserve">con </w:t>
      </w:r>
      <w:r w:rsidR="007E3601" w:rsidRPr="0039004D">
        <w:rPr>
          <w:rFonts w:cs="Times New Roman"/>
          <w:lang w:val="es-ES"/>
        </w:rPr>
        <w:t>por lo menos</w:t>
      </w:r>
      <w:r w:rsidRPr="0039004D">
        <w:rPr>
          <w:rFonts w:cs="Times New Roman"/>
          <w:lang w:val="es-ES"/>
        </w:rPr>
        <w:t xml:space="preserve"> tres personas </w:t>
      </w:r>
      <w:r w:rsidR="00816A41" w:rsidRPr="0039004D">
        <w:rPr>
          <w:rFonts w:cs="Times New Roman"/>
          <w:lang w:val="es-ES"/>
        </w:rPr>
        <w:t xml:space="preserve">de </w:t>
      </w:r>
      <w:r w:rsidRPr="0039004D">
        <w:rPr>
          <w:rFonts w:cs="Times New Roman"/>
          <w:lang w:val="es-ES"/>
        </w:rPr>
        <w:t xml:space="preserve">cada </w:t>
      </w:r>
      <w:r w:rsidR="0059544B" w:rsidRPr="0039004D">
        <w:rPr>
          <w:rFonts w:cs="Times New Roman"/>
          <w:lang w:val="es-ES"/>
        </w:rPr>
        <w:t xml:space="preserve">uno de los cuatro </w:t>
      </w:r>
      <w:r w:rsidRPr="0039004D">
        <w:rPr>
          <w:rFonts w:cs="Times New Roman"/>
          <w:lang w:val="es-ES"/>
        </w:rPr>
        <w:t>tipo</w:t>
      </w:r>
      <w:r w:rsidR="00043E74" w:rsidRPr="0039004D">
        <w:rPr>
          <w:rFonts w:cs="Times New Roman"/>
          <w:lang w:val="es-ES"/>
        </w:rPr>
        <w:t>s</w:t>
      </w:r>
      <w:r w:rsidRPr="0039004D">
        <w:rPr>
          <w:rFonts w:cs="Times New Roman"/>
          <w:lang w:val="es-ES"/>
        </w:rPr>
        <w:t xml:space="preserve"> de usuario </w:t>
      </w:r>
      <w:r w:rsidR="00043E74" w:rsidRPr="0039004D">
        <w:rPr>
          <w:rFonts w:cs="Times New Roman"/>
          <w:lang w:val="es-ES"/>
        </w:rPr>
        <w:t>descritos</w:t>
      </w:r>
      <w:r w:rsidRPr="0039004D">
        <w:rPr>
          <w:rFonts w:cs="Times New Roman"/>
          <w:lang w:val="es-ES"/>
        </w:rPr>
        <w:t>.</w:t>
      </w:r>
      <w:r w:rsidR="00F73463" w:rsidRPr="0039004D">
        <w:rPr>
          <w:rFonts w:cs="Times New Roman"/>
          <w:lang w:val="es-ES"/>
        </w:rPr>
        <w:t xml:space="preserve"> L</w:t>
      </w:r>
      <w:r w:rsidR="002973BF" w:rsidRPr="0039004D">
        <w:rPr>
          <w:rFonts w:cs="Times New Roman"/>
          <w:lang w:val="es-ES"/>
        </w:rPr>
        <w:t>a muestra de</w:t>
      </w:r>
      <w:r w:rsidR="00F73463" w:rsidRPr="0039004D">
        <w:rPr>
          <w:rFonts w:cs="Times New Roman"/>
          <w:lang w:val="es-ES"/>
        </w:rPr>
        <w:t xml:space="preserve"> ciudadanos entrevistados en la fase exploratoria </w:t>
      </w:r>
      <w:r w:rsidR="002973BF" w:rsidRPr="0039004D">
        <w:rPr>
          <w:rFonts w:cs="Times New Roman"/>
          <w:lang w:val="es-ES"/>
        </w:rPr>
        <w:t xml:space="preserve">fue independiente de la muestra para </w:t>
      </w:r>
      <w:r w:rsidR="00F73463" w:rsidRPr="0039004D">
        <w:rPr>
          <w:rFonts w:cs="Times New Roman"/>
          <w:lang w:val="es-ES"/>
        </w:rPr>
        <w:t xml:space="preserve">la fase de </w:t>
      </w:r>
      <w:r w:rsidR="002973BF" w:rsidRPr="0039004D">
        <w:rPr>
          <w:rFonts w:cs="Times New Roman"/>
          <w:lang w:val="es-ES"/>
        </w:rPr>
        <w:t>evaluación</w:t>
      </w:r>
      <w:r w:rsidR="002D03F7" w:rsidRPr="0039004D">
        <w:rPr>
          <w:rFonts w:cs="Times New Roman"/>
          <w:lang w:val="es-ES"/>
        </w:rPr>
        <w:t xml:space="preserve"> ya que la totalidad de personas entrevistadas en la fase exploratorio no se encontraban disponibles para la fase de evaluació</w:t>
      </w:r>
      <w:r w:rsidR="00BA09FC" w:rsidRPr="0039004D">
        <w:rPr>
          <w:rFonts w:cs="Times New Roman"/>
          <w:lang w:val="es-ES"/>
        </w:rPr>
        <w:t>n. En</w:t>
      </w:r>
      <w:r w:rsidR="002D03F7" w:rsidRPr="0039004D">
        <w:rPr>
          <w:rFonts w:cs="Times New Roman"/>
          <w:lang w:val="es-ES"/>
        </w:rPr>
        <w:t xml:space="preserve"> la</w:t>
      </w:r>
      <w:r w:rsidR="002E5B65" w:rsidRPr="0039004D">
        <w:rPr>
          <w:rFonts w:cs="Times New Roman"/>
          <w:lang w:val="es-ES"/>
        </w:rPr>
        <w:t xml:space="preserve"> fase exploratoria</w:t>
      </w:r>
    </w:p>
    <w:p w14:paraId="1549A3DE" w14:textId="77777777" w:rsidR="002E5B65" w:rsidRPr="0039004D" w:rsidRDefault="00BA09FC" w:rsidP="00BA09FC">
      <w:pPr>
        <w:pStyle w:val="Prrafodelista"/>
        <w:numPr>
          <w:ilvl w:val="0"/>
          <w:numId w:val="39"/>
        </w:numPr>
        <w:spacing w:line="360" w:lineRule="auto"/>
        <w:jc w:val="both"/>
        <w:rPr>
          <w:rFonts w:cs="Times New Roman"/>
          <w:lang w:val="es-ES"/>
        </w:rPr>
      </w:pPr>
      <w:r w:rsidRPr="0039004D">
        <w:rPr>
          <w:rFonts w:cs="Times New Roman"/>
          <w:lang w:val="es-ES"/>
        </w:rPr>
        <w:t xml:space="preserve">Personal SUSALUD: Se utilizó el método de conveniencia para seleccionar 3 informantes claves dentro de la institución a los que entrevistar. </w:t>
      </w:r>
    </w:p>
    <w:p w14:paraId="45202C47" w14:textId="77777777" w:rsidR="002E5B65" w:rsidRPr="0039004D" w:rsidRDefault="00BA09FC" w:rsidP="00BA09FC">
      <w:pPr>
        <w:pStyle w:val="Prrafodelista"/>
        <w:numPr>
          <w:ilvl w:val="0"/>
          <w:numId w:val="39"/>
        </w:numPr>
        <w:spacing w:line="360" w:lineRule="auto"/>
        <w:jc w:val="both"/>
        <w:rPr>
          <w:rFonts w:cs="Times New Roman"/>
          <w:lang w:val="es-ES"/>
        </w:rPr>
      </w:pPr>
      <w:r w:rsidRPr="0039004D">
        <w:rPr>
          <w:rFonts w:cs="Times New Roman"/>
          <w:lang w:val="es-ES"/>
        </w:rPr>
        <w:t xml:space="preserve">Ciudadanos: Se utilizó el método de conveniencia para seleccionar 3 </w:t>
      </w:r>
      <w:r w:rsidR="00F53309" w:rsidRPr="0039004D">
        <w:rPr>
          <w:rFonts w:cs="Times New Roman"/>
          <w:lang w:val="es-ES"/>
        </w:rPr>
        <w:t xml:space="preserve">ciudadanos que </w:t>
      </w:r>
      <w:r w:rsidR="00E4416C" w:rsidRPr="0039004D">
        <w:rPr>
          <w:rFonts w:cs="Times New Roman"/>
          <w:lang w:val="es-ES"/>
        </w:rPr>
        <w:t>serían</w:t>
      </w:r>
      <w:r w:rsidR="00F53309" w:rsidRPr="0039004D">
        <w:rPr>
          <w:rFonts w:cs="Times New Roman"/>
          <w:lang w:val="es-ES"/>
        </w:rPr>
        <w:t xml:space="preserve"> informantes clave dentro de la red del investigador y para entrevistar 6 ciudadanos que se encontraban esperando a familiares dentro del Hospital Nacional Cayetano Heredia. </w:t>
      </w:r>
    </w:p>
    <w:p w14:paraId="7E4F7535" w14:textId="77777777" w:rsidR="002E5B65" w:rsidRPr="0039004D" w:rsidRDefault="003608FB" w:rsidP="00BA09FC">
      <w:pPr>
        <w:pStyle w:val="Prrafodelista"/>
        <w:numPr>
          <w:ilvl w:val="0"/>
          <w:numId w:val="39"/>
        </w:numPr>
        <w:spacing w:line="360" w:lineRule="auto"/>
        <w:jc w:val="both"/>
        <w:rPr>
          <w:rFonts w:cs="Times New Roman"/>
          <w:lang w:val="es-ES"/>
        </w:rPr>
      </w:pPr>
      <w:r w:rsidRPr="0039004D">
        <w:rPr>
          <w:rFonts w:cs="Times New Roman"/>
          <w:lang w:val="es-ES"/>
        </w:rPr>
        <w:t>Directivos de IPRESS</w:t>
      </w:r>
      <w:r w:rsidR="00F53309" w:rsidRPr="0039004D">
        <w:rPr>
          <w:rFonts w:cs="Times New Roman"/>
          <w:lang w:val="es-ES"/>
        </w:rPr>
        <w:t xml:space="preserve">: </w:t>
      </w:r>
      <w:r w:rsidRPr="0039004D">
        <w:rPr>
          <w:rFonts w:cs="Times New Roman"/>
          <w:lang w:val="es-ES"/>
        </w:rPr>
        <w:t xml:space="preserve">Se </w:t>
      </w:r>
      <w:r w:rsidR="0034201C" w:rsidRPr="0039004D">
        <w:rPr>
          <w:rFonts w:cs="Times New Roman"/>
          <w:lang w:val="es-ES"/>
        </w:rPr>
        <w:t>utilizó</w:t>
      </w:r>
      <w:r w:rsidRPr="0039004D">
        <w:rPr>
          <w:rFonts w:cs="Times New Roman"/>
          <w:lang w:val="es-ES"/>
        </w:rPr>
        <w:t xml:space="preserve"> el método de </w:t>
      </w:r>
      <w:r w:rsidR="0034201C" w:rsidRPr="0039004D">
        <w:rPr>
          <w:rFonts w:cs="Times New Roman"/>
          <w:lang w:val="es-ES"/>
        </w:rPr>
        <w:t>conveniencia para seleccionar a 6 directivos de IPRESS</w:t>
      </w:r>
    </w:p>
    <w:p w14:paraId="49507527" w14:textId="77777777" w:rsidR="002E5B65" w:rsidRPr="0039004D" w:rsidRDefault="002E5B65" w:rsidP="00FB1EFB">
      <w:pPr>
        <w:spacing w:line="360" w:lineRule="auto"/>
        <w:jc w:val="both"/>
        <w:rPr>
          <w:rFonts w:cs="Times New Roman"/>
          <w:lang w:val="es-ES"/>
        </w:rPr>
      </w:pPr>
    </w:p>
    <w:p w14:paraId="7AB38FAB" w14:textId="1B4A769F" w:rsidR="008B19EA" w:rsidRPr="0039004D" w:rsidRDefault="004C67AC" w:rsidP="00262D6E">
      <w:pPr>
        <w:pStyle w:val="Ttulo2"/>
        <w:numPr>
          <w:ilvl w:val="0"/>
          <w:numId w:val="29"/>
        </w:numPr>
        <w:spacing w:line="360" w:lineRule="auto"/>
        <w:rPr>
          <w:rFonts w:cs="Times New Roman"/>
          <w:szCs w:val="24"/>
        </w:rPr>
      </w:pPr>
      <w:bookmarkStart w:id="33" w:name="_Toc508100439"/>
      <w:r w:rsidRPr="0039004D">
        <w:rPr>
          <w:rFonts w:cs="Times New Roman"/>
          <w:szCs w:val="24"/>
        </w:rPr>
        <w:t>Operacionalizació</w:t>
      </w:r>
      <w:r w:rsidR="00A12DD0" w:rsidRPr="0039004D">
        <w:rPr>
          <w:rFonts w:cs="Times New Roman"/>
          <w:szCs w:val="24"/>
        </w:rPr>
        <w:t>n de variables</w:t>
      </w:r>
      <w:bookmarkEnd w:id="33"/>
    </w:p>
    <w:tbl>
      <w:tblPr>
        <w:tblStyle w:val="Tabladecuadrcula4-nfasis21"/>
        <w:tblpPr w:leftFromText="142" w:rightFromText="142" w:bottomFromText="567" w:vertAnchor="text" w:tblpY="1"/>
        <w:tblOverlap w:val="never"/>
        <w:tblW w:w="0" w:type="auto"/>
        <w:tblLook w:val="04A0" w:firstRow="1" w:lastRow="0" w:firstColumn="1" w:lastColumn="0" w:noHBand="0" w:noVBand="1"/>
      </w:tblPr>
      <w:tblGrid>
        <w:gridCol w:w="1850"/>
        <w:gridCol w:w="1814"/>
        <w:gridCol w:w="1709"/>
        <w:gridCol w:w="1619"/>
        <w:gridCol w:w="1496"/>
      </w:tblGrid>
      <w:tr w:rsidR="00041C8E" w:rsidRPr="0039004D" w14:paraId="1EA34D06" w14:textId="77777777" w:rsidTr="007E7F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Pr>
          <w:p w14:paraId="559B9113" w14:textId="77777777" w:rsidR="00041C8E" w:rsidRPr="0039004D" w:rsidRDefault="00041C8E" w:rsidP="007E7F29">
            <w:pPr>
              <w:spacing w:line="360" w:lineRule="auto"/>
              <w:rPr>
                <w:rFonts w:cs="Times New Roman"/>
              </w:rPr>
            </w:pPr>
            <w:r w:rsidRPr="0039004D">
              <w:rPr>
                <w:rFonts w:cs="Times New Roman"/>
              </w:rPr>
              <w:t>Nombre de Variable</w:t>
            </w:r>
          </w:p>
        </w:tc>
        <w:tc>
          <w:tcPr>
            <w:tcW w:w="1814" w:type="dxa"/>
          </w:tcPr>
          <w:p w14:paraId="4C196CC7"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Descripción</w:t>
            </w:r>
          </w:p>
        </w:tc>
        <w:tc>
          <w:tcPr>
            <w:tcW w:w="1709" w:type="dxa"/>
          </w:tcPr>
          <w:p w14:paraId="066EF732"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Tipo de Variable</w:t>
            </w:r>
          </w:p>
        </w:tc>
        <w:tc>
          <w:tcPr>
            <w:tcW w:w="1619" w:type="dxa"/>
          </w:tcPr>
          <w:p w14:paraId="6A0DF807"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Opciones</w:t>
            </w:r>
          </w:p>
        </w:tc>
        <w:tc>
          <w:tcPr>
            <w:tcW w:w="1496" w:type="dxa"/>
          </w:tcPr>
          <w:p w14:paraId="34F10D98"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Fuente de Información</w:t>
            </w:r>
          </w:p>
        </w:tc>
      </w:tr>
      <w:tr w:rsidR="00041C8E" w:rsidRPr="0039004D" w14:paraId="7BEFB909" w14:textId="77777777" w:rsidTr="007E7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Pr>
          <w:p w14:paraId="79CE999F" w14:textId="77777777" w:rsidR="00041C8E" w:rsidRPr="0039004D" w:rsidRDefault="00041C8E" w:rsidP="007E7F29">
            <w:pPr>
              <w:spacing w:line="360" w:lineRule="auto"/>
              <w:rPr>
                <w:rFonts w:cs="Times New Roman"/>
              </w:rPr>
            </w:pPr>
            <w:r w:rsidRPr="0039004D">
              <w:rPr>
                <w:rFonts w:cs="Times New Roman"/>
              </w:rPr>
              <w:t>Resolución de Tareas</w:t>
            </w:r>
          </w:p>
        </w:tc>
        <w:tc>
          <w:tcPr>
            <w:tcW w:w="1814" w:type="dxa"/>
          </w:tcPr>
          <w:p w14:paraId="05E85CAE"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El éxito o fracaso del usuario en la resolución de una tarea encomendada para realizar dentro de la interfaz del sistema</w:t>
            </w:r>
          </w:p>
        </w:tc>
        <w:tc>
          <w:tcPr>
            <w:tcW w:w="1709" w:type="dxa"/>
          </w:tcPr>
          <w:p w14:paraId="3E3832B0"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Cualitativa – Dicotómica</w:t>
            </w:r>
          </w:p>
        </w:tc>
        <w:tc>
          <w:tcPr>
            <w:tcW w:w="1619" w:type="dxa"/>
          </w:tcPr>
          <w:p w14:paraId="0CFD5B9D"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Si - No</w:t>
            </w:r>
          </w:p>
        </w:tc>
        <w:tc>
          <w:tcPr>
            <w:tcW w:w="1496" w:type="dxa"/>
          </w:tcPr>
          <w:p w14:paraId="6EB0490F"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Observación Directa</w:t>
            </w:r>
          </w:p>
        </w:tc>
      </w:tr>
      <w:tr w:rsidR="00041C8E" w:rsidRPr="0039004D" w14:paraId="58F9D1D2" w14:textId="77777777" w:rsidTr="007E7F29">
        <w:tc>
          <w:tcPr>
            <w:cnfStyle w:val="001000000000" w:firstRow="0" w:lastRow="0" w:firstColumn="1" w:lastColumn="0" w:oddVBand="0" w:evenVBand="0" w:oddHBand="0" w:evenHBand="0" w:firstRowFirstColumn="0" w:firstRowLastColumn="0" w:lastRowFirstColumn="0" w:lastRowLastColumn="0"/>
            <w:tcW w:w="1850" w:type="dxa"/>
          </w:tcPr>
          <w:p w14:paraId="369A8063" w14:textId="77777777" w:rsidR="00041C8E" w:rsidRPr="0039004D" w:rsidRDefault="00041C8E" w:rsidP="007E7F29">
            <w:pPr>
              <w:spacing w:line="360" w:lineRule="auto"/>
              <w:rPr>
                <w:rFonts w:cs="Times New Roman"/>
              </w:rPr>
            </w:pPr>
            <w:r w:rsidRPr="0039004D">
              <w:rPr>
                <w:rFonts w:cs="Times New Roman"/>
              </w:rPr>
              <w:t>Comprensión de la interfaz gráfica</w:t>
            </w:r>
          </w:p>
        </w:tc>
        <w:tc>
          <w:tcPr>
            <w:tcW w:w="1814" w:type="dxa"/>
          </w:tcPr>
          <w:p w14:paraId="603C2204"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Evaluación de si el usuario fue capaz de entender el objetivo de cada pantalla de la interfaz con la que interactuó durante la prueba.</w:t>
            </w:r>
          </w:p>
        </w:tc>
        <w:tc>
          <w:tcPr>
            <w:tcW w:w="1709" w:type="dxa"/>
          </w:tcPr>
          <w:p w14:paraId="7DF1DB4D"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Cualitativa - Dicotómica</w:t>
            </w:r>
          </w:p>
        </w:tc>
        <w:tc>
          <w:tcPr>
            <w:tcW w:w="1619" w:type="dxa"/>
          </w:tcPr>
          <w:p w14:paraId="42770FBC"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Si - No</w:t>
            </w:r>
          </w:p>
        </w:tc>
        <w:tc>
          <w:tcPr>
            <w:tcW w:w="1496" w:type="dxa"/>
          </w:tcPr>
          <w:p w14:paraId="6CA37563" w14:textId="77777777" w:rsidR="00041C8E" w:rsidRPr="0039004D" w:rsidRDefault="00041C8E" w:rsidP="007E7F29">
            <w:pPr>
              <w:pStyle w:val="Ttulo2"/>
              <w:spacing w:line="360" w:lineRule="auto"/>
              <w:outlineLvl w:val="1"/>
              <w:cnfStyle w:val="000000000000" w:firstRow="0" w:lastRow="0" w:firstColumn="0" w:lastColumn="0" w:oddVBand="0" w:evenVBand="0" w:oddHBand="0" w:evenHBand="0" w:firstRowFirstColumn="0" w:firstRowLastColumn="0" w:lastRowFirstColumn="0" w:lastRowLastColumn="0"/>
              <w:rPr>
                <w:rFonts w:cs="Times New Roman"/>
                <w:b w:val="0"/>
                <w:szCs w:val="24"/>
                <w:lang w:val="es-ES"/>
              </w:rPr>
            </w:pPr>
            <w:bookmarkStart w:id="34" w:name="_Toc508100440"/>
            <w:r w:rsidRPr="0039004D">
              <w:rPr>
                <w:rFonts w:cs="Times New Roman"/>
                <w:b w:val="0"/>
                <w:szCs w:val="24"/>
                <w:lang w:val="es-ES"/>
              </w:rPr>
              <w:t>Guía Estructurada de Entrevista a Profundidad para usuarios finales Nº2</w:t>
            </w:r>
            <w:bookmarkEnd w:id="34"/>
            <w:r w:rsidRPr="0039004D">
              <w:rPr>
                <w:rFonts w:cs="Times New Roman"/>
                <w:b w:val="0"/>
                <w:szCs w:val="24"/>
                <w:lang w:val="es-ES"/>
              </w:rPr>
              <w:t xml:space="preserve"> </w:t>
            </w:r>
          </w:p>
          <w:p w14:paraId="55DB4BDA"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lang w:val="es-ES"/>
              </w:rPr>
            </w:pPr>
          </w:p>
        </w:tc>
      </w:tr>
    </w:tbl>
    <w:p w14:paraId="49FD38D2" w14:textId="77777777" w:rsidR="00A12DD0" w:rsidRPr="0039004D" w:rsidRDefault="00A12DD0" w:rsidP="00262D6E">
      <w:pPr>
        <w:pStyle w:val="Ttulo2"/>
        <w:numPr>
          <w:ilvl w:val="0"/>
          <w:numId w:val="29"/>
        </w:numPr>
        <w:spacing w:line="360" w:lineRule="auto"/>
        <w:rPr>
          <w:rFonts w:cs="Times New Roman"/>
          <w:szCs w:val="24"/>
        </w:rPr>
      </w:pPr>
      <w:bookmarkStart w:id="35" w:name="_Toc508100441"/>
      <w:r w:rsidRPr="0039004D">
        <w:rPr>
          <w:rFonts w:cs="Times New Roman"/>
          <w:szCs w:val="24"/>
        </w:rPr>
        <w:t>Procedimientos y técnicas</w:t>
      </w:r>
      <w:bookmarkEnd w:id="35"/>
    </w:p>
    <w:p w14:paraId="1279BD17" w14:textId="77777777" w:rsidR="00000DBF" w:rsidRPr="0039004D" w:rsidRDefault="00000DBF" w:rsidP="00262D6E">
      <w:pPr>
        <w:spacing w:line="360" w:lineRule="auto"/>
        <w:jc w:val="both"/>
        <w:rPr>
          <w:rFonts w:cs="Times New Roman"/>
          <w:b/>
          <w:lang w:val="es-ES"/>
        </w:rPr>
      </w:pPr>
    </w:p>
    <w:p w14:paraId="3C9D9C6B" w14:textId="2D05F59D" w:rsidR="0053122A" w:rsidRPr="0039004D" w:rsidRDefault="0053122A" w:rsidP="00AF4A2E">
      <w:pPr>
        <w:pStyle w:val="Ttulo3"/>
        <w:numPr>
          <w:ilvl w:val="0"/>
          <w:numId w:val="43"/>
        </w:numPr>
      </w:pPr>
      <w:bookmarkStart w:id="36" w:name="_Toc508100442"/>
      <w:r w:rsidRPr="0039004D">
        <w:t>Investigación de usuarios</w:t>
      </w:r>
      <w:bookmarkEnd w:id="36"/>
    </w:p>
    <w:p w14:paraId="058695FB" w14:textId="77777777" w:rsidR="0053122A" w:rsidRPr="0039004D" w:rsidRDefault="0053122A" w:rsidP="00262D6E">
      <w:pPr>
        <w:spacing w:line="360" w:lineRule="auto"/>
        <w:jc w:val="both"/>
        <w:rPr>
          <w:rFonts w:cs="Times New Roman"/>
          <w:lang w:val="es-ES"/>
        </w:rPr>
      </w:pPr>
      <w:r w:rsidRPr="0039004D">
        <w:rPr>
          <w:rFonts w:cs="Times New Roman"/>
          <w:lang w:val="es-ES"/>
        </w:rPr>
        <w:t>La invest</w:t>
      </w:r>
      <w:r w:rsidR="000604D5" w:rsidRPr="0039004D">
        <w:rPr>
          <w:rFonts w:cs="Times New Roman"/>
          <w:lang w:val="es-ES"/>
        </w:rPr>
        <w:t>igación de usuarios se realizó</w:t>
      </w:r>
      <w:r w:rsidRPr="0039004D">
        <w:rPr>
          <w:rFonts w:cs="Times New Roman"/>
          <w:lang w:val="es-ES"/>
        </w:rPr>
        <w:t xml:space="preserve"> mediante entrevistas a profundidad, donde se </w:t>
      </w:r>
      <w:r w:rsidR="000604D5" w:rsidRPr="0039004D">
        <w:rPr>
          <w:rFonts w:cs="Times New Roman"/>
          <w:lang w:val="es-ES"/>
        </w:rPr>
        <w:t>entrevistó</w:t>
      </w:r>
      <w:r w:rsidRPr="0039004D">
        <w:rPr>
          <w:rFonts w:cs="Times New Roman"/>
          <w:lang w:val="es-ES"/>
        </w:rPr>
        <w:t xml:space="preserve"> a los diversos usuarios del sistema para poder reconocer principalmente cuáles son sus diversos objetivos, necesidades, percepciones y opiniones sobre el sistema. De estas entrevistas se </w:t>
      </w:r>
      <w:r w:rsidR="000604D5" w:rsidRPr="0039004D">
        <w:rPr>
          <w:rFonts w:cs="Times New Roman"/>
          <w:lang w:val="es-ES"/>
        </w:rPr>
        <w:t xml:space="preserve">sacó </w:t>
      </w:r>
      <w:r w:rsidRPr="0039004D">
        <w:rPr>
          <w:rFonts w:cs="Times New Roman"/>
          <w:lang w:val="es-ES"/>
        </w:rPr>
        <w:t>requerimientos que tenga cada</w:t>
      </w:r>
      <w:r w:rsidR="000604D5" w:rsidRPr="0039004D">
        <w:rPr>
          <w:rFonts w:cs="Times New Roman"/>
          <w:lang w:val="es-ES"/>
        </w:rPr>
        <w:t xml:space="preserve"> tipo</w:t>
      </w:r>
      <w:r w:rsidRPr="0039004D">
        <w:rPr>
          <w:rFonts w:cs="Times New Roman"/>
          <w:lang w:val="es-ES"/>
        </w:rPr>
        <w:t xml:space="preserve"> usuario para poder plantear </w:t>
      </w:r>
      <w:r w:rsidRPr="0039004D">
        <w:rPr>
          <w:rFonts w:cs="Times New Roman"/>
          <w:lang w:val="es-ES"/>
        </w:rPr>
        <w:lastRenderedPageBreak/>
        <w:t>un diseño acorde tanto sus requerimientos como los requerimientos de SUSALUD.</w:t>
      </w:r>
      <w:r w:rsidR="00324EB6" w:rsidRPr="0039004D">
        <w:rPr>
          <w:rFonts w:cs="Times New Roman"/>
          <w:lang w:val="es-ES"/>
        </w:rPr>
        <w:t xml:space="preserve"> Con estos requerimientos</w:t>
      </w:r>
      <w:r w:rsidR="00F631C4" w:rsidRPr="0039004D">
        <w:rPr>
          <w:rFonts w:cs="Times New Roman"/>
          <w:lang w:val="es-ES"/>
        </w:rPr>
        <w:t xml:space="preserve"> por tipo de usuario</w:t>
      </w:r>
      <w:r w:rsidR="00324EB6" w:rsidRPr="0039004D">
        <w:rPr>
          <w:rFonts w:cs="Times New Roman"/>
          <w:lang w:val="es-ES"/>
        </w:rPr>
        <w:t>, se realizó la ta</w:t>
      </w:r>
      <w:r w:rsidR="00F631C4" w:rsidRPr="0039004D">
        <w:rPr>
          <w:rFonts w:cs="Times New Roman"/>
          <w:lang w:val="es-ES"/>
        </w:rPr>
        <w:t>bla de requerimientos donde se identificaron requerimientos comunes a todos los usuarios y otros requerimientos específicos por tipo de usuario.</w:t>
      </w:r>
    </w:p>
    <w:p w14:paraId="1734813F" w14:textId="77777777" w:rsidR="0053122A" w:rsidRPr="0039004D" w:rsidRDefault="0053122A" w:rsidP="00262D6E">
      <w:pPr>
        <w:spacing w:line="360" w:lineRule="auto"/>
        <w:jc w:val="both"/>
        <w:rPr>
          <w:rFonts w:cs="Times New Roman"/>
          <w:lang w:val="es-ES"/>
        </w:rPr>
      </w:pPr>
    </w:p>
    <w:p w14:paraId="544F172A" w14:textId="77777777" w:rsidR="0053122A" w:rsidRPr="0039004D" w:rsidRDefault="0053122A" w:rsidP="00AF4A2E">
      <w:pPr>
        <w:pStyle w:val="Ttulo3"/>
        <w:numPr>
          <w:ilvl w:val="0"/>
          <w:numId w:val="43"/>
        </w:numPr>
      </w:pPr>
      <w:bookmarkStart w:id="37" w:name="_Toc508100443"/>
      <w:r w:rsidRPr="0039004D">
        <w:t>Diseño y Prototipado</w:t>
      </w:r>
      <w:bookmarkEnd w:id="37"/>
    </w:p>
    <w:p w14:paraId="793898D2" w14:textId="77777777" w:rsidR="0053122A" w:rsidRPr="0039004D" w:rsidRDefault="0053122A" w:rsidP="00262D6E">
      <w:pPr>
        <w:spacing w:line="360" w:lineRule="auto"/>
        <w:jc w:val="both"/>
        <w:rPr>
          <w:rFonts w:cs="Times New Roman"/>
          <w:lang w:val="es-ES"/>
        </w:rPr>
      </w:pPr>
    </w:p>
    <w:p w14:paraId="0B4BA614" w14:textId="77777777" w:rsidR="00F631C4" w:rsidRPr="0039004D" w:rsidRDefault="0053122A" w:rsidP="00262D6E">
      <w:pPr>
        <w:spacing w:line="360" w:lineRule="auto"/>
        <w:jc w:val="both"/>
        <w:rPr>
          <w:rFonts w:cs="Times New Roman"/>
          <w:lang w:val="es-ES"/>
        </w:rPr>
      </w:pPr>
      <w:r w:rsidRPr="0039004D">
        <w:rPr>
          <w:rFonts w:cs="Times New Roman"/>
          <w:lang w:val="es-ES"/>
        </w:rPr>
        <w:t>Luego de recopilar la información del proceso de investig</w:t>
      </w:r>
      <w:r w:rsidR="00F631C4" w:rsidRPr="0039004D">
        <w:rPr>
          <w:rFonts w:cs="Times New Roman"/>
          <w:lang w:val="es-ES"/>
        </w:rPr>
        <w:t>ación de usuarios, se hicieron</w:t>
      </w:r>
      <w:r w:rsidRPr="0039004D">
        <w:rPr>
          <w:rFonts w:cs="Times New Roman"/>
          <w:lang w:val="es-ES"/>
        </w:rPr>
        <w:t xml:space="preserve"> diversos </w:t>
      </w:r>
      <w:r w:rsidRPr="0039004D">
        <w:rPr>
          <w:rFonts w:cs="Times New Roman"/>
          <w:i/>
          <w:lang w:val="es-ES"/>
        </w:rPr>
        <w:t>wireframes</w:t>
      </w:r>
      <w:r w:rsidRPr="0039004D">
        <w:rPr>
          <w:rFonts w:cs="Times New Roman"/>
          <w:lang w:val="es-ES"/>
        </w:rPr>
        <w:t xml:space="preserve"> en papel para poder determinar el mejor diseño que requerirá cada página del sistem</w:t>
      </w:r>
      <w:r w:rsidR="00F631C4" w:rsidRPr="0039004D">
        <w:rPr>
          <w:rFonts w:cs="Times New Roman"/>
          <w:lang w:val="es-ES"/>
        </w:rPr>
        <w:t>a. Con estos wireframes se determinó</w:t>
      </w:r>
      <w:r w:rsidRPr="0039004D">
        <w:rPr>
          <w:rFonts w:cs="Times New Roman"/>
          <w:lang w:val="es-ES"/>
        </w:rPr>
        <w:t xml:space="preserve"> cuál</w:t>
      </w:r>
      <w:r w:rsidR="00062156" w:rsidRPr="0039004D">
        <w:rPr>
          <w:rFonts w:cs="Times New Roman"/>
          <w:lang w:val="es-ES"/>
        </w:rPr>
        <w:t xml:space="preserve"> era diseño a prototipar con el que los diversos tipos de usuarios pudieran cumplir sus tareas.</w:t>
      </w:r>
    </w:p>
    <w:p w14:paraId="702F156B" w14:textId="77777777" w:rsidR="009730B1" w:rsidRPr="0039004D" w:rsidRDefault="00062156" w:rsidP="00262D6E">
      <w:pPr>
        <w:spacing w:line="360" w:lineRule="auto"/>
        <w:jc w:val="both"/>
        <w:rPr>
          <w:rFonts w:cs="Times New Roman"/>
          <w:lang w:val="es-ES"/>
        </w:rPr>
      </w:pPr>
      <w:r w:rsidRPr="0039004D">
        <w:rPr>
          <w:rFonts w:cs="Times New Roman"/>
          <w:lang w:val="es-ES"/>
        </w:rPr>
        <w:t>Para realizar los prototipos funci</w:t>
      </w:r>
      <w:r w:rsidR="00FB540C" w:rsidRPr="0039004D">
        <w:rPr>
          <w:rFonts w:cs="Times New Roman"/>
          <w:lang w:val="es-ES"/>
        </w:rPr>
        <w:t>onales se utilizó el software</w:t>
      </w:r>
      <w:r w:rsidRPr="0039004D">
        <w:rPr>
          <w:rFonts w:cs="Times New Roman"/>
          <w:lang w:val="es-ES"/>
        </w:rPr>
        <w:t xml:space="preserve"> Axure RP 8 en su versión gratuita de prueba.</w:t>
      </w:r>
      <w:r w:rsidR="0053122A" w:rsidRPr="0039004D">
        <w:rPr>
          <w:rFonts w:cs="Times New Roman"/>
          <w:lang w:val="es-ES"/>
        </w:rPr>
        <w:t xml:space="preserve"> Con estos </w:t>
      </w:r>
      <w:r w:rsidRPr="0039004D">
        <w:rPr>
          <w:rFonts w:cs="Times New Roman"/>
          <w:lang w:val="es-ES"/>
        </w:rPr>
        <w:t>prototipos funcionales, se pudo</w:t>
      </w:r>
      <w:r w:rsidR="0053122A" w:rsidRPr="0039004D">
        <w:rPr>
          <w:rFonts w:cs="Times New Roman"/>
          <w:lang w:val="es-ES"/>
        </w:rPr>
        <w:t xml:space="preserve"> fácilmente probar el sistema </w:t>
      </w:r>
      <w:r w:rsidR="006C5FD9" w:rsidRPr="0039004D">
        <w:rPr>
          <w:rFonts w:cs="Times New Roman"/>
          <w:lang w:val="es-ES"/>
        </w:rPr>
        <w:t>e</w:t>
      </w:r>
      <w:r w:rsidR="0053122A" w:rsidRPr="0039004D">
        <w:rPr>
          <w:rFonts w:cs="Times New Roman"/>
          <w:lang w:val="es-ES"/>
        </w:rPr>
        <w:t xml:space="preserve"> identificar posibles errores de diseño que impidan a los diversos usuarios realizar una tarea específica</w:t>
      </w:r>
      <w:r w:rsidRPr="0039004D">
        <w:rPr>
          <w:rFonts w:cs="Times New Roman"/>
          <w:lang w:val="es-ES"/>
        </w:rPr>
        <w:t xml:space="preserve"> o que dificulten la comprensión de la interfaz gráfica del sistema</w:t>
      </w:r>
      <w:r w:rsidR="0053122A" w:rsidRPr="0039004D">
        <w:rPr>
          <w:rFonts w:cs="Times New Roman"/>
          <w:lang w:val="es-ES"/>
        </w:rPr>
        <w:t>.</w:t>
      </w:r>
      <w:r w:rsidR="009730B1" w:rsidRPr="0039004D">
        <w:rPr>
          <w:rFonts w:cs="Times New Roman"/>
          <w:lang w:val="es-ES"/>
        </w:rPr>
        <w:t xml:space="preserve"> </w:t>
      </w:r>
    </w:p>
    <w:p w14:paraId="5955A700" w14:textId="77777777" w:rsidR="0053122A" w:rsidRPr="0039004D" w:rsidRDefault="009730B1" w:rsidP="00262D6E">
      <w:pPr>
        <w:spacing w:line="360" w:lineRule="auto"/>
        <w:jc w:val="both"/>
        <w:rPr>
          <w:rFonts w:cs="Times New Roman"/>
          <w:lang w:val="es-ES"/>
        </w:rPr>
      </w:pPr>
      <w:r w:rsidRPr="0039004D">
        <w:rPr>
          <w:rFonts w:cs="Times New Roman"/>
          <w:lang w:val="es-ES"/>
        </w:rPr>
        <w:t>Todos los prototipos hechos para la fase de evaluación intentaron enfocar</w:t>
      </w:r>
      <w:r w:rsidR="00842F17" w:rsidRPr="0039004D">
        <w:rPr>
          <w:rFonts w:cs="Times New Roman"/>
          <w:lang w:val="es-ES"/>
        </w:rPr>
        <w:t>se en la parte funcional del sistema</w:t>
      </w:r>
      <w:r w:rsidRPr="0039004D">
        <w:rPr>
          <w:rFonts w:cs="Times New Roman"/>
          <w:lang w:val="es-ES"/>
        </w:rPr>
        <w:t xml:space="preserve">, por lo que no eran diseños finales con todos los detalles </w:t>
      </w:r>
      <w:r w:rsidR="006E2813" w:rsidRPr="0039004D">
        <w:rPr>
          <w:rFonts w:cs="Times New Roman"/>
          <w:lang w:val="es-ES"/>
        </w:rPr>
        <w:t>gráficos</w:t>
      </w:r>
      <w:r w:rsidRPr="0039004D">
        <w:rPr>
          <w:rFonts w:cs="Times New Roman"/>
          <w:lang w:val="es-ES"/>
        </w:rPr>
        <w:t xml:space="preserve"> que deberían tener, esto sirvió para poder lograr que los usuarios testeados se e</w:t>
      </w:r>
      <w:r w:rsidR="00842F17" w:rsidRPr="0039004D">
        <w:rPr>
          <w:rFonts w:cs="Times New Roman"/>
          <w:lang w:val="es-ES"/>
        </w:rPr>
        <w:t xml:space="preserve">nfocaran en la funcionalidad del sistema </w:t>
      </w:r>
      <w:r w:rsidRPr="0039004D">
        <w:rPr>
          <w:rFonts w:cs="Times New Roman"/>
          <w:lang w:val="es-ES"/>
        </w:rPr>
        <w:t>y no en la parte estética de la misma.</w:t>
      </w:r>
      <w:r w:rsidR="006E2813" w:rsidRPr="0039004D">
        <w:rPr>
          <w:rFonts w:cs="Times New Roman"/>
          <w:lang w:val="es-ES"/>
        </w:rPr>
        <w:t xml:space="preserve"> </w:t>
      </w:r>
    </w:p>
    <w:p w14:paraId="45F49207" w14:textId="77777777" w:rsidR="0053122A" w:rsidRPr="0039004D" w:rsidRDefault="0053122A" w:rsidP="00262D6E">
      <w:pPr>
        <w:spacing w:line="360" w:lineRule="auto"/>
        <w:jc w:val="both"/>
        <w:rPr>
          <w:rFonts w:cs="Times New Roman"/>
          <w:lang w:val="es-ES"/>
        </w:rPr>
      </w:pPr>
    </w:p>
    <w:p w14:paraId="5292E704" w14:textId="77777777" w:rsidR="0053122A" w:rsidRPr="0039004D" w:rsidRDefault="0053122A" w:rsidP="00AF4A2E">
      <w:pPr>
        <w:pStyle w:val="Ttulo3"/>
        <w:numPr>
          <w:ilvl w:val="0"/>
          <w:numId w:val="43"/>
        </w:numPr>
      </w:pPr>
      <w:bookmarkStart w:id="38" w:name="_Toc508100444"/>
      <w:r w:rsidRPr="0039004D">
        <w:t>Pruebas de Usuario</w:t>
      </w:r>
      <w:bookmarkEnd w:id="38"/>
    </w:p>
    <w:p w14:paraId="68B56170" w14:textId="77777777" w:rsidR="0053122A" w:rsidRPr="0039004D" w:rsidRDefault="0053122A" w:rsidP="00262D6E">
      <w:pPr>
        <w:spacing w:line="360" w:lineRule="auto"/>
        <w:jc w:val="both"/>
        <w:rPr>
          <w:rFonts w:cs="Times New Roman"/>
          <w:lang w:val="es-ES"/>
        </w:rPr>
      </w:pPr>
    </w:p>
    <w:p w14:paraId="1167EF7D" w14:textId="77777777" w:rsidR="0053122A" w:rsidRPr="0039004D" w:rsidRDefault="0053122A" w:rsidP="00262D6E">
      <w:pPr>
        <w:spacing w:line="360" w:lineRule="auto"/>
        <w:jc w:val="both"/>
        <w:rPr>
          <w:rFonts w:cs="Times New Roman"/>
          <w:lang w:val="es-ES"/>
        </w:rPr>
      </w:pPr>
      <w:r w:rsidRPr="0039004D">
        <w:rPr>
          <w:rFonts w:cs="Times New Roman"/>
          <w:lang w:val="es-ES"/>
        </w:rPr>
        <w:t xml:space="preserve">Se </w:t>
      </w:r>
      <w:r w:rsidR="0069089C" w:rsidRPr="0039004D">
        <w:rPr>
          <w:rFonts w:cs="Times New Roman"/>
          <w:lang w:val="es-ES"/>
        </w:rPr>
        <w:t>realizaron</w:t>
      </w:r>
      <w:r w:rsidRPr="0039004D">
        <w:rPr>
          <w:rFonts w:cs="Times New Roman"/>
          <w:lang w:val="es-ES"/>
        </w:rPr>
        <w:t xml:space="preserve"> evaluaciones </w:t>
      </w:r>
      <w:r w:rsidR="006E2813" w:rsidRPr="0039004D">
        <w:rPr>
          <w:rFonts w:cs="Times New Roman"/>
          <w:lang w:val="es-ES"/>
        </w:rPr>
        <w:t>con los usuarios donde se enfocó en probar</w:t>
      </w:r>
      <w:r w:rsidRPr="0039004D">
        <w:rPr>
          <w:rFonts w:cs="Times New Roman"/>
          <w:lang w:val="es-ES"/>
        </w:rPr>
        <w:t xml:space="preserve"> lo siguiente:</w:t>
      </w:r>
    </w:p>
    <w:p w14:paraId="5B5B542B" w14:textId="77777777" w:rsidR="0053122A" w:rsidRPr="0039004D" w:rsidRDefault="0053122A" w:rsidP="00262D6E">
      <w:pPr>
        <w:spacing w:line="360" w:lineRule="auto"/>
        <w:jc w:val="both"/>
        <w:rPr>
          <w:rFonts w:cs="Times New Roman"/>
          <w:lang w:val="es-ES"/>
        </w:rPr>
      </w:pPr>
    </w:p>
    <w:p w14:paraId="59B8D394" w14:textId="77777777" w:rsidR="0053122A" w:rsidRPr="0039004D" w:rsidRDefault="0053122A" w:rsidP="00262D6E">
      <w:pPr>
        <w:pStyle w:val="Prrafodelista"/>
        <w:numPr>
          <w:ilvl w:val="0"/>
          <w:numId w:val="12"/>
        </w:numPr>
        <w:spacing w:line="360" w:lineRule="auto"/>
        <w:jc w:val="both"/>
        <w:rPr>
          <w:rFonts w:cs="Times New Roman"/>
          <w:lang w:val="es-ES"/>
        </w:rPr>
      </w:pPr>
      <w:r w:rsidRPr="0039004D">
        <w:rPr>
          <w:rFonts w:cs="Times New Roman"/>
          <w:lang w:val="es-ES"/>
        </w:rPr>
        <w:t>R</w:t>
      </w:r>
      <w:r w:rsidR="00FB7003" w:rsidRPr="0039004D">
        <w:rPr>
          <w:rFonts w:cs="Times New Roman"/>
          <w:lang w:val="es-ES"/>
        </w:rPr>
        <w:t>esolución de tareas: Se definieron</w:t>
      </w:r>
      <w:r w:rsidRPr="0039004D">
        <w:rPr>
          <w:rFonts w:cs="Times New Roman"/>
          <w:lang w:val="es-ES"/>
        </w:rPr>
        <w:t xml:space="preserve"> tarea</w:t>
      </w:r>
      <w:r w:rsidR="00FB7003" w:rsidRPr="0039004D">
        <w:rPr>
          <w:rFonts w:cs="Times New Roman"/>
          <w:lang w:val="es-ES"/>
        </w:rPr>
        <w:t>s</w:t>
      </w:r>
      <w:r w:rsidRPr="0039004D">
        <w:rPr>
          <w:rFonts w:cs="Times New Roman"/>
          <w:lang w:val="es-ES"/>
        </w:rPr>
        <w:t xml:space="preserve"> específica</w:t>
      </w:r>
      <w:r w:rsidR="00FB7003" w:rsidRPr="0039004D">
        <w:rPr>
          <w:rFonts w:cs="Times New Roman"/>
          <w:lang w:val="es-ES"/>
        </w:rPr>
        <w:t>s</w:t>
      </w:r>
      <w:r w:rsidRPr="0039004D">
        <w:rPr>
          <w:rFonts w:cs="Times New Roman"/>
          <w:lang w:val="es-ES"/>
        </w:rPr>
        <w:t xml:space="preserve"> por cada </w:t>
      </w:r>
      <w:r w:rsidR="00FB7003" w:rsidRPr="0039004D">
        <w:rPr>
          <w:rFonts w:cs="Times New Roman"/>
          <w:lang w:val="es-ES"/>
        </w:rPr>
        <w:t>tipo de usuario y se observó la realización de ella. Con esto se determinó</w:t>
      </w:r>
      <w:r w:rsidRPr="0039004D">
        <w:rPr>
          <w:rFonts w:cs="Times New Roman"/>
          <w:lang w:val="es-ES"/>
        </w:rPr>
        <w:t xml:space="preserve"> </w:t>
      </w:r>
      <w:r w:rsidR="00FB7003" w:rsidRPr="0039004D">
        <w:rPr>
          <w:rFonts w:cs="Times New Roman"/>
          <w:lang w:val="es-ES"/>
        </w:rPr>
        <w:t>si el sistema funciona de la forma en como el usuario esperaba que funcionará</w:t>
      </w:r>
      <w:r w:rsidRPr="0039004D">
        <w:rPr>
          <w:rFonts w:cs="Times New Roman"/>
          <w:lang w:val="es-ES"/>
        </w:rPr>
        <w:t>.</w:t>
      </w:r>
    </w:p>
    <w:p w14:paraId="2299CC6E" w14:textId="77777777" w:rsidR="00C25DAF" w:rsidRPr="0039004D" w:rsidRDefault="00D9167B" w:rsidP="00BF206F">
      <w:pPr>
        <w:pStyle w:val="Prrafodelista"/>
        <w:numPr>
          <w:ilvl w:val="0"/>
          <w:numId w:val="12"/>
        </w:numPr>
        <w:spacing w:line="360" w:lineRule="auto"/>
        <w:jc w:val="both"/>
        <w:rPr>
          <w:rFonts w:cs="Times New Roman"/>
          <w:lang w:val="es-ES"/>
        </w:rPr>
      </w:pPr>
      <w:r w:rsidRPr="0039004D">
        <w:rPr>
          <w:rFonts w:cs="Times New Roman"/>
          <w:lang w:val="es-ES"/>
        </w:rPr>
        <w:t>Comprensión de la interfaz gráfica</w:t>
      </w:r>
      <w:r w:rsidR="00FB7003" w:rsidRPr="0039004D">
        <w:rPr>
          <w:rFonts w:cs="Times New Roman"/>
          <w:lang w:val="es-ES"/>
        </w:rPr>
        <w:t xml:space="preserve">: Durante las pruebas de usuarios, se utilizo la metodología ‘Think-Aloud’ con la cual se le </w:t>
      </w:r>
      <w:r w:rsidR="009730B1" w:rsidRPr="0039004D">
        <w:rPr>
          <w:rFonts w:cs="Times New Roman"/>
          <w:lang w:val="es-ES"/>
        </w:rPr>
        <w:t>pedía</w:t>
      </w:r>
      <w:r w:rsidR="00FB7003" w:rsidRPr="0039004D">
        <w:rPr>
          <w:rFonts w:cs="Times New Roman"/>
          <w:lang w:val="es-ES"/>
        </w:rPr>
        <w:t xml:space="preserve"> al usuario que comentara en voz alta lo que iba viendo </w:t>
      </w:r>
      <w:r w:rsidR="00842F17" w:rsidRPr="0039004D">
        <w:rPr>
          <w:rFonts w:cs="Times New Roman"/>
          <w:lang w:val="es-ES"/>
        </w:rPr>
        <w:t>y lo que iba entendiendo del</w:t>
      </w:r>
      <w:r w:rsidR="00FB7003" w:rsidRPr="0039004D">
        <w:rPr>
          <w:rFonts w:cs="Times New Roman"/>
          <w:lang w:val="es-ES"/>
        </w:rPr>
        <w:t xml:space="preserve"> </w:t>
      </w:r>
      <w:r w:rsidR="00842F17" w:rsidRPr="0039004D">
        <w:rPr>
          <w:rFonts w:cs="Times New Roman"/>
          <w:lang w:val="es-ES"/>
        </w:rPr>
        <w:t>sistema</w:t>
      </w:r>
      <w:r w:rsidR="00FB7003" w:rsidRPr="0039004D">
        <w:rPr>
          <w:rFonts w:cs="Times New Roman"/>
          <w:lang w:val="es-ES"/>
        </w:rPr>
        <w:t xml:space="preserve">. Con esto se determinó la facilidad de entendimiento de cada pantalla diseñada. </w:t>
      </w:r>
    </w:p>
    <w:p w14:paraId="01444E83" w14:textId="77777777" w:rsidR="00FB7003" w:rsidRPr="0039004D" w:rsidRDefault="00FB7003" w:rsidP="00FB7003">
      <w:pPr>
        <w:pStyle w:val="Prrafodelista"/>
        <w:spacing w:line="360" w:lineRule="auto"/>
        <w:jc w:val="both"/>
        <w:rPr>
          <w:rFonts w:cs="Times New Roman"/>
          <w:lang w:val="es-ES"/>
        </w:rPr>
      </w:pPr>
    </w:p>
    <w:p w14:paraId="3484B40F" w14:textId="15C38453" w:rsidR="00C25DAF" w:rsidRPr="0039004D" w:rsidRDefault="00C25DAF" w:rsidP="00262D6E">
      <w:pPr>
        <w:spacing w:line="360" w:lineRule="auto"/>
        <w:jc w:val="both"/>
        <w:rPr>
          <w:rFonts w:cs="Times New Roman"/>
          <w:lang w:val="es-ES"/>
        </w:rPr>
      </w:pPr>
      <w:r w:rsidRPr="0039004D">
        <w:rPr>
          <w:rFonts w:cs="Times New Roman"/>
          <w:lang w:val="es-ES"/>
        </w:rPr>
        <w:lastRenderedPageBreak/>
        <w:t>Antes de realizar las pruebas con usu</w:t>
      </w:r>
      <w:r w:rsidR="002C0C75" w:rsidRPr="0039004D">
        <w:rPr>
          <w:rFonts w:cs="Times New Roman"/>
          <w:lang w:val="es-ES"/>
        </w:rPr>
        <w:t>ar</w:t>
      </w:r>
      <w:r w:rsidR="00FD0055" w:rsidRPr="0039004D">
        <w:rPr>
          <w:rFonts w:cs="Times New Roman"/>
          <w:lang w:val="es-ES"/>
        </w:rPr>
        <w:t>ios, el investigador realizó una</w:t>
      </w:r>
      <w:r w:rsidR="002C0C75" w:rsidRPr="0039004D">
        <w:rPr>
          <w:rFonts w:cs="Times New Roman"/>
          <w:lang w:val="es-ES"/>
        </w:rPr>
        <w:t xml:space="preserve"> evaluación </w:t>
      </w:r>
      <w:r w:rsidR="00FD0055" w:rsidRPr="0039004D">
        <w:rPr>
          <w:rFonts w:cs="Times New Roman"/>
          <w:lang w:val="es-ES"/>
        </w:rPr>
        <w:t xml:space="preserve">previa de </w:t>
      </w:r>
      <w:r w:rsidR="002C0C75" w:rsidRPr="0039004D">
        <w:rPr>
          <w:rFonts w:cs="Times New Roman"/>
          <w:lang w:val="es-ES"/>
        </w:rPr>
        <w:t xml:space="preserve">heurística </w:t>
      </w:r>
      <w:r w:rsidR="00FD0055" w:rsidRPr="0039004D">
        <w:rPr>
          <w:rFonts w:cs="Times New Roman"/>
          <w:lang w:val="es-ES"/>
        </w:rPr>
        <w:t>para siste</w:t>
      </w:r>
      <w:r w:rsidR="00CE2377" w:rsidRPr="0039004D">
        <w:rPr>
          <w:rFonts w:cs="Times New Roman"/>
          <w:lang w:val="es-ES"/>
        </w:rPr>
        <w:t xml:space="preserve">mas </w:t>
      </w:r>
      <w:r w:rsidR="005D6C6A" w:rsidRPr="0039004D">
        <w:rPr>
          <w:rFonts w:cs="Times New Roman"/>
          <w:lang w:val="es-ES"/>
        </w:rPr>
        <w:t>de salud utilizando el check-list</w:t>
      </w:r>
      <w:r w:rsidR="00CE2377" w:rsidRPr="0039004D">
        <w:rPr>
          <w:rFonts w:cs="Times New Roman"/>
          <w:lang w:val="es-ES"/>
        </w:rPr>
        <w:t xml:space="preserve"> heurístico propuesto por Dowding et. Al</w:t>
      </w:r>
      <w:r w:rsidR="00D95FB0" w:rsidRPr="0039004D">
        <w:rPr>
          <w:rFonts w:cs="Times New Roman"/>
          <w:lang w:val="es-ES"/>
        </w:rPr>
        <w:fldChar w:fldCharType="begin" w:fldLock="1"/>
      </w:r>
      <w:r w:rsidR="00D963F6">
        <w:rPr>
          <w:rFonts w:cs="Times New Roman"/>
          <w:lang w:val="es-ES"/>
        </w:rPr>
        <w:instrText>ADDIN CSL_CITATION { "citationItems" : [ { "id" : "ITEM-1", "itemData" : { "author" : [ { "dropping-particle" : "", "family" : "Dowding", "given" : "Dawn W", "non-dropping-particle" : "", "parse-names" : false, "suffix" : "" }, { "dropping-particle" : "", "family" : "Merrill", "given" : "Jacqueline A", "non-dropping-particle" : "", "parse-names" : false, "suffix" : "" } ], "id" : "ITEM-1", "issued" : { "date-parts" : [ [ "2017" ] ] }, "page" : "1-11", "title" : "Heuristics for Evaluation of Dashboard Visualizations Heuristic Evaluation Checklist for Dashboard Visualizations Does every screen have a title or Please circle the overall severity rating for this usability factor : Problem", "type" : "article-journal" }, "uris" : [ "http://www.mendeley.com/documents/?uuid=a06e119a-3d0d-493a-86e8-16e76eff952e" ] } ], "mendeley" : { "formattedCitation" : "(41)", "plainTextFormattedCitation" : "(41)", "previouslyFormattedCitation" : "(41)" }, "properties" : {  }, "schema" : "https://github.com/citation-style-language/schema/raw/master/csl-citation.json" }</w:instrText>
      </w:r>
      <w:r w:rsidR="00D95FB0" w:rsidRPr="0039004D">
        <w:rPr>
          <w:rFonts w:cs="Times New Roman"/>
          <w:lang w:val="es-ES"/>
        </w:rPr>
        <w:fldChar w:fldCharType="separate"/>
      </w:r>
      <w:r w:rsidR="007C273E" w:rsidRPr="007C273E">
        <w:rPr>
          <w:rFonts w:cs="Times New Roman"/>
          <w:noProof/>
          <w:lang w:val="es-ES"/>
        </w:rPr>
        <w:t>(41)</w:t>
      </w:r>
      <w:r w:rsidR="00D95FB0" w:rsidRPr="0039004D">
        <w:rPr>
          <w:rFonts w:cs="Times New Roman"/>
          <w:lang w:val="es-ES"/>
        </w:rPr>
        <w:fldChar w:fldCharType="end"/>
      </w:r>
      <w:r w:rsidR="00CE2377" w:rsidRPr="0039004D">
        <w:rPr>
          <w:rFonts w:cs="Times New Roman"/>
          <w:lang w:val="es-ES"/>
        </w:rPr>
        <w:t xml:space="preserve"> </w:t>
      </w:r>
      <w:r w:rsidR="00FD0055" w:rsidRPr="0039004D">
        <w:rPr>
          <w:rFonts w:cs="Times New Roman"/>
          <w:lang w:val="es-ES"/>
        </w:rPr>
        <w:t>que constaba de</w:t>
      </w:r>
      <w:r w:rsidR="00CE2377" w:rsidRPr="0039004D">
        <w:rPr>
          <w:rFonts w:cs="Times New Roman"/>
          <w:lang w:val="es-ES"/>
        </w:rPr>
        <w:t xml:space="preserve"> la revisión de </w:t>
      </w:r>
      <w:r w:rsidR="00587049" w:rsidRPr="0039004D">
        <w:rPr>
          <w:rFonts w:cs="Times New Roman"/>
          <w:lang w:val="es-ES"/>
        </w:rPr>
        <w:t>10 principios con 49 factores de usabilidad</w:t>
      </w:r>
      <w:r w:rsidR="00FD0055" w:rsidRPr="0039004D">
        <w:rPr>
          <w:rFonts w:cs="Times New Roman"/>
          <w:lang w:val="es-ES"/>
        </w:rPr>
        <w:t xml:space="preserve"> los cuales fueron revisados </w:t>
      </w:r>
      <w:r w:rsidR="007820AC" w:rsidRPr="0039004D">
        <w:rPr>
          <w:rFonts w:cs="Times New Roman"/>
          <w:lang w:val="es-ES"/>
        </w:rPr>
        <w:t>para</w:t>
      </w:r>
      <w:r w:rsidR="00FD0055" w:rsidRPr="0039004D">
        <w:rPr>
          <w:rFonts w:cs="Times New Roman"/>
          <w:lang w:val="es-ES"/>
        </w:rPr>
        <w:t xml:space="preserve"> cada pantalla de la inte</w:t>
      </w:r>
      <w:r w:rsidR="007820AC" w:rsidRPr="0039004D">
        <w:rPr>
          <w:rFonts w:cs="Times New Roman"/>
          <w:lang w:val="es-ES"/>
        </w:rPr>
        <w:t xml:space="preserve">rfaz. Adicionalmente, </w:t>
      </w:r>
      <w:r w:rsidR="00367511" w:rsidRPr="0039004D">
        <w:rPr>
          <w:rFonts w:cs="Times New Roman"/>
          <w:lang w:val="es-ES"/>
        </w:rPr>
        <w:t>se realizaron</w:t>
      </w:r>
      <w:r w:rsidR="00B95F40" w:rsidRPr="0039004D">
        <w:rPr>
          <w:rFonts w:cs="Times New Roman"/>
          <w:lang w:val="es-ES"/>
        </w:rPr>
        <w:t xml:space="preserve"> paseos cognitivos utilizando las personas, escenarios y casos planteados anteriormente con el fin de entregar a </w:t>
      </w:r>
      <w:r w:rsidR="00367511" w:rsidRPr="0039004D">
        <w:rPr>
          <w:rFonts w:cs="Times New Roman"/>
          <w:lang w:val="es-ES"/>
        </w:rPr>
        <w:t>todos los</w:t>
      </w:r>
      <w:r w:rsidR="00B95F40" w:rsidRPr="0039004D">
        <w:rPr>
          <w:rFonts w:cs="Times New Roman"/>
          <w:lang w:val="es-ES"/>
        </w:rPr>
        <w:t xml:space="preserve"> usuarios</w:t>
      </w:r>
      <w:r w:rsidR="0002384F" w:rsidRPr="0039004D">
        <w:rPr>
          <w:rFonts w:cs="Times New Roman"/>
          <w:lang w:val="es-ES"/>
        </w:rPr>
        <w:t xml:space="preserve"> prototipos validos libres de</w:t>
      </w:r>
      <w:r w:rsidR="00EC1083" w:rsidRPr="0039004D">
        <w:rPr>
          <w:rFonts w:cs="Times New Roman"/>
          <w:lang w:val="es-ES"/>
        </w:rPr>
        <w:t xml:space="preserve"> errores </w:t>
      </w:r>
      <w:r w:rsidR="0002384F" w:rsidRPr="0039004D">
        <w:rPr>
          <w:rFonts w:cs="Times New Roman"/>
          <w:lang w:val="es-ES"/>
        </w:rPr>
        <w:t>previsibles de diseño que pueden ser encontrados por medio de estas evaluaciones previas.</w:t>
      </w:r>
    </w:p>
    <w:p w14:paraId="61FC6D54" w14:textId="77777777" w:rsidR="0053122A" w:rsidRPr="0039004D" w:rsidRDefault="0053122A" w:rsidP="00262D6E">
      <w:pPr>
        <w:spacing w:line="360" w:lineRule="auto"/>
        <w:jc w:val="both"/>
        <w:rPr>
          <w:rFonts w:cs="Times New Roman"/>
          <w:lang w:val="es-ES"/>
        </w:rPr>
      </w:pPr>
    </w:p>
    <w:p w14:paraId="2BFB189B" w14:textId="77777777" w:rsidR="0053122A" w:rsidRPr="0039004D" w:rsidRDefault="0053122A" w:rsidP="00262D6E">
      <w:pPr>
        <w:pStyle w:val="Ttulo4"/>
        <w:numPr>
          <w:ilvl w:val="0"/>
          <w:numId w:val="23"/>
        </w:numPr>
        <w:spacing w:line="360" w:lineRule="auto"/>
        <w:rPr>
          <w:rFonts w:cs="Times New Roman"/>
        </w:rPr>
      </w:pPr>
      <w:r w:rsidRPr="0039004D">
        <w:rPr>
          <w:rFonts w:cs="Times New Roman"/>
        </w:rPr>
        <w:t>Evaluación del sistema por usuarios</w:t>
      </w:r>
    </w:p>
    <w:p w14:paraId="5AEBAF73" w14:textId="77777777" w:rsidR="0053122A" w:rsidRPr="0039004D" w:rsidRDefault="0053122A" w:rsidP="00262D6E">
      <w:pPr>
        <w:pStyle w:val="Prrafodelista"/>
        <w:spacing w:line="360" w:lineRule="auto"/>
        <w:ind w:left="360"/>
        <w:jc w:val="both"/>
        <w:rPr>
          <w:rFonts w:cs="Times New Roman"/>
          <w:lang w:val="es-ES"/>
        </w:rPr>
      </w:pPr>
    </w:p>
    <w:p w14:paraId="1EB6B103" w14:textId="77777777" w:rsidR="0053122A" w:rsidRPr="0039004D" w:rsidRDefault="0053122A" w:rsidP="00262D6E">
      <w:pPr>
        <w:spacing w:line="360" w:lineRule="auto"/>
        <w:jc w:val="both"/>
        <w:rPr>
          <w:rFonts w:cs="Times New Roman"/>
          <w:lang w:val="es-ES"/>
        </w:rPr>
      </w:pPr>
      <w:r w:rsidRPr="0039004D">
        <w:rPr>
          <w:rFonts w:cs="Times New Roman"/>
          <w:lang w:val="es-ES"/>
        </w:rPr>
        <w:t>El siguie</w:t>
      </w:r>
      <w:r w:rsidR="007E198B" w:rsidRPr="0039004D">
        <w:rPr>
          <w:rFonts w:cs="Times New Roman"/>
          <w:lang w:val="es-ES"/>
        </w:rPr>
        <w:t>nte proyecto se evaluó</w:t>
      </w:r>
      <w:r w:rsidRPr="0039004D">
        <w:rPr>
          <w:rFonts w:cs="Times New Roman"/>
          <w:lang w:val="es-ES"/>
        </w:rPr>
        <w:t xml:space="preserve"> de manera cualitativa en dos tiempos: </w:t>
      </w:r>
      <w:r w:rsidR="007E198B" w:rsidRPr="0039004D">
        <w:rPr>
          <w:rFonts w:cs="Times New Roman"/>
          <w:lang w:val="es-ES"/>
        </w:rPr>
        <w:t xml:space="preserve">la fase exploratoria </w:t>
      </w:r>
      <w:r w:rsidRPr="0039004D">
        <w:rPr>
          <w:rFonts w:cs="Times New Roman"/>
          <w:lang w:val="es-ES"/>
        </w:rPr>
        <w:t xml:space="preserve">antes del desarrollo del prototipo (Entrevistas a profundidad) y </w:t>
      </w:r>
      <w:r w:rsidR="007E198B" w:rsidRPr="0039004D">
        <w:rPr>
          <w:rFonts w:cs="Times New Roman"/>
          <w:lang w:val="es-ES"/>
        </w:rPr>
        <w:t>la fase</w:t>
      </w:r>
      <w:r w:rsidR="00E2694A" w:rsidRPr="0039004D">
        <w:rPr>
          <w:rFonts w:cs="Times New Roman"/>
          <w:lang w:val="es-ES"/>
        </w:rPr>
        <w:t xml:space="preserve"> de evaluación</w:t>
      </w:r>
      <w:r w:rsidR="007E198B" w:rsidRPr="0039004D">
        <w:rPr>
          <w:rFonts w:cs="Times New Roman"/>
          <w:lang w:val="es-ES"/>
        </w:rPr>
        <w:t xml:space="preserve"> </w:t>
      </w:r>
      <w:r w:rsidRPr="0039004D">
        <w:rPr>
          <w:rFonts w:cs="Times New Roman"/>
          <w:lang w:val="es-ES"/>
        </w:rPr>
        <w:t xml:space="preserve">luego del desarrollo del prototipo (Pruebas de prototipos por usuarios). </w:t>
      </w:r>
    </w:p>
    <w:p w14:paraId="61B17896" w14:textId="77777777" w:rsidR="0053122A" w:rsidRPr="0039004D" w:rsidRDefault="0053122A" w:rsidP="00262D6E">
      <w:pPr>
        <w:spacing w:line="360" w:lineRule="auto"/>
        <w:jc w:val="both"/>
        <w:rPr>
          <w:rFonts w:cs="Times New Roman"/>
          <w:lang w:val="es-ES"/>
        </w:rPr>
      </w:pPr>
    </w:p>
    <w:p w14:paraId="706BEAAE" w14:textId="77777777" w:rsidR="0053122A" w:rsidRPr="0039004D" w:rsidRDefault="0053122A" w:rsidP="00262D6E">
      <w:pPr>
        <w:pStyle w:val="Ttulo4"/>
        <w:numPr>
          <w:ilvl w:val="0"/>
          <w:numId w:val="23"/>
        </w:numPr>
        <w:spacing w:line="360" w:lineRule="auto"/>
        <w:rPr>
          <w:rFonts w:cs="Times New Roman"/>
        </w:rPr>
      </w:pPr>
      <w:r w:rsidRPr="0039004D">
        <w:rPr>
          <w:rFonts w:cs="Times New Roman"/>
        </w:rPr>
        <w:t>Entrevistas a profundidad</w:t>
      </w:r>
    </w:p>
    <w:p w14:paraId="77170D65" w14:textId="77777777" w:rsidR="0053122A" w:rsidRPr="0039004D" w:rsidRDefault="0053122A" w:rsidP="00262D6E">
      <w:pPr>
        <w:spacing w:line="360" w:lineRule="auto"/>
        <w:jc w:val="both"/>
        <w:rPr>
          <w:rFonts w:cs="Times New Roman"/>
          <w:lang w:val="es-ES"/>
        </w:rPr>
      </w:pPr>
    </w:p>
    <w:p w14:paraId="4A69C304" w14:textId="77777777" w:rsidR="0053122A" w:rsidRPr="0039004D" w:rsidRDefault="0053122A" w:rsidP="00262D6E">
      <w:pPr>
        <w:spacing w:line="360" w:lineRule="auto"/>
        <w:jc w:val="both"/>
        <w:rPr>
          <w:rFonts w:cs="Times New Roman"/>
          <w:lang w:val="es-ES"/>
        </w:rPr>
      </w:pPr>
      <w:r w:rsidRPr="0039004D">
        <w:rPr>
          <w:rFonts w:cs="Times New Roman"/>
          <w:lang w:val="es-ES"/>
        </w:rPr>
        <w:t>Se necesitan hacer 2 rondas de entrevistas personales a los usuarios finales en el proyecto. Estos usuarios finales son:</w:t>
      </w:r>
    </w:p>
    <w:p w14:paraId="566B5CE0" w14:textId="77777777" w:rsidR="0053122A" w:rsidRPr="0039004D" w:rsidRDefault="0053122A" w:rsidP="00262D6E">
      <w:pPr>
        <w:spacing w:line="360" w:lineRule="auto"/>
        <w:jc w:val="both"/>
        <w:rPr>
          <w:rFonts w:cs="Times New Roman"/>
          <w:lang w:val="es-ES"/>
        </w:rPr>
      </w:pPr>
    </w:p>
    <w:p w14:paraId="6FD6D0D8" w14:textId="77777777" w:rsidR="0053122A" w:rsidRPr="0039004D" w:rsidRDefault="00CA1ECB" w:rsidP="00262D6E">
      <w:pPr>
        <w:pStyle w:val="Prrafodelista"/>
        <w:numPr>
          <w:ilvl w:val="0"/>
          <w:numId w:val="13"/>
        </w:numPr>
        <w:spacing w:line="360" w:lineRule="auto"/>
        <w:jc w:val="both"/>
        <w:rPr>
          <w:rFonts w:cs="Times New Roman"/>
          <w:lang w:val="es-ES"/>
        </w:rPr>
      </w:pPr>
      <w:r w:rsidRPr="0039004D">
        <w:rPr>
          <w:rFonts w:cs="Times New Roman"/>
          <w:lang w:val="es-ES"/>
        </w:rPr>
        <w:t>Ciudadanos peruanos con posibilidad de representar un reclamo</w:t>
      </w:r>
    </w:p>
    <w:p w14:paraId="1F16D5A6" w14:textId="77777777" w:rsidR="0053122A" w:rsidRPr="0039004D" w:rsidRDefault="0053122A" w:rsidP="00262D6E">
      <w:pPr>
        <w:pStyle w:val="Prrafodelista"/>
        <w:numPr>
          <w:ilvl w:val="0"/>
          <w:numId w:val="13"/>
        </w:numPr>
        <w:spacing w:line="360" w:lineRule="auto"/>
        <w:jc w:val="both"/>
        <w:rPr>
          <w:rFonts w:cs="Times New Roman"/>
          <w:lang w:val="es-ES"/>
        </w:rPr>
      </w:pPr>
      <w:r w:rsidRPr="0039004D">
        <w:rPr>
          <w:rFonts w:cs="Times New Roman"/>
          <w:lang w:val="es-ES"/>
        </w:rPr>
        <w:t>Director</w:t>
      </w:r>
      <w:r w:rsidR="00AB3FFF" w:rsidRPr="0039004D">
        <w:rPr>
          <w:rFonts w:cs="Times New Roman"/>
          <w:lang w:val="es-ES"/>
        </w:rPr>
        <w:t>es</w:t>
      </w:r>
      <w:r w:rsidRPr="0039004D">
        <w:rPr>
          <w:rFonts w:cs="Times New Roman"/>
          <w:lang w:val="es-ES"/>
        </w:rPr>
        <w:t xml:space="preserve"> general</w:t>
      </w:r>
      <w:r w:rsidR="00AB3FFF" w:rsidRPr="0039004D">
        <w:rPr>
          <w:rFonts w:cs="Times New Roman"/>
          <w:lang w:val="es-ES"/>
        </w:rPr>
        <w:t>es</w:t>
      </w:r>
      <w:r w:rsidRPr="0039004D">
        <w:rPr>
          <w:rFonts w:cs="Times New Roman"/>
          <w:lang w:val="es-ES"/>
        </w:rPr>
        <w:t xml:space="preserve"> de la IPRESS</w:t>
      </w:r>
    </w:p>
    <w:p w14:paraId="4A0EF96D" w14:textId="77777777" w:rsidR="0053122A" w:rsidRPr="0039004D" w:rsidRDefault="0053122A" w:rsidP="00262D6E">
      <w:pPr>
        <w:pStyle w:val="Prrafodelista"/>
        <w:numPr>
          <w:ilvl w:val="0"/>
          <w:numId w:val="13"/>
        </w:numPr>
        <w:spacing w:line="360" w:lineRule="auto"/>
        <w:jc w:val="both"/>
        <w:rPr>
          <w:rFonts w:cs="Times New Roman"/>
          <w:lang w:val="es-ES"/>
        </w:rPr>
      </w:pPr>
      <w:r w:rsidRPr="0039004D">
        <w:rPr>
          <w:rFonts w:cs="Times New Roman"/>
          <w:lang w:val="es-ES"/>
        </w:rPr>
        <w:t>Personal administrativo de SUSALUD</w:t>
      </w:r>
    </w:p>
    <w:p w14:paraId="3B83A64F" w14:textId="77777777" w:rsidR="0053122A" w:rsidRPr="0039004D" w:rsidRDefault="0053122A" w:rsidP="00262D6E">
      <w:pPr>
        <w:spacing w:line="360" w:lineRule="auto"/>
        <w:jc w:val="both"/>
        <w:rPr>
          <w:rFonts w:cs="Times New Roman"/>
          <w:lang w:val="es-ES"/>
        </w:rPr>
      </w:pPr>
    </w:p>
    <w:p w14:paraId="44900B20" w14:textId="77777777" w:rsidR="0053122A" w:rsidRPr="0039004D" w:rsidRDefault="00F3007C" w:rsidP="00262D6E">
      <w:pPr>
        <w:spacing w:line="360" w:lineRule="auto"/>
        <w:jc w:val="both"/>
        <w:rPr>
          <w:rFonts w:cs="Times New Roman"/>
          <w:lang w:val="es-ES"/>
        </w:rPr>
      </w:pPr>
      <w:r w:rsidRPr="0039004D">
        <w:rPr>
          <w:rFonts w:cs="Times New Roman"/>
          <w:lang w:val="es-ES"/>
        </w:rPr>
        <w:t>Se entrevistó a por lo menos 3</w:t>
      </w:r>
      <w:r w:rsidR="0053122A" w:rsidRPr="0039004D">
        <w:rPr>
          <w:rFonts w:cs="Times New Roman"/>
          <w:lang w:val="es-ES"/>
        </w:rPr>
        <w:t xml:space="preserve"> personas que se encuentren en cada uno de los roles antes detallados en 2 oportunidades. En la</w:t>
      </w:r>
      <w:r w:rsidRPr="0039004D">
        <w:rPr>
          <w:rFonts w:cs="Times New Roman"/>
          <w:lang w:val="es-ES"/>
        </w:rPr>
        <w:t xml:space="preserve"> primera oportunidad se </w:t>
      </w:r>
      <w:r w:rsidR="00AB3FFF" w:rsidRPr="0039004D">
        <w:rPr>
          <w:rFonts w:cs="Times New Roman"/>
          <w:lang w:val="es-ES"/>
        </w:rPr>
        <w:t>recogió</w:t>
      </w:r>
      <w:r w:rsidR="0053122A" w:rsidRPr="0039004D">
        <w:rPr>
          <w:rFonts w:cs="Times New Roman"/>
          <w:lang w:val="es-ES"/>
        </w:rPr>
        <w:t xml:space="preserve"> percepciones y requerimientos de estos usuarios sobre el sistema que se </w:t>
      </w:r>
      <w:r w:rsidR="006C5FD9" w:rsidRPr="0039004D">
        <w:rPr>
          <w:rFonts w:cs="Times New Roman"/>
          <w:lang w:val="es-ES"/>
        </w:rPr>
        <w:t>está</w:t>
      </w:r>
      <w:r w:rsidR="0053122A" w:rsidRPr="0039004D">
        <w:rPr>
          <w:rFonts w:cs="Times New Roman"/>
          <w:lang w:val="es-ES"/>
        </w:rPr>
        <w:t xml:space="preserve"> planteando siguiendo la Guía de Entrevista Nº1 (Anexo 1).</w:t>
      </w:r>
      <w:r w:rsidRPr="0039004D">
        <w:rPr>
          <w:rFonts w:cs="Times New Roman"/>
          <w:lang w:val="es-ES"/>
        </w:rPr>
        <w:t xml:space="preserve"> Con esta entrevista se obtuvo</w:t>
      </w:r>
      <w:r w:rsidR="0053122A" w:rsidRPr="0039004D">
        <w:rPr>
          <w:rFonts w:cs="Times New Roman"/>
          <w:lang w:val="es-ES"/>
        </w:rPr>
        <w:t xml:space="preserve"> la idea general y funcional que tienen los usuarios sobre el sistema planteado. Luego de esta entrevista, con la información recopilada de</w:t>
      </w:r>
      <w:r w:rsidRPr="0039004D">
        <w:rPr>
          <w:rFonts w:cs="Times New Roman"/>
          <w:lang w:val="es-ES"/>
        </w:rPr>
        <w:t xml:space="preserve"> todos los usuarios se </w:t>
      </w:r>
      <w:r w:rsidR="00AB3FFF" w:rsidRPr="0039004D">
        <w:rPr>
          <w:rFonts w:cs="Times New Roman"/>
          <w:lang w:val="es-ES"/>
        </w:rPr>
        <w:t>procedió</w:t>
      </w:r>
      <w:r w:rsidR="007E198B" w:rsidRPr="0039004D">
        <w:rPr>
          <w:rFonts w:cs="Times New Roman"/>
          <w:lang w:val="es-ES"/>
        </w:rPr>
        <w:t xml:space="preserve"> a hacer </w:t>
      </w:r>
      <w:r w:rsidR="00452D12" w:rsidRPr="0039004D">
        <w:rPr>
          <w:rFonts w:cs="Times New Roman"/>
          <w:lang w:val="es-ES"/>
        </w:rPr>
        <w:t>los prototipos funcionales</w:t>
      </w:r>
      <w:r w:rsidR="00842F17" w:rsidRPr="0039004D">
        <w:rPr>
          <w:rFonts w:cs="Times New Roman"/>
          <w:lang w:val="es-ES"/>
        </w:rPr>
        <w:t xml:space="preserve"> del sistema</w:t>
      </w:r>
      <w:r w:rsidR="0053122A" w:rsidRPr="0039004D">
        <w:rPr>
          <w:rFonts w:cs="Times New Roman"/>
          <w:lang w:val="es-ES"/>
        </w:rPr>
        <w:t xml:space="preserve">, </w:t>
      </w:r>
      <w:r w:rsidR="007E198B" w:rsidRPr="0039004D">
        <w:rPr>
          <w:rFonts w:cs="Times New Roman"/>
          <w:lang w:val="es-ES"/>
        </w:rPr>
        <w:t>y con ellos se realizó</w:t>
      </w:r>
      <w:r w:rsidRPr="0039004D">
        <w:rPr>
          <w:rFonts w:cs="Times New Roman"/>
          <w:lang w:val="es-ES"/>
        </w:rPr>
        <w:t xml:space="preserve"> se hizo</w:t>
      </w:r>
      <w:r w:rsidR="0053122A" w:rsidRPr="0039004D">
        <w:rPr>
          <w:rFonts w:cs="Times New Roman"/>
          <w:lang w:val="es-ES"/>
        </w:rPr>
        <w:t xml:space="preserve"> la segunda entrevista siguiendo la Guía de Entrevis</w:t>
      </w:r>
      <w:r w:rsidR="007E198B" w:rsidRPr="0039004D">
        <w:rPr>
          <w:rFonts w:cs="Times New Roman"/>
          <w:lang w:val="es-ES"/>
        </w:rPr>
        <w:t xml:space="preserve">ta Nº2 (Anexo 2) para recopilar retroalimentación </w:t>
      </w:r>
      <w:r w:rsidR="0053122A" w:rsidRPr="0039004D">
        <w:rPr>
          <w:rFonts w:cs="Times New Roman"/>
          <w:lang w:val="es-ES"/>
        </w:rPr>
        <w:t xml:space="preserve">sobre ellos. Con esta </w:t>
      </w:r>
      <w:r w:rsidR="0053122A" w:rsidRPr="0039004D">
        <w:rPr>
          <w:rFonts w:cs="Times New Roman"/>
          <w:lang w:val="es-ES"/>
        </w:rPr>
        <w:lastRenderedPageBreak/>
        <w:t xml:space="preserve">segunda entrevista, </w:t>
      </w:r>
      <w:r w:rsidR="00124068" w:rsidRPr="0039004D">
        <w:rPr>
          <w:rFonts w:cs="Times New Roman"/>
          <w:lang w:val="es-ES"/>
        </w:rPr>
        <w:t>s</w:t>
      </w:r>
      <w:r w:rsidR="007E198B" w:rsidRPr="0039004D">
        <w:rPr>
          <w:rFonts w:cs="Times New Roman"/>
          <w:lang w:val="es-ES"/>
        </w:rPr>
        <w:t>e</w:t>
      </w:r>
      <w:r w:rsidR="0053122A" w:rsidRPr="0039004D">
        <w:rPr>
          <w:rFonts w:cs="Times New Roman"/>
          <w:lang w:val="es-ES"/>
        </w:rPr>
        <w:t xml:space="preserve"> encontrar</w:t>
      </w:r>
      <w:r w:rsidR="007E198B" w:rsidRPr="0039004D">
        <w:rPr>
          <w:rFonts w:cs="Times New Roman"/>
          <w:lang w:val="es-ES"/>
        </w:rPr>
        <w:t>on</w:t>
      </w:r>
      <w:r w:rsidR="0053122A" w:rsidRPr="0039004D">
        <w:rPr>
          <w:rFonts w:cs="Times New Roman"/>
          <w:lang w:val="es-ES"/>
        </w:rPr>
        <w:t xml:space="preserve"> fallas</w:t>
      </w:r>
      <w:r w:rsidR="007E198B" w:rsidRPr="0039004D">
        <w:rPr>
          <w:rFonts w:cs="Times New Roman"/>
          <w:lang w:val="es-ES"/>
        </w:rPr>
        <w:t xml:space="preserve"> o </w:t>
      </w:r>
      <w:r w:rsidR="00452D12" w:rsidRPr="0039004D">
        <w:rPr>
          <w:rFonts w:cs="Times New Roman"/>
          <w:lang w:val="es-ES"/>
        </w:rPr>
        <w:t>vacíos</w:t>
      </w:r>
      <w:r w:rsidR="0053122A" w:rsidRPr="0039004D">
        <w:rPr>
          <w:rFonts w:cs="Times New Roman"/>
          <w:lang w:val="es-ES"/>
        </w:rPr>
        <w:t xml:space="preserve"> de diseño a ser solucionadas antes de</w:t>
      </w:r>
      <w:r w:rsidR="007E198B" w:rsidRPr="0039004D">
        <w:rPr>
          <w:rFonts w:cs="Times New Roman"/>
          <w:lang w:val="es-ES"/>
        </w:rPr>
        <w:t xml:space="preserve"> </w:t>
      </w:r>
      <w:r w:rsidR="0053122A" w:rsidRPr="0039004D">
        <w:rPr>
          <w:rFonts w:cs="Times New Roman"/>
          <w:lang w:val="es-ES"/>
        </w:rPr>
        <w:t>l</w:t>
      </w:r>
      <w:r w:rsidR="007E198B" w:rsidRPr="0039004D">
        <w:rPr>
          <w:rFonts w:cs="Times New Roman"/>
          <w:lang w:val="es-ES"/>
        </w:rPr>
        <w:t>a propuesta</w:t>
      </w:r>
      <w:r w:rsidR="0053122A" w:rsidRPr="0039004D">
        <w:rPr>
          <w:rFonts w:cs="Times New Roman"/>
          <w:lang w:val="es-ES"/>
        </w:rPr>
        <w:t xml:space="preserve"> final.</w:t>
      </w:r>
    </w:p>
    <w:p w14:paraId="6507B013" w14:textId="77777777" w:rsidR="0053122A" w:rsidRPr="0039004D" w:rsidRDefault="0053122A" w:rsidP="00262D6E">
      <w:pPr>
        <w:spacing w:line="360" w:lineRule="auto"/>
        <w:jc w:val="both"/>
        <w:rPr>
          <w:rFonts w:cs="Times New Roman"/>
          <w:lang w:val="es-ES"/>
        </w:rPr>
      </w:pPr>
    </w:p>
    <w:p w14:paraId="72FAC6DB" w14:textId="77777777" w:rsidR="0053122A" w:rsidRPr="0039004D" w:rsidRDefault="0053122A" w:rsidP="00262D6E">
      <w:pPr>
        <w:pStyle w:val="Ttulo4"/>
        <w:numPr>
          <w:ilvl w:val="0"/>
          <w:numId w:val="23"/>
        </w:numPr>
        <w:spacing w:line="360" w:lineRule="auto"/>
        <w:rPr>
          <w:rFonts w:cs="Times New Roman"/>
        </w:rPr>
      </w:pPr>
      <w:r w:rsidRPr="0039004D">
        <w:rPr>
          <w:rFonts w:cs="Times New Roman"/>
        </w:rPr>
        <w:t>Pruebas de prototipos por usuarios</w:t>
      </w:r>
    </w:p>
    <w:p w14:paraId="19ABA65D" w14:textId="77777777" w:rsidR="00DB066D" w:rsidRPr="0039004D" w:rsidRDefault="00DB066D" w:rsidP="00262D6E">
      <w:pPr>
        <w:spacing w:line="360" w:lineRule="auto"/>
        <w:jc w:val="both"/>
        <w:rPr>
          <w:rFonts w:cs="Times New Roman"/>
          <w:lang w:val="es-ES"/>
        </w:rPr>
      </w:pPr>
    </w:p>
    <w:p w14:paraId="6919F95A" w14:textId="77777777" w:rsidR="002257DE" w:rsidRPr="0039004D" w:rsidRDefault="00DB066D" w:rsidP="00262D6E">
      <w:pPr>
        <w:spacing w:line="360" w:lineRule="auto"/>
        <w:jc w:val="both"/>
        <w:rPr>
          <w:rFonts w:cs="Times New Roman"/>
          <w:lang w:val="es-ES"/>
        </w:rPr>
      </w:pPr>
      <w:r w:rsidRPr="0039004D">
        <w:rPr>
          <w:rFonts w:cs="Times New Roman"/>
          <w:lang w:val="es-ES"/>
        </w:rPr>
        <w:t xml:space="preserve">Para poder hacer un análisis sobre como los diversos usuarios utilizarán el sistema para realizar las tareas asignadas, se </w:t>
      </w:r>
      <w:r w:rsidR="00AB3FFF" w:rsidRPr="0039004D">
        <w:rPr>
          <w:rFonts w:cs="Times New Roman"/>
          <w:lang w:val="es-ES"/>
        </w:rPr>
        <w:t>procedió</w:t>
      </w:r>
      <w:r w:rsidRPr="0039004D">
        <w:rPr>
          <w:rFonts w:cs="Times New Roman"/>
          <w:lang w:val="es-ES"/>
        </w:rPr>
        <w:t xml:space="preserve"> a hacer una grabación sobre el uso de</w:t>
      </w:r>
      <w:r w:rsidR="00842F17" w:rsidRPr="0039004D">
        <w:rPr>
          <w:rFonts w:cs="Times New Roman"/>
          <w:lang w:val="es-ES"/>
        </w:rPr>
        <w:t>l</w:t>
      </w:r>
      <w:r w:rsidRPr="0039004D">
        <w:rPr>
          <w:rFonts w:cs="Times New Roman"/>
          <w:lang w:val="es-ES"/>
        </w:rPr>
        <w:t xml:space="preserve"> </w:t>
      </w:r>
      <w:r w:rsidR="00842F17" w:rsidRPr="0039004D">
        <w:rPr>
          <w:rFonts w:cs="Times New Roman"/>
          <w:lang w:val="es-ES"/>
        </w:rPr>
        <w:t>sistema</w:t>
      </w:r>
      <w:r w:rsidR="00452D12" w:rsidRPr="0039004D">
        <w:rPr>
          <w:rFonts w:cs="Times New Roman"/>
          <w:lang w:val="es-ES"/>
        </w:rPr>
        <w:t xml:space="preserve">. </w:t>
      </w:r>
      <w:r w:rsidR="00025825" w:rsidRPr="0039004D">
        <w:rPr>
          <w:rFonts w:cs="Times New Roman"/>
          <w:lang w:val="es-ES"/>
        </w:rPr>
        <w:t>Para hacer estas pruebas se pidió una laptop prestada a la Unidad de Informática Biomédica de la Facultad de Salud Pública y Administración en la cual se instaló el software necesario para hacer las pruebas.</w:t>
      </w:r>
    </w:p>
    <w:p w14:paraId="247FDB0C" w14:textId="77777777" w:rsidR="0053122A" w:rsidRPr="0039004D" w:rsidRDefault="0053122A" w:rsidP="00262D6E">
      <w:pPr>
        <w:spacing w:line="360" w:lineRule="auto"/>
        <w:jc w:val="both"/>
        <w:rPr>
          <w:rFonts w:cs="Times New Roman"/>
          <w:lang w:val="es-ES"/>
        </w:rPr>
      </w:pPr>
    </w:p>
    <w:p w14:paraId="58031DAB" w14:textId="77777777" w:rsidR="00A12DD0" w:rsidRPr="0039004D" w:rsidRDefault="00A12DD0" w:rsidP="00262D6E">
      <w:pPr>
        <w:pStyle w:val="Ttulo2"/>
        <w:numPr>
          <w:ilvl w:val="0"/>
          <w:numId w:val="29"/>
        </w:numPr>
        <w:spacing w:line="360" w:lineRule="auto"/>
        <w:rPr>
          <w:rStyle w:val="Ttulo3Car"/>
          <w:szCs w:val="24"/>
        </w:rPr>
      </w:pPr>
      <w:bookmarkStart w:id="39" w:name="_Toc508100445"/>
      <w:r w:rsidRPr="0039004D">
        <w:rPr>
          <w:rStyle w:val="Ttulo3Car"/>
          <w:szCs w:val="24"/>
        </w:rPr>
        <w:t>Consideraciones éticas</w:t>
      </w:r>
      <w:bookmarkEnd w:id="39"/>
    </w:p>
    <w:p w14:paraId="0A961FD0" w14:textId="77777777" w:rsidR="003F2CA5" w:rsidRPr="0039004D" w:rsidRDefault="003F2CA5" w:rsidP="003F2CA5">
      <w:pPr>
        <w:rPr>
          <w:lang w:val="es-ES"/>
        </w:rPr>
      </w:pPr>
    </w:p>
    <w:p w14:paraId="3C4F1740" w14:textId="77777777" w:rsidR="00913A3F" w:rsidRPr="0039004D" w:rsidRDefault="00F92F53" w:rsidP="009A4902">
      <w:pPr>
        <w:spacing w:line="360" w:lineRule="auto"/>
        <w:jc w:val="both"/>
        <w:rPr>
          <w:rFonts w:cs="Times New Roman"/>
          <w:lang w:val="es-ES"/>
        </w:rPr>
      </w:pPr>
      <w:r w:rsidRPr="0039004D">
        <w:rPr>
          <w:rFonts w:cs="Times New Roman"/>
          <w:lang w:val="es-ES"/>
        </w:rPr>
        <w:t>En</w:t>
      </w:r>
      <w:r w:rsidR="00AF6843" w:rsidRPr="0039004D">
        <w:rPr>
          <w:rFonts w:cs="Times New Roman"/>
          <w:lang w:val="es-ES"/>
        </w:rPr>
        <w:t xml:space="preserve"> este proyecto</w:t>
      </w:r>
      <w:r w:rsidRPr="0039004D">
        <w:rPr>
          <w:rFonts w:cs="Times New Roman"/>
          <w:lang w:val="es-ES"/>
        </w:rPr>
        <w:t xml:space="preserve"> no se utilizaron sujetos de experimentación humanos ni animales, y aunque se realizaron entrevistas personales a diversos tipos de usuarios identificados como clave,</w:t>
      </w:r>
      <w:r w:rsidR="00AF6843" w:rsidRPr="0039004D">
        <w:rPr>
          <w:rFonts w:cs="Times New Roman"/>
          <w:lang w:val="es-ES"/>
        </w:rPr>
        <w:t xml:space="preserve"> no se identificaron riesgos que pudieran surgir hacia </w:t>
      </w:r>
      <w:r w:rsidR="00025CC1" w:rsidRPr="0039004D">
        <w:rPr>
          <w:rFonts w:cs="Times New Roman"/>
          <w:lang w:val="es-ES"/>
        </w:rPr>
        <w:t>ninguno de los tres grupos de</w:t>
      </w:r>
      <w:r w:rsidR="00AF6843" w:rsidRPr="0039004D">
        <w:rPr>
          <w:rFonts w:cs="Times New Roman"/>
          <w:lang w:val="es-ES"/>
        </w:rPr>
        <w:t xml:space="preserve"> entrevistados </w:t>
      </w:r>
      <w:r w:rsidR="00913A3F" w:rsidRPr="0039004D">
        <w:rPr>
          <w:rFonts w:cs="Times New Roman"/>
          <w:lang w:val="es-ES"/>
        </w:rPr>
        <w:t xml:space="preserve">por participar de este proyecto. Los Gestores de IPRESS y </w:t>
      </w:r>
      <w:r w:rsidR="00025CC1" w:rsidRPr="0039004D">
        <w:rPr>
          <w:rFonts w:cs="Times New Roman"/>
          <w:lang w:val="es-ES"/>
        </w:rPr>
        <w:t xml:space="preserve">el </w:t>
      </w:r>
      <w:r w:rsidR="00913A3F" w:rsidRPr="0039004D">
        <w:rPr>
          <w:rFonts w:cs="Times New Roman"/>
          <w:lang w:val="es-ES"/>
        </w:rPr>
        <w:t xml:space="preserve">personal de SUSALUD no representaban una población en riesgo </w:t>
      </w:r>
      <w:r w:rsidRPr="0039004D">
        <w:rPr>
          <w:rFonts w:cs="Times New Roman"/>
          <w:lang w:val="es-ES"/>
        </w:rPr>
        <w:t>ya que compartieron opiniones personales que no involucraban ningún tipo de datos personales. Los ciudadanos que fueron entrevist</w:t>
      </w:r>
      <w:r w:rsidR="00944259" w:rsidRPr="0039004D">
        <w:rPr>
          <w:rFonts w:cs="Times New Roman"/>
          <w:lang w:val="es-ES"/>
        </w:rPr>
        <w:t xml:space="preserve">ados dentro del Hospital para este proyecto, fueron encontrados mientras ellos esperaban por sus familiares que estaban siendo atendidos y no se pidió información personal sobre condición </w:t>
      </w:r>
      <w:r w:rsidR="009A4902" w:rsidRPr="0039004D">
        <w:rPr>
          <w:rFonts w:cs="Times New Roman"/>
          <w:lang w:val="es-ES"/>
        </w:rPr>
        <w:t>médica de ellos ni de sus familiares.</w:t>
      </w:r>
    </w:p>
    <w:p w14:paraId="413BBDEE" w14:textId="77777777" w:rsidR="003F2CA5" w:rsidRPr="0039004D" w:rsidRDefault="003F2CA5" w:rsidP="003F2CA5">
      <w:pPr>
        <w:rPr>
          <w:lang w:val="es-ES"/>
        </w:rPr>
      </w:pPr>
    </w:p>
    <w:p w14:paraId="2BF21879" w14:textId="77777777" w:rsidR="00A12DD0" w:rsidRPr="0039004D" w:rsidRDefault="002F42CB" w:rsidP="00262D6E">
      <w:pPr>
        <w:pStyle w:val="Ttulo2"/>
        <w:numPr>
          <w:ilvl w:val="0"/>
          <w:numId w:val="29"/>
        </w:numPr>
        <w:spacing w:line="360" w:lineRule="auto"/>
        <w:rPr>
          <w:rFonts w:cs="Times New Roman"/>
          <w:szCs w:val="24"/>
          <w:lang w:val="es-ES"/>
        </w:rPr>
      </w:pPr>
      <w:bookmarkStart w:id="40" w:name="_Toc508100446"/>
      <w:r w:rsidRPr="0039004D">
        <w:rPr>
          <w:rFonts w:cs="Times New Roman"/>
          <w:szCs w:val="24"/>
          <w:lang w:val="es-ES"/>
        </w:rPr>
        <w:t>A</w:t>
      </w:r>
      <w:r w:rsidR="00A12DD0" w:rsidRPr="0039004D">
        <w:rPr>
          <w:rFonts w:cs="Times New Roman"/>
          <w:szCs w:val="24"/>
          <w:lang w:val="es-ES"/>
        </w:rPr>
        <w:t>nálisis</w:t>
      </w:r>
      <w:bookmarkEnd w:id="40"/>
    </w:p>
    <w:p w14:paraId="01A1989A" w14:textId="77777777" w:rsidR="00025825" w:rsidRPr="0039004D" w:rsidRDefault="00025825" w:rsidP="00025825">
      <w:pPr>
        <w:rPr>
          <w:lang w:val="es-ES"/>
        </w:rPr>
      </w:pPr>
    </w:p>
    <w:p w14:paraId="2F67F9BA" w14:textId="77777777" w:rsidR="00A12DD0" w:rsidRPr="0039004D" w:rsidRDefault="00025825" w:rsidP="00262D6E">
      <w:pPr>
        <w:spacing w:line="360" w:lineRule="auto"/>
        <w:jc w:val="both"/>
        <w:rPr>
          <w:rFonts w:cs="Times New Roman"/>
          <w:lang w:val="es-ES"/>
        </w:rPr>
      </w:pPr>
      <w:r w:rsidRPr="0039004D">
        <w:rPr>
          <w:rFonts w:cs="Times New Roman"/>
          <w:lang w:val="es-ES"/>
        </w:rPr>
        <w:t>Para e</w:t>
      </w:r>
      <w:r w:rsidR="006B68D6" w:rsidRPr="0039004D">
        <w:rPr>
          <w:rFonts w:cs="Times New Roman"/>
          <w:lang w:val="es-ES"/>
        </w:rPr>
        <w:t>l análisis de la</w:t>
      </w:r>
      <w:r w:rsidRPr="0039004D">
        <w:rPr>
          <w:rFonts w:cs="Times New Roman"/>
          <w:lang w:val="es-ES"/>
        </w:rPr>
        <w:t xml:space="preserve"> fase exploratoria</w:t>
      </w:r>
      <w:r w:rsidR="006B68D6" w:rsidRPr="0039004D">
        <w:rPr>
          <w:rFonts w:cs="Times New Roman"/>
          <w:lang w:val="es-ES"/>
        </w:rPr>
        <w:t xml:space="preserve">, se realizó mediante el programa Atlas Ti versión 7.5.7 en el sistema operativo Windows 7. </w:t>
      </w:r>
      <w:r w:rsidR="00452FEE" w:rsidRPr="0039004D">
        <w:rPr>
          <w:rFonts w:cs="Times New Roman"/>
          <w:lang w:val="es-ES"/>
        </w:rPr>
        <w:t xml:space="preserve">Para esto, primero se transcribieron todas las entrevistas utilizando el servicio web llamado OTranscribe que </w:t>
      </w:r>
      <w:r w:rsidR="00C47CD6" w:rsidRPr="0039004D">
        <w:rPr>
          <w:rFonts w:cs="Times New Roman"/>
          <w:lang w:val="es-ES"/>
        </w:rPr>
        <w:t>permitía</w:t>
      </w:r>
      <w:r w:rsidR="00452FEE" w:rsidRPr="0039004D">
        <w:rPr>
          <w:rFonts w:cs="Times New Roman"/>
          <w:lang w:val="es-ES"/>
        </w:rPr>
        <w:t xml:space="preserve"> disminuir la velocidad de los audios para poder hacer la transcripción. Luego, d</w:t>
      </w:r>
      <w:r w:rsidR="006B68D6" w:rsidRPr="0039004D">
        <w:rPr>
          <w:rFonts w:cs="Times New Roman"/>
          <w:lang w:val="es-ES"/>
        </w:rPr>
        <w:t xml:space="preserve">entro </w:t>
      </w:r>
      <w:r w:rsidR="00BF18DF" w:rsidRPr="0039004D">
        <w:rPr>
          <w:rFonts w:cs="Times New Roman"/>
          <w:lang w:val="es-ES"/>
        </w:rPr>
        <w:t>del programa</w:t>
      </w:r>
      <w:r w:rsidR="00452FEE" w:rsidRPr="0039004D">
        <w:rPr>
          <w:rFonts w:cs="Times New Roman"/>
          <w:lang w:val="es-ES"/>
        </w:rPr>
        <w:t xml:space="preserve"> Atlas Ti se utilizaron dichas transcripciones </w:t>
      </w:r>
      <w:r w:rsidR="00BF18DF" w:rsidRPr="0039004D">
        <w:rPr>
          <w:rFonts w:cs="Times New Roman"/>
          <w:lang w:val="es-ES"/>
        </w:rPr>
        <w:t xml:space="preserve">en el formato TXT </w:t>
      </w:r>
      <w:r w:rsidR="00452FEE" w:rsidRPr="0039004D">
        <w:rPr>
          <w:rFonts w:cs="Times New Roman"/>
          <w:lang w:val="es-ES"/>
        </w:rPr>
        <w:t>y</w:t>
      </w:r>
      <w:r w:rsidR="006B68D6" w:rsidRPr="0039004D">
        <w:rPr>
          <w:rFonts w:cs="Times New Roman"/>
          <w:lang w:val="es-ES"/>
        </w:rPr>
        <w:t xml:space="preserve"> se encontró citas referentes a temas de interés para el investigador las cuales fueron posteriormente </w:t>
      </w:r>
      <w:r w:rsidR="008D4B63" w:rsidRPr="0039004D">
        <w:rPr>
          <w:rFonts w:cs="Times New Roman"/>
          <w:lang w:val="es-ES"/>
        </w:rPr>
        <w:t xml:space="preserve">codificadas y analizadas por cada código dependiendo del tipo de usuario del que </w:t>
      </w:r>
      <w:r w:rsidR="006C6CB1" w:rsidRPr="0039004D">
        <w:rPr>
          <w:rFonts w:cs="Times New Roman"/>
          <w:lang w:val="es-ES"/>
        </w:rPr>
        <w:t>provenía</w:t>
      </w:r>
      <w:r w:rsidR="008D4B63" w:rsidRPr="0039004D">
        <w:rPr>
          <w:rFonts w:cs="Times New Roman"/>
          <w:lang w:val="es-ES"/>
        </w:rPr>
        <w:t xml:space="preserve">. </w:t>
      </w:r>
      <w:r w:rsidR="006C6CB1" w:rsidRPr="0039004D">
        <w:rPr>
          <w:rFonts w:cs="Times New Roman"/>
          <w:lang w:val="es-ES"/>
        </w:rPr>
        <w:t xml:space="preserve">Dicho análisis consistió en la agrupación de percepciones similares sobre los temas tratados que permitieran mostrar un concepto mental que cada tipo de usuario </w:t>
      </w:r>
      <w:r w:rsidR="00C50DBC" w:rsidRPr="0039004D">
        <w:rPr>
          <w:rFonts w:cs="Times New Roman"/>
          <w:lang w:val="es-ES"/>
        </w:rPr>
        <w:t>tenía</w:t>
      </w:r>
      <w:r w:rsidR="006C6CB1" w:rsidRPr="0039004D">
        <w:rPr>
          <w:rFonts w:cs="Times New Roman"/>
          <w:lang w:val="es-ES"/>
        </w:rPr>
        <w:t xml:space="preserve"> </w:t>
      </w:r>
      <w:r w:rsidR="006C6CB1" w:rsidRPr="0039004D">
        <w:rPr>
          <w:rFonts w:cs="Times New Roman"/>
          <w:lang w:val="es-ES"/>
        </w:rPr>
        <w:lastRenderedPageBreak/>
        <w:t>sobre el tema tratado.</w:t>
      </w:r>
      <w:r w:rsidR="008D4B63" w:rsidRPr="0039004D">
        <w:rPr>
          <w:rFonts w:cs="Times New Roman"/>
          <w:lang w:val="es-ES"/>
        </w:rPr>
        <w:t xml:space="preserve"> </w:t>
      </w:r>
      <w:r w:rsidR="00C50DBC" w:rsidRPr="0039004D">
        <w:rPr>
          <w:rFonts w:cs="Times New Roman"/>
          <w:lang w:val="es-ES"/>
        </w:rPr>
        <w:t xml:space="preserve">Una vez terminado el análisis de todos los códigos relevantes para el investigador, se </w:t>
      </w:r>
      <w:r w:rsidR="008338AD" w:rsidRPr="0039004D">
        <w:rPr>
          <w:rFonts w:cs="Times New Roman"/>
          <w:lang w:val="es-ES"/>
        </w:rPr>
        <w:t>realizó</w:t>
      </w:r>
      <w:r w:rsidR="00C50DBC" w:rsidRPr="0039004D">
        <w:rPr>
          <w:rFonts w:cs="Times New Roman"/>
          <w:lang w:val="es-ES"/>
        </w:rPr>
        <w:t xml:space="preserve"> el reporte respectivo d</w:t>
      </w:r>
      <w:r w:rsidR="008338AD" w:rsidRPr="0039004D">
        <w:rPr>
          <w:rFonts w:cs="Times New Roman"/>
          <w:lang w:val="es-ES"/>
        </w:rPr>
        <w:t>onde se detallan los</w:t>
      </w:r>
      <w:r w:rsidR="00C50DBC" w:rsidRPr="0039004D">
        <w:rPr>
          <w:rFonts w:cs="Times New Roman"/>
          <w:lang w:val="es-ES"/>
        </w:rPr>
        <w:t xml:space="preserve"> descubrimientos</w:t>
      </w:r>
      <w:r w:rsidR="008338AD" w:rsidRPr="0039004D">
        <w:rPr>
          <w:rFonts w:cs="Times New Roman"/>
          <w:lang w:val="es-ES"/>
        </w:rPr>
        <w:t xml:space="preserve"> hallados en las entrevistas a profundidad.</w:t>
      </w:r>
      <w:r w:rsidRPr="0039004D">
        <w:rPr>
          <w:rFonts w:cs="Times New Roman"/>
          <w:lang w:val="es-ES"/>
        </w:rPr>
        <w:t xml:space="preserve"> </w:t>
      </w:r>
    </w:p>
    <w:p w14:paraId="42E42DBC" w14:textId="77777777" w:rsidR="00025825" w:rsidRPr="0039004D" w:rsidRDefault="00025825" w:rsidP="00025825">
      <w:pPr>
        <w:spacing w:line="360" w:lineRule="auto"/>
        <w:jc w:val="both"/>
        <w:rPr>
          <w:rFonts w:cs="Times New Roman"/>
          <w:lang w:val="es-ES"/>
        </w:rPr>
      </w:pPr>
      <w:r w:rsidRPr="0039004D">
        <w:rPr>
          <w:rFonts w:cs="Times New Roman"/>
          <w:lang w:val="es-ES"/>
        </w:rPr>
        <w:t>Para el análisis de la fase de evaluación se procedió a grabar la interacción de los usuarios con el prototipo mediante un software grauito llamado ShowMore que permitía grabar tanto la pantalla de la computadora junto con lo que el usuario iba diciendo mediante el micrófono de la computadora. Se eligió este software ya que, a pesar de necesitar una conexión de internet para poder empezar la grabación, permitía grabar sin límite de tiempo y sin agregar una marca de agua al video lo cual era beneficioso al momento de analizar la prueba. Luego de realizada la prueba, se llenaba información de la prueba realizada en una hoja de cálculo Excel en la que se separó una hoja por tipo de usuario y en cada hoja se separaron las variables a observar como filas y los usuarios a testear como las columnas. Con esta hoja de cálculo se podía ver fácilmente las variaciones de las variables a observar y las observaciones que cada usuario iba presentando del prototipo para poder hacer los cambios necesarios en él.</w:t>
      </w:r>
    </w:p>
    <w:p w14:paraId="46BB707B" w14:textId="77777777" w:rsidR="00025825" w:rsidRPr="0039004D" w:rsidRDefault="00025825" w:rsidP="00025825">
      <w:pPr>
        <w:spacing w:line="360" w:lineRule="auto"/>
        <w:jc w:val="both"/>
        <w:rPr>
          <w:rFonts w:cs="Times New Roman"/>
          <w:lang w:val="es-ES"/>
        </w:rPr>
      </w:pPr>
    </w:p>
    <w:p w14:paraId="1FD7057D" w14:textId="77777777" w:rsidR="00025825" w:rsidRPr="0039004D" w:rsidRDefault="00025825" w:rsidP="00025825">
      <w:pPr>
        <w:spacing w:line="360" w:lineRule="auto"/>
        <w:jc w:val="both"/>
        <w:rPr>
          <w:rFonts w:cs="Times New Roman"/>
          <w:lang w:val="es-ES"/>
        </w:rPr>
      </w:pPr>
    </w:p>
    <w:p w14:paraId="16FA47FB" w14:textId="77777777" w:rsidR="00025825" w:rsidRPr="0039004D" w:rsidRDefault="00025825" w:rsidP="00262D6E">
      <w:pPr>
        <w:spacing w:line="360" w:lineRule="auto"/>
        <w:jc w:val="both"/>
        <w:rPr>
          <w:rFonts w:cs="Times New Roman"/>
          <w:lang w:val="es-ES"/>
        </w:rPr>
      </w:pPr>
    </w:p>
    <w:p w14:paraId="1AA82B2C" w14:textId="77777777" w:rsidR="00025825" w:rsidRPr="0039004D" w:rsidRDefault="00025825" w:rsidP="00262D6E">
      <w:pPr>
        <w:spacing w:line="360" w:lineRule="auto"/>
        <w:jc w:val="both"/>
        <w:rPr>
          <w:rFonts w:cs="Times New Roman"/>
          <w:lang w:val="es-ES"/>
        </w:rPr>
      </w:pPr>
    </w:p>
    <w:p w14:paraId="408CF94C" w14:textId="77777777" w:rsidR="00A12DD0" w:rsidRPr="0039004D" w:rsidRDefault="00A12DD0" w:rsidP="006B68D6">
      <w:pPr>
        <w:pStyle w:val="Ttulo1"/>
        <w:spacing w:line="360" w:lineRule="auto"/>
        <w:rPr>
          <w:rFonts w:cs="Times New Roman"/>
          <w:szCs w:val="24"/>
        </w:rPr>
      </w:pPr>
      <w:bookmarkStart w:id="41" w:name="_Toc508100447"/>
      <w:r w:rsidRPr="0039004D">
        <w:rPr>
          <w:rFonts w:cs="Times New Roman"/>
          <w:szCs w:val="24"/>
        </w:rPr>
        <w:lastRenderedPageBreak/>
        <w:t>Resultados</w:t>
      </w:r>
      <w:bookmarkEnd w:id="41"/>
    </w:p>
    <w:p w14:paraId="7B44A8EE" w14:textId="77777777" w:rsidR="003034A7" w:rsidRPr="0039004D" w:rsidRDefault="003034A7" w:rsidP="003034A7">
      <w:pPr>
        <w:rPr>
          <w:lang w:val="es-ES"/>
        </w:rPr>
      </w:pPr>
    </w:p>
    <w:p w14:paraId="1411A7E0" w14:textId="77777777" w:rsidR="00D76E86" w:rsidRPr="0039004D" w:rsidRDefault="00FB1EFB" w:rsidP="00FB1EFB">
      <w:pPr>
        <w:spacing w:line="360" w:lineRule="auto"/>
        <w:rPr>
          <w:rFonts w:cs="Times New Roman"/>
          <w:lang w:val="es-ES"/>
        </w:rPr>
      </w:pPr>
      <w:r w:rsidRPr="0039004D">
        <w:rPr>
          <w:rFonts w:cs="Times New Roman"/>
          <w:lang w:val="es-ES"/>
        </w:rPr>
        <w:t>Dentro de</w:t>
      </w:r>
      <w:r w:rsidR="003034A7" w:rsidRPr="0039004D">
        <w:rPr>
          <w:rFonts w:cs="Times New Roman"/>
          <w:lang w:val="es-ES"/>
        </w:rPr>
        <w:t xml:space="preserve"> la fase exploratoria</w:t>
      </w:r>
      <w:r w:rsidRPr="0039004D">
        <w:rPr>
          <w:rFonts w:cs="Times New Roman"/>
          <w:lang w:val="es-ES"/>
        </w:rPr>
        <w:t xml:space="preserve"> de este proyecto, se realizaron en total 21 entrevistas a profundidad </w:t>
      </w:r>
      <w:commentRangeStart w:id="42"/>
      <w:r w:rsidRPr="0039004D">
        <w:rPr>
          <w:rFonts w:cs="Times New Roman"/>
          <w:lang w:val="es-ES"/>
        </w:rPr>
        <w:t>donde se buscaba explorar y conocer las percepciones sobre tres temas puntuales, la percepción de los reclamos, el rol de ellos</w:t>
      </w:r>
      <w:r w:rsidR="00842F17" w:rsidRPr="0039004D">
        <w:rPr>
          <w:rFonts w:cs="Times New Roman"/>
          <w:lang w:val="es-ES"/>
        </w:rPr>
        <w:t xml:space="preserve"> y opiniones sobre el uso de un</w:t>
      </w:r>
      <w:r w:rsidRPr="0039004D">
        <w:rPr>
          <w:rFonts w:cs="Times New Roman"/>
          <w:lang w:val="es-ES"/>
        </w:rPr>
        <w:t xml:space="preserve"> </w:t>
      </w:r>
      <w:r w:rsidR="00842F17" w:rsidRPr="0039004D">
        <w:rPr>
          <w:rFonts w:cs="Times New Roman"/>
          <w:lang w:val="es-ES"/>
        </w:rPr>
        <w:t>sistema informático</w:t>
      </w:r>
      <w:r w:rsidRPr="0039004D">
        <w:rPr>
          <w:rFonts w:cs="Times New Roman"/>
          <w:lang w:val="es-ES"/>
        </w:rPr>
        <w:t xml:space="preserve"> para mejorar la gestión de los reclamos. </w:t>
      </w:r>
      <w:r w:rsidR="00D76E86" w:rsidRPr="0039004D">
        <w:rPr>
          <w:rFonts w:cs="Times New Roman"/>
          <w:lang w:val="es-ES"/>
        </w:rPr>
        <w:t xml:space="preserve">Dichas personas fueron contactadas por medio de referidos y se concretaron entrevistas personales con todas las personas que accedieron. </w:t>
      </w:r>
      <w:r w:rsidRPr="0039004D">
        <w:rPr>
          <w:rFonts w:cs="Times New Roman"/>
          <w:lang w:val="es-ES"/>
        </w:rPr>
        <w:t xml:space="preserve">Los entrevistados fueron </w:t>
      </w:r>
      <w:r w:rsidR="00D76E86" w:rsidRPr="0039004D">
        <w:rPr>
          <w:rFonts w:cs="Times New Roman"/>
          <w:lang w:val="es-ES"/>
        </w:rPr>
        <w:t>encontrados de la siguiente manera en los tipos de usuario relevantes:</w:t>
      </w:r>
    </w:p>
    <w:p w14:paraId="04620822" w14:textId="77777777" w:rsidR="00D76E86" w:rsidRPr="0039004D" w:rsidRDefault="006746CC" w:rsidP="00BF206F">
      <w:pPr>
        <w:pStyle w:val="Prrafodelista"/>
        <w:numPr>
          <w:ilvl w:val="0"/>
          <w:numId w:val="14"/>
        </w:numPr>
        <w:spacing w:line="360" w:lineRule="auto"/>
        <w:jc w:val="both"/>
        <w:rPr>
          <w:rFonts w:cs="Times New Roman"/>
          <w:lang w:val="es-ES"/>
        </w:rPr>
      </w:pPr>
      <w:r w:rsidRPr="0039004D">
        <w:rPr>
          <w:rFonts w:cs="Times New Roman"/>
          <w:lang w:val="es-ES"/>
        </w:rPr>
        <w:t>6</w:t>
      </w:r>
      <w:r w:rsidR="00D76E86" w:rsidRPr="0039004D">
        <w:rPr>
          <w:rFonts w:cs="Times New Roman"/>
          <w:lang w:val="es-ES"/>
        </w:rPr>
        <w:t xml:space="preserve"> personal Administrativo de SUSALUD: </w:t>
      </w:r>
      <w:r w:rsidRPr="0039004D">
        <w:rPr>
          <w:rFonts w:cs="Times New Roman"/>
          <w:lang w:val="es-ES"/>
        </w:rPr>
        <w:t>3 de ellos e</w:t>
      </w:r>
      <w:r w:rsidR="00D76E86" w:rsidRPr="0039004D">
        <w:rPr>
          <w:rFonts w:cs="Times New Roman"/>
          <w:lang w:val="es-ES"/>
        </w:rPr>
        <w:t>ncontrados por ser informantes clave dentro de la Intendencia de Investigación y Des</w:t>
      </w:r>
      <w:r w:rsidR="00997C8A" w:rsidRPr="0039004D">
        <w:rPr>
          <w:rFonts w:cs="Times New Roman"/>
          <w:lang w:val="es-ES"/>
        </w:rPr>
        <w:t>arrollo y la</w:t>
      </w:r>
      <w:r w:rsidR="00D76E86" w:rsidRPr="0039004D">
        <w:rPr>
          <w:rFonts w:cs="Times New Roman"/>
          <w:lang w:val="es-ES"/>
        </w:rPr>
        <w:t xml:space="preserve"> Intendencia de Promoción de D</w:t>
      </w:r>
      <w:r w:rsidRPr="0039004D">
        <w:rPr>
          <w:rFonts w:cs="Times New Roman"/>
          <w:lang w:val="es-ES"/>
        </w:rPr>
        <w:t xml:space="preserve">erechos en Salud y </w:t>
      </w:r>
      <w:r w:rsidR="00D76E86" w:rsidRPr="0039004D">
        <w:rPr>
          <w:rFonts w:cs="Times New Roman"/>
          <w:lang w:val="es-ES"/>
        </w:rPr>
        <w:t>3 per</w:t>
      </w:r>
      <w:r w:rsidRPr="0039004D">
        <w:rPr>
          <w:rFonts w:cs="Times New Roman"/>
          <w:lang w:val="es-ES"/>
        </w:rPr>
        <w:t>sonal de Oficinas de Atención al Usuario encontrados dentro de las oficinas de atención al usuario de SUSALUD.</w:t>
      </w:r>
    </w:p>
    <w:p w14:paraId="3FDEA5F7" w14:textId="77777777" w:rsidR="00A12DD0" w:rsidRPr="0039004D" w:rsidRDefault="003034A7" w:rsidP="00FB1EFB">
      <w:pPr>
        <w:pStyle w:val="Prrafodelista"/>
        <w:numPr>
          <w:ilvl w:val="0"/>
          <w:numId w:val="14"/>
        </w:numPr>
        <w:spacing w:line="360" w:lineRule="auto"/>
        <w:jc w:val="both"/>
        <w:rPr>
          <w:rFonts w:cs="Times New Roman"/>
          <w:lang w:val="es-ES"/>
        </w:rPr>
      </w:pPr>
      <w:r w:rsidRPr="0039004D">
        <w:rPr>
          <w:rFonts w:cs="Times New Roman"/>
          <w:lang w:val="es-ES"/>
        </w:rPr>
        <w:t>6 directores de IPRESS</w:t>
      </w:r>
      <w:r w:rsidR="00D76E86" w:rsidRPr="0039004D">
        <w:rPr>
          <w:rFonts w:cs="Times New Roman"/>
          <w:lang w:val="es-ES"/>
        </w:rPr>
        <w:t>: Encontrados por recomendación dentro de la red del investigador.</w:t>
      </w:r>
    </w:p>
    <w:p w14:paraId="5B91D59D" w14:textId="77777777" w:rsidR="006746CC" w:rsidRPr="0039004D" w:rsidRDefault="006746CC" w:rsidP="006746CC">
      <w:pPr>
        <w:pStyle w:val="Prrafodelista"/>
        <w:numPr>
          <w:ilvl w:val="0"/>
          <w:numId w:val="14"/>
        </w:numPr>
        <w:spacing w:line="360" w:lineRule="auto"/>
        <w:jc w:val="both"/>
        <w:rPr>
          <w:rFonts w:cs="Times New Roman"/>
          <w:lang w:val="es-ES"/>
        </w:rPr>
      </w:pPr>
      <w:r w:rsidRPr="0039004D">
        <w:rPr>
          <w:rFonts w:cs="Times New Roman"/>
          <w:lang w:val="es-ES"/>
        </w:rPr>
        <w:t>9 ciudadanos peruanos: 3 fueron encontrados dentro de la red del investigador siendo personas con experiencia de haber presentado reclamos y otros 6 ciudadanos familiares de pacientes que estaban siendo atendidos en el Hospital Nacional Cayetano Heredia</w:t>
      </w:r>
    </w:p>
    <w:p w14:paraId="04BCBC8F" w14:textId="77777777" w:rsidR="0015683A" w:rsidRPr="0039004D" w:rsidRDefault="00452FEE" w:rsidP="0015683A">
      <w:pPr>
        <w:spacing w:line="360" w:lineRule="auto"/>
        <w:rPr>
          <w:rFonts w:cs="Times New Roman"/>
          <w:lang w:val="es-ES"/>
        </w:rPr>
      </w:pPr>
      <w:r w:rsidRPr="0039004D">
        <w:rPr>
          <w:rFonts w:cs="Times New Roman"/>
          <w:lang w:val="es-ES"/>
        </w:rPr>
        <w:t>Para este</w:t>
      </w:r>
      <w:r w:rsidR="00FA33B2" w:rsidRPr="0039004D">
        <w:rPr>
          <w:rFonts w:cs="Times New Roman"/>
          <w:lang w:val="es-ES"/>
        </w:rPr>
        <w:t xml:space="preserve"> componente, se </w:t>
      </w:r>
      <w:r w:rsidR="00D770DD" w:rsidRPr="0039004D">
        <w:rPr>
          <w:rFonts w:cs="Times New Roman"/>
          <w:lang w:val="es-ES"/>
        </w:rPr>
        <w:t>hizo el análisis por tipo de usuario separados en 3 familia</w:t>
      </w:r>
      <w:r w:rsidR="006746CC" w:rsidRPr="0039004D">
        <w:rPr>
          <w:rFonts w:cs="Times New Roman"/>
          <w:lang w:val="es-ES"/>
        </w:rPr>
        <w:t>s, Personal de SUSALUD, Directores</w:t>
      </w:r>
      <w:r w:rsidR="00D770DD" w:rsidRPr="0039004D">
        <w:rPr>
          <w:rFonts w:cs="Times New Roman"/>
          <w:lang w:val="es-ES"/>
        </w:rPr>
        <w:t xml:space="preserve"> de IPRESS y Ciudadanos. </w:t>
      </w:r>
      <w:r w:rsidR="0015683A" w:rsidRPr="0039004D">
        <w:rPr>
          <w:rFonts w:cs="Times New Roman"/>
          <w:lang w:val="es-ES"/>
        </w:rPr>
        <w:t xml:space="preserve">A todos ellos se les hizo preguntas relacionadas a su percepción acerca de los reclamos, el rol que perciben de ellos y sobre la propuesta de una herramienta informática para poder presentar reclamos a una Institución Prestadora de Servicios de Salud (IPRESS). </w:t>
      </w:r>
      <w:commentRangeEnd w:id="42"/>
      <w:r w:rsidR="00525D6F" w:rsidRPr="0039004D">
        <w:rPr>
          <w:rStyle w:val="Refdecomentario"/>
        </w:rPr>
        <w:commentReference w:id="42"/>
      </w:r>
      <w:r w:rsidR="0015683A" w:rsidRPr="0039004D">
        <w:rPr>
          <w:rFonts w:cs="Times New Roman"/>
          <w:lang w:val="es-ES"/>
        </w:rPr>
        <w:t xml:space="preserve">Las respuestas de ellos </w:t>
      </w:r>
      <w:r w:rsidR="006746CC" w:rsidRPr="0039004D">
        <w:rPr>
          <w:rFonts w:cs="Times New Roman"/>
          <w:lang w:val="es-ES"/>
        </w:rPr>
        <w:t>se presentan a continuación</w:t>
      </w:r>
      <w:r w:rsidR="0015683A" w:rsidRPr="0039004D">
        <w:rPr>
          <w:rFonts w:cs="Times New Roman"/>
          <w:lang w:val="es-ES"/>
        </w:rPr>
        <w:t>.</w:t>
      </w:r>
    </w:p>
    <w:p w14:paraId="579A693A" w14:textId="77777777" w:rsidR="006746CC" w:rsidRPr="0039004D" w:rsidRDefault="006746CC" w:rsidP="0015683A">
      <w:pPr>
        <w:spacing w:line="360" w:lineRule="auto"/>
        <w:rPr>
          <w:rFonts w:cs="Times New Roman"/>
          <w:lang w:val="es-ES"/>
        </w:rPr>
      </w:pPr>
    </w:p>
    <w:p w14:paraId="59C3C783" w14:textId="77777777" w:rsidR="006746CC" w:rsidRPr="0039004D" w:rsidRDefault="006746CC" w:rsidP="0015683A">
      <w:pPr>
        <w:spacing w:line="360" w:lineRule="auto"/>
        <w:rPr>
          <w:rFonts w:cs="Times New Roman"/>
          <w:u w:val="single"/>
          <w:lang w:val="es-ES"/>
        </w:rPr>
      </w:pPr>
      <w:r w:rsidRPr="0039004D">
        <w:rPr>
          <w:rFonts w:cs="Times New Roman"/>
          <w:u w:val="single"/>
          <w:lang w:val="es-ES"/>
        </w:rPr>
        <w:t>Personal de SUSALUD</w:t>
      </w:r>
    </w:p>
    <w:p w14:paraId="46C9C694" w14:textId="77777777" w:rsidR="006746CC" w:rsidRPr="0039004D" w:rsidRDefault="006746CC" w:rsidP="00FD2A04">
      <w:pPr>
        <w:spacing w:line="360" w:lineRule="auto"/>
        <w:jc w:val="both"/>
        <w:rPr>
          <w:rFonts w:cs="Times New Roman"/>
        </w:rPr>
      </w:pPr>
      <w:r w:rsidRPr="0039004D">
        <w:rPr>
          <w:rFonts w:cs="Times New Roman"/>
        </w:rPr>
        <w:t>Sobre los reclamos, los definieron como una manifestación de incomodidad o insatisfacción con el servicio recibido. Para ellos, los reclamos son importantes porque permiten encontrar deficiencias en los procesos internos de la institución y plantear mejoras.</w:t>
      </w:r>
    </w:p>
    <w:p w14:paraId="45D3FB60" w14:textId="77777777" w:rsidR="006746CC" w:rsidRPr="0039004D" w:rsidRDefault="006746CC" w:rsidP="00FD2A04">
      <w:pPr>
        <w:spacing w:line="360" w:lineRule="auto"/>
        <w:jc w:val="both"/>
        <w:rPr>
          <w:rFonts w:cs="Times New Roman"/>
        </w:rPr>
      </w:pPr>
    </w:p>
    <w:p w14:paraId="705F6305" w14:textId="77777777" w:rsidR="006746CC" w:rsidRPr="0039004D" w:rsidRDefault="006746CC" w:rsidP="00FD2A04">
      <w:pPr>
        <w:pStyle w:val="Cita"/>
        <w:spacing w:line="360" w:lineRule="auto"/>
        <w:rPr>
          <w:rFonts w:cs="Times New Roman"/>
        </w:rPr>
      </w:pPr>
      <w:r w:rsidRPr="0039004D">
        <w:rPr>
          <w:rFonts w:cs="Times New Roman"/>
        </w:rPr>
        <w:lastRenderedPageBreak/>
        <w:t>“…Para mí lo más importante de un reclamo es que te permita encontrar las causas del reclamo y por lo tanto eliminarlas.”</w:t>
      </w:r>
    </w:p>
    <w:p w14:paraId="1666AC28" w14:textId="77777777" w:rsidR="006746CC" w:rsidRPr="0039004D" w:rsidRDefault="006746CC" w:rsidP="00FD2A04">
      <w:pPr>
        <w:spacing w:line="360" w:lineRule="auto"/>
        <w:jc w:val="both"/>
        <w:rPr>
          <w:rFonts w:cs="Times New Roman"/>
        </w:rPr>
      </w:pPr>
    </w:p>
    <w:p w14:paraId="7BE73F63" w14:textId="77777777" w:rsidR="006746CC" w:rsidRPr="0039004D" w:rsidRDefault="006746CC" w:rsidP="00FD2A04">
      <w:pPr>
        <w:spacing w:line="360" w:lineRule="auto"/>
        <w:jc w:val="both"/>
        <w:rPr>
          <w:rFonts w:cs="Times New Roman"/>
        </w:rPr>
      </w:pPr>
      <w:r w:rsidRPr="0039004D">
        <w:rPr>
          <w:rFonts w:cs="Times New Roman"/>
        </w:rPr>
        <w:t>Sobre el procedimiento que ellos hacen cu</w:t>
      </w:r>
      <w:r w:rsidR="0066763B" w:rsidRPr="0039004D">
        <w:rPr>
          <w:rFonts w:cs="Times New Roman"/>
        </w:rPr>
        <w:t>ando reciben un reclamo, se contactan</w:t>
      </w:r>
      <w:r w:rsidRPr="0039004D">
        <w:rPr>
          <w:rFonts w:cs="Times New Roman"/>
        </w:rPr>
        <w:t xml:space="preserve"> con la Plataforma de Atención al Usuario de la IPRESS correspondiente y hacer las investigaciones correspondientes sobre lo que ha realizado la IPRESS para solucionar este problema, es por esto que para ellos es importante que el ciudadano presente el reclamo en la misma IPRESS antes de presentarlo a SUSALUD y cuando no han presentado el reclamo en la misma IPRESS le urgen en hacerlo, esto no solo facilita las investigaciones que se realizan sino que la misma institución puede tener conocimiento de lo que sucede dentro de sus instalaciones. En el caso que ellos no puedan contactarse con la PAUS de la IPRESS, se comienzan a comunicar vía telefónica con las jefaturas inmediatas hasta poder llegar a darle una respuesta al ciudadano.</w:t>
      </w:r>
    </w:p>
    <w:p w14:paraId="7177B664" w14:textId="77777777" w:rsidR="006746CC" w:rsidRPr="0039004D" w:rsidRDefault="006746CC" w:rsidP="00FD2A04">
      <w:pPr>
        <w:spacing w:line="360" w:lineRule="auto"/>
        <w:jc w:val="both"/>
        <w:rPr>
          <w:rFonts w:cs="Times New Roman"/>
        </w:rPr>
      </w:pPr>
    </w:p>
    <w:p w14:paraId="189D1D3B" w14:textId="77777777" w:rsidR="006746CC" w:rsidRPr="0039004D" w:rsidRDefault="00BE774A" w:rsidP="00FD2A04">
      <w:pPr>
        <w:spacing w:line="360" w:lineRule="auto"/>
        <w:jc w:val="both"/>
        <w:rPr>
          <w:rFonts w:cs="Times New Roman"/>
        </w:rPr>
      </w:pPr>
      <w:r w:rsidRPr="0039004D">
        <w:rPr>
          <w:rFonts w:cs="Times New Roman"/>
        </w:rPr>
        <w:t>Para ellos</w:t>
      </w:r>
      <w:r w:rsidR="006746CC" w:rsidRPr="0039004D">
        <w:rPr>
          <w:rFonts w:cs="Times New Roman"/>
        </w:rPr>
        <w:t>, la forma en como creen que se están manejando actualmente los reclamos no es óptima debido a que consideran que los directores de hospitales no tienen conocimiento sobre dónde se presentan fallas y tampoco se conocen los pasos que deben seguir para resolver reclamos anteriores como para poder ser replicados. Adicionalmente, como no todas las IPRESS tienen PAUS todavía, solamente se le entrega un solo canal de comunicación al ciudadano para hacer estos reclamos, lo cual es una gran limitante, ya que incluso a veces llegan a esconder el libro de reclamaciones o reciben los reclamos, pero no interiorizan la información que están recibiendo ya que como no los ven importantes, no utilizan esa información para implementar mejoras dentro del servicio</w:t>
      </w:r>
      <w:r w:rsidRPr="0039004D">
        <w:rPr>
          <w:rFonts w:cs="Times New Roman"/>
        </w:rPr>
        <w:t xml:space="preserve"> de atención. Según ellos</w:t>
      </w:r>
      <w:r w:rsidR="006746CC" w:rsidRPr="0039004D">
        <w:rPr>
          <w:rFonts w:cs="Times New Roman"/>
        </w:rPr>
        <w:t>, el manejo de los reclamos debería ser mucho más rápida y con una alta capacidad resolutiva, ya que debe considerarse como una retroalimentación de parte de los ciudadanos y esa información debe absorberse para plantear mejoras.</w:t>
      </w:r>
    </w:p>
    <w:p w14:paraId="5E77207F" w14:textId="77777777" w:rsidR="00BE774A" w:rsidRPr="0039004D" w:rsidRDefault="00BE774A" w:rsidP="00FD2A04">
      <w:pPr>
        <w:spacing w:line="360" w:lineRule="auto"/>
        <w:jc w:val="both"/>
        <w:rPr>
          <w:rFonts w:cs="Times New Roman"/>
        </w:rPr>
      </w:pPr>
    </w:p>
    <w:p w14:paraId="1B268D98" w14:textId="77777777" w:rsidR="00BE774A" w:rsidRPr="0039004D" w:rsidRDefault="0066763B" w:rsidP="00FD2A04">
      <w:pPr>
        <w:pStyle w:val="Cita"/>
        <w:spacing w:line="360" w:lineRule="auto"/>
        <w:rPr>
          <w:rFonts w:cs="Times New Roman"/>
        </w:rPr>
      </w:pPr>
      <w:r w:rsidRPr="0039004D">
        <w:rPr>
          <w:rFonts w:cs="Times New Roman"/>
        </w:rPr>
        <w:t>“Se queda generalmente en las oficinas de calidad, analizan ellos a través del equipo de calidad, de pronto la información se queda en lo más interno del equipo de calidad pero no llega hasta el directivo. Todavía no impacta en una toma de decisiones del más alto nivel.”</w:t>
      </w:r>
    </w:p>
    <w:p w14:paraId="3112B173" w14:textId="77777777" w:rsidR="006746CC" w:rsidRPr="0039004D" w:rsidRDefault="006746CC" w:rsidP="00FD2A04">
      <w:pPr>
        <w:spacing w:line="360" w:lineRule="auto"/>
        <w:jc w:val="both"/>
        <w:rPr>
          <w:rFonts w:cs="Times New Roman"/>
        </w:rPr>
      </w:pPr>
    </w:p>
    <w:p w14:paraId="352E4937" w14:textId="77777777" w:rsidR="006746CC" w:rsidRPr="0039004D" w:rsidRDefault="00BE774A" w:rsidP="00FD2A04">
      <w:pPr>
        <w:spacing w:line="360" w:lineRule="auto"/>
        <w:jc w:val="both"/>
        <w:rPr>
          <w:rFonts w:cs="Times New Roman"/>
        </w:rPr>
      </w:pPr>
      <w:r w:rsidRPr="0039004D">
        <w:rPr>
          <w:rFonts w:cs="Times New Roman"/>
        </w:rPr>
        <w:lastRenderedPageBreak/>
        <w:t>Todos</w:t>
      </w:r>
      <w:r w:rsidR="006746CC" w:rsidRPr="0039004D">
        <w:rPr>
          <w:rFonts w:cs="Times New Roman"/>
        </w:rPr>
        <w:t xml:space="preserve"> consideraron que esta herramienta serviría para mejorar el rol que tienen actualmente los reclamos, el cual consideran que todavía es visto por los prestadores de salud como una traba o una ofensa al servicio que ellos están brindando, se necesita cambiar la percepción de que los reclamos son malos para las IPRESS y no son vistos como una oportunidad de mejora. Señalaron que los reclamos deben ser vistos como un beneficio hacia la institución ya que les permite encontrar sus errores y subsanarlos positivamente, ya que son un insumo valioso que les da la oportunidad de revisar sus estándares y procesos para poder cumplir con las expectativas de los ciudadanos y poder dejarlos satisfechos con el servicio brindado. </w:t>
      </w:r>
    </w:p>
    <w:p w14:paraId="4BBBA4E9" w14:textId="77777777" w:rsidR="00BE774A" w:rsidRPr="0039004D" w:rsidRDefault="00BE774A" w:rsidP="00FD2A04">
      <w:pPr>
        <w:spacing w:line="360" w:lineRule="auto"/>
        <w:jc w:val="both"/>
        <w:rPr>
          <w:rFonts w:cs="Times New Roman"/>
        </w:rPr>
      </w:pPr>
    </w:p>
    <w:p w14:paraId="78B267FE" w14:textId="77777777" w:rsidR="00BE774A" w:rsidRPr="0039004D" w:rsidRDefault="00BE774A" w:rsidP="00FD2A04">
      <w:pPr>
        <w:pStyle w:val="Cita"/>
        <w:spacing w:line="360" w:lineRule="auto"/>
        <w:rPr>
          <w:rFonts w:cs="Times New Roman"/>
        </w:rPr>
      </w:pPr>
      <w:r w:rsidRPr="0039004D">
        <w:rPr>
          <w:rFonts w:cs="Times New Roman"/>
        </w:rPr>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6F4C63F2" w14:textId="77777777" w:rsidR="006746CC" w:rsidRPr="0039004D" w:rsidRDefault="006746CC" w:rsidP="00FD2A04">
      <w:pPr>
        <w:spacing w:line="360" w:lineRule="auto"/>
        <w:jc w:val="both"/>
        <w:rPr>
          <w:rFonts w:cs="Times New Roman"/>
        </w:rPr>
      </w:pPr>
    </w:p>
    <w:p w14:paraId="60A331AC" w14:textId="77777777" w:rsidR="006746CC" w:rsidRPr="0039004D" w:rsidRDefault="006746CC" w:rsidP="00FD2A04">
      <w:pPr>
        <w:spacing w:line="360" w:lineRule="auto"/>
        <w:jc w:val="both"/>
        <w:rPr>
          <w:rFonts w:cs="Times New Roman"/>
        </w:rPr>
      </w:pPr>
      <w:r w:rsidRPr="0039004D">
        <w:rPr>
          <w:rFonts w:cs="Times New Roman"/>
        </w:rPr>
        <w:t xml:space="preserve">Sobre las características que desean que tenga la herramienta mencionaron que desean poder ingresar desde un dispositivo móvil para poder ver estadísticas de distintas IPRESS. Consideraron que esta herramienta debe ser planteada para diversos idiomas nativos y con muchos gráficos e íconos para que sea fácilmente entendible por personas no letradas. Les parece importante que los ciudadanos reciban una confirmación, una vez que el reclamo haya sido ingresado al sistema y que también reciban el plazo máximo que demorará en ser resuelto el reclamo. Ellos consideran que este sistema debe mostrar reportes consolidados que sean fácilmente entendibles y que pueda funcionar para cualquier IPRESS. La idea de esta herramienta les pareció atractiva debido a que serviría como un punto de comunicación entre los ciudadanos y las IPRESS. </w:t>
      </w:r>
    </w:p>
    <w:p w14:paraId="6FB58FF0" w14:textId="77777777" w:rsidR="006746CC" w:rsidRPr="0039004D" w:rsidRDefault="006746CC" w:rsidP="00FD2A04">
      <w:pPr>
        <w:spacing w:line="360" w:lineRule="auto"/>
        <w:jc w:val="both"/>
        <w:rPr>
          <w:rFonts w:cs="Times New Roman"/>
        </w:rPr>
      </w:pPr>
    </w:p>
    <w:p w14:paraId="235FDF14" w14:textId="77777777" w:rsidR="006746CC" w:rsidRPr="0039004D" w:rsidRDefault="006746CC" w:rsidP="00FD2A04">
      <w:pPr>
        <w:spacing w:line="360" w:lineRule="auto"/>
        <w:jc w:val="both"/>
        <w:rPr>
          <w:rFonts w:cs="Times New Roman"/>
        </w:rPr>
      </w:pPr>
      <w:r w:rsidRPr="0039004D">
        <w:rPr>
          <w:rFonts w:cs="Times New Roman"/>
        </w:rPr>
        <w:t xml:space="preserve">También les parece importante que esta herramienta tenga un componente educativo donde se difunda la cultura de derechos del ciudadano para presentar un reclamo con el fin de empoderlarlos. Les gustaría que tuviera estadísticas, donde puedan ver reportes consolidados de los reclamos vigentes y reclamos ya solucionados con los respectivos pasos que se realizaron para poder darles solución; esto de aquí es importante para ellos </w:t>
      </w:r>
      <w:r w:rsidRPr="0039004D">
        <w:rPr>
          <w:rFonts w:cs="Times New Roman"/>
        </w:rPr>
        <w:lastRenderedPageBreak/>
        <w:t>ya que consideran que es una forma para que el ciudadano sea partícipe en el proceso de resolución de su disconformidad. Ellos consideran que estos reportes servirían para dinamizar la toma de decisiones de parte de las IPRESS y servirían para crear diferentes rankings en calidad de atención. Por último, consideran que toda esta información debe ser almacenada de tal forma que les permita guardar un back-up que sea accesible en el momento que lo requieran.</w:t>
      </w:r>
    </w:p>
    <w:p w14:paraId="2FFDC388" w14:textId="77777777" w:rsidR="0066763B" w:rsidRPr="0039004D" w:rsidRDefault="0066763B" w:rsidP="00FD2A04">
      <w:pPr>
        <w:spacing w:line="360" w:lineRule="auto"/>
        <w:jc w:val="both"/>
        <w:rPr>
          <w:rFonts w:cs="Times New Roman"/>
        </w:rPr>
      </w:pPr>
    </w:p>
    <w:p w14:paraId="3542F3E6" w14:textId="77777777" w:rsidR="0066763B" w:rsidRPr="0039004D" w:rsidRDefault="0066763B" w:rsidP="00FD2A04">
      <w:pPr>
        <w:pStyle w:val="Cita"/>
        <w:spacing w:line="360" w:lineRule="auto"/>
        <w:rPr>
          <w:rFonts w:cs="Times New Roman"/>
        </w:rPr>
      </w:pPr>
      <w:r w:rsidRPr="0039004D">
        <w:rPr>
          <w:rFonts w:cs="Times New Roman"/>
        </w:rPr>
        <w:t>“La información debe ser tratada de la forma más objetiva y segundo de que definitivamente se debería de tener un back-up, algo donde esta información quede plasmada, cual fue el motivo por el cual se produjo el reclamo, cual fueron las acciones que se tomaron, si el usuario quedo conforme posterior a la atención, cuando sucedieron los hechos, entonces considero que esta información debe ser valiosa, debe ser guardada pero también debe ser retroalimentada, cada cierto tiempo y probablemente debería haber un medio en que todos los usuarios internos podamos conocer esa información, entonces es una retroalimentación”</w:t>
      </w:r>
    </w:p>
    <w:p w14:paraId="6493A0EF" w14:textId="77777777" w:rsidR="006746CC" w:rsidRPr="0039004D" w:rsidRDefault="006746CC" w:rsidP="00FD2A04">
      <w:pPr>
        <w:spacing w:line="360" w:lineRule="auto"/>
        <w:jc w:val="both"/>
        <w:rPr>
          <w:rFonts w:cs="Times New Roman"/>
        </w:rPr>
      </w:pPr>
    </w:p>
    <w:p w14:paraId="0E91DDA0" w14:textId="77777777" w:rsidR="006746CC" w:rsidRPr="0039004D" w:rsidRDefault="006746CC" w:rsidP="00FD2A04">
      <w:pPr>
        <w:spacing w:line="360" w:lineRule="auto"/>
        <w:jc w:val="both"/>
        <w:rPr>
          <w:rFonts w:cs="Times New Roman"/>
        </w:rPr>
      </w:pPr>
      <w:r w:rsidRPr="0039004D">
        <w:rPr>
          <w:rFonts w:cs="Times New Roman"/>
        </w:rPr>
        <w:t>Dentro de la herramienta les gustaría poder visualizar un entorno gráfico, muy amigable, que les permita ver reportes ejecutivos a nivel local, regional y nacional y que pueda ser compartido con trabajadores internos. También esperan ver la totalidad de los reclamos, el motivo de ellos, su clasificación y a quienes han sido derivados, incluyendo el tiempo de respuesta que tiene el reclamo, todo esto va a servir para hacerle seguimiento al reclamo y de ello poder sacar estadísticas, indicadores y tendencias. Les gustaría poder contar con filtros de reclamos y hasta poder hacer diferenciación por el tipo de seguro que tenga el ciudadano. Asimismo, dijeron que también sería bueno no solo ver la parte negativa sino ver también la parte positiva, recibiendo felicitaciones o recomendaciones de parte de ciudadanos. Finalmente, sobre el tema de los reclamos, todos señalaron que compartirían la herramienta en el caso esta fuera implementada.</w:t>
      </w:r>
    </w:p>
    <w:p w14:paraId="0CEFECB7" w14:textId="77777777" w:rsidR="006746CC" w:rsidRPr="0039004D" w:rsidRDefault="006746CC" w:rsidP="00FD2A04">
      <w:pPr>
        <w:spacing w:line="360" w:lineRule="auto"/>
        <w:jc w:val="both"/>
        <w:rPr>
          <w:rFonts w:cs="Times New Roman"/>
        </w:rPr>
      </w:pPr>
    </w:p>
    <w:p w14:paraId="6B58D4B0" w14:textId="77777777" w:rsidR="00BE774A" w:rsidRPr="0039004D" w:rsidRDefault="006746CC" w:rsidP="00FD2A04">
      <w:pPr>
        <w:spacing w:line="360" w:lineRule="auto"/>
        <w:jc w:val="both"/>
        <w:rPr>
          <w:rFonts w:cs="Times New Roman"/>
        </w:rPr>
      </w:pPr>
      <w:r w:rsidRPr="0039004D">
        <w:rPr>
          <w:rFonts w:cs="Times New Roman"/>
        </w:rPr>
        <w:t xml:space="preserve">Detallaron varios impedimentos para resolver los reclamos como que existen problemas de las  políticas de una mala gestión de recursos económicos y que pareciera que las IPRESS no desean encontrar las causas de los reclamos y poder solucionarlos, incluso </w:t>
      </w:r>
      <w:r w:rsidRPr="0039004D">
        <w:rPr>
          <w:rFonts w:cs="Times New Roman"/>
        </w:rPr>
        <w:lastRenderedPageBreak/>
        <w:t xml:space="preserve">más les parece que están protegiendo al médico y a la institución que a los propios pacientes. </w:t>
      </w:r>
    </w:p>
    <w:p w14:paraId="49E44438" w14:textId="77777777" w:rsidR="00BE774A" w:rsidRPr="0039004D" w:rsidRDefault="00BE774A" w:rsidP="00FD2A04">
      <w:pPr>
        <w:pStyle w:val="Cita"/>
        <w:spacing w:line="360" w:lineRule="auto"/>
        <w:rPr>
          <w:rFonts w:cs="Times New Roman"/>
        </w:rPr>
      </w:pPr>
      <w:r w:rsidRPr="0039004D">
        <w:rPr>
          <w:rFonts w:cs="Times New Roman"/>
        </w:rPr>
        <w:t>“Es un síntoma de que algo está mal, pero quieren evitarlo, no quieren verlo mucho menos encontrar las causas.”</w:t>
      </w:r>
    </w:p>
    <w:p w14:paraId="551A01EB" w14:textId="77777777" w:rsidR="006746CC" w:rsidRPr="0039004D" w:rsidRDefault="006746CC" w:rsidP="00FD2A04">
      <w:pPr>
        <w:spacing w:line="360" w:lineRule="auto"/>
        <w:jc w:val="both"/>
        <w:rPr>
          <w:rFonts w:cs="Times New Roman"/>
        </w:rPr>
      </w:pPr>
    </w:p>
    <w:p w14:paraId="61C86B96" w14:textId="77777777" w:rsidR="006746CC" w:rsidRPr="0039004D" w:rsidRDefault="00BE774A" w:rsidP="00FD2A04">
      <w:pPr>
        <w:spacing w:line="360" w:lineRule="auto"/>
        <w:jc w:val="both"/>
        <w:rPr>
          <w:rFonts w:cs="Times New Roman"/>
        </w:rPr>
      </w:pPr>
      <w:r w:rsidRPr="0039004D">
        <w:rPr>
          <w:rFonts w:cs="Times New Roman"/>
        </w:rPr>
        <w:t>Adicionalmente, el personal de SUSALUD</w:t>
      </w:r>
      <w:r w:rsidR="006746CC" w:rsidRPr="0039004D">
        <w:rPr>
          <w:rFonts w:cs="Times New Roman"/>
        </w:rPr>
        <w:t xml:space="preserve"> consideraron necesario enfatizar en los siguientes temas por más que no fueron tocados directamente por el investigador. Ellos consideran de que para que la herramienta informática funcione, se necesita mucha difusión de ella y trabajo permanente en capacitación, todo esto se debe a que se debe desmitificar el reclamo para quitarle la connotación negativa que tiene actualmente. Ven importante que la dirección de la IPRESS vea la necesidad de mejorar para que este sistema sea utilizado. Incluso dijeron que les parece necesario acortar procesos ya que actualmente llegan a ser muy engorrosos para poder dar solución al reclamo. También les pareció importante que todos los ciudadanos deberían conocer el flujo que sigue su reclamo una vez que es presentado, con esto se puede conocer el estado del reclamo y a que mejoras llevan en el futuro, par</w:t>
      </w:r>
      <w:r w:rsidR="0066763B" w:rsidRPr="0039004D">
        <w:rPr>
          <w:rFonts w:cs="Times New Roman"/>
        </w:rPr>
        <w:t>a que no sean cambios superficiales</w:t>
      </w:r>
      <w:r w:rsidR="006746CC" w:rsidRPr="0039004D">
        <w:rPr>
          <w:rFonts w:cs="Times New Roman"/>
        </w:rPr>
        <w:t xml:space="preserve"> </w:t>
      </w:r>
      <w:r w:rsidR="0066763B" w:rsidRPr="0039004D">
        <w:rPr>
          <w:rFonts w:cs="Times New Roman"/>
        </w:rPr>
        <w:t>meramente,</w:t>
      </w:r>
      <w:r w:rsidR="006746CC" w:rsidRPr="0039004D">
        <w:rPr>
          <w:rFonts w:cs="Times New Roman"/>
        </w:rPr>
        <w:t xml:space="preserve"> sino que se dé una verdadera solución para todos los ciudadanos. Opinaron que con este sistema se podría conocer los niveles de calidad brindados por las IPRESS, aunque fueron claros al decir que el hecho de que una IPRESS no presente gran número de reclamos, implica que tenga niveles altos de calidad ya que la falta de reclamos puede ser por un gran número de razones. Resaltaron que tener un formato en papel es aún necesario para poblaciones lejanas con poca conectividad o con poco uso de tecnología, pero igualmente debe realizarse un manual sobre cómo utilizar el sistema planteado. Todo esto debido a que concuerdan en que la cultura de aseguramiento en el Perú es baja y por eso deben optimizarse los procesos actuales para poder encontrar las causas de los reclamos y eliminarlas.</w:t>
      </w:r>
    </w:p>
    <w:p w14:paraId="60D443D0" w14:textId="77777777" w:rsidR="006746CC" w:rsidRPr="0039004D" w:rsidRDefault="006746CC" w:rsidP="00FD2A04">
      <w:pPr>
        <w:pStyle w:val="Cita"/>
        <w:spacing w:line="360" w:lineRule="auto"/>
        <w:rPr>
          <w:rFonts w:cs="Times New Roman"/>
        </w:rPr>
      </w:pPr>
      <w:r w:rsidRPr="0039004D">
        <w:rPr>
          <w:rFonts w:cs="Times New Roman"/>
        </w:rPr>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4A3A7919" w14:textId="77777777" w:rsidR="00BE774A" w:rsidRPr="0039004D" w:rsidRDefault="00BE774A" w:rsidP="00FD2A04">
      <w:pPr>
        <w:spacing w:line="360" w:lineRule="auto"/>
        <w:rPr>
          <w:rFonts w:cs="Times New Roman"/>
        </w:rPr>
      </w:pPr>
    </w:p>
    <w:p w14:paraId="40449B8F" w14:textId="77777777" w:rsidR="006746CC" w:rsidRPr="0039004D" w:rsidRDefault="00BE774A" w:rsidP="00FD2A04">
      <w:pPr>
        <w:pStyle w:val="Cita"/>
        <w:spacing w:line="360" w:lineRule="auto"/>
        <w:rPr>
          <w:rFonts w:cs="Times New Roman"/>
          <w:b/>
        </w:rPr>
      </w:pPr>
      <w:r w:rsidRPr="0039004D">
        <w:rPr>
          <w:rFonts w:cs="Times New Roman"/>
        </w:rPr>
        <w:lastRenderedPageBreak/>
        <w:t>“…considerando que la cultura de aseguramiento en el Perú es baja pero la cultura de reclamos también, entonces digamos no necesariamente una IPRESS que no tenga reclamos es una IPRESS que te atienda bien. Es simplemente una IPRESS donde la gente no se queja, entonces si una IPRESS tiene muchos reclamos si tu puedes decir que es mala, pero si una IPRESS no tiene reclamos no puedes decir que sea buena.”</w:t>
      </w:r>
    </w:p>
    <w:p w14:paraId="231090DF" w14:textId="77777777" w:rsidR="006746CC" w:rsidRPr="0039004D" w:rsidRDefault="006746CC" w:rsidP="00FD2A04">
      <w:pPr>
        <w:spacing w:line="360" w:lineRule="auto"/>
        <w:jc w:val="both"/>
        <w:rPr>
          <w:rFonts w:cs="Times New Roman"/>
        </w:rPr>
      </w:pPr>
      <w:r w:rsidRPr="0039004D">
        <w:rPr>
          <w:rFonts w:cs="Times New Roman"/>
        </w:rPr>
        <w:t xml:space="preserve">Finalmente, consideraron como lo más importante al tomar conciencia de que los reclamos tienen un potencial beneficioso y que pueden permitir ver el nivel de calidad ofrecido y creen que mediante esta herramienta se podría llegar a mejorar la imagen que tienen los reclamos actualmente. A su vez, consideraron que esta herramienta debería ser validada en diversos niveles de IPRESS para poder solucionar posibles errores y ver que se adapte a su realidad de cómo se atienden los reclamos en todos los niveles y con el objetivo de mejorar el rol de los reclamos. Por </w:t>
      </w:r>
      <w:r w:rsidR="00BF206F" w:rsidRPr="0039004D">
        <w:rPr>
          <w:rFonts w:cs="Times New Roman"/>
        </w:rPr>
        <w:t>último,</w:t>
      </w:r>
      <w:r w:rsidRPr="0039004D">
        <w:rPr>
          <w:rFonts w:cs="Times New Roman"/>
        </w:rPr>
        <w:t xml:space="preserve"> enfatizaron que el personal tiene que tener mejor capacidad resolutiva y debe ser constantemente capacitado y monitoreado para poder tener información verídica y la herramienta sea utilizada en su todo potencial.</w:t>
      </w:r>
    </w:p>
    <w:p w14:paraId="4D927F45" w14:textId="77777777" w:rsidR="006746CC" w:rsidRPr="0039004D" w:rsidRDefault="00BE774A" w:rsidP="00FD2A04">
      <w:pPr>
        <w:pStyle w:val="Cita"/>
        <w:spacing w:line="360" w:lineRule="auto"/>
        <w:rPr>
          <w:rFonts w:cs="Times New Roman"/>
        </w:rPr>
      </w:pPr>
      <w:r w:rsidRPr="0039004D">
        <w:rPr>
          <w:rFonts w:cs="Times New Roman"/>
        </w:rPr>
        <w:t xml:space="preserve">“Pero la relevancia para mi está en la atención de estos reclamos, como atiendo, lo atiendo de forma oportuna? si lo atiendo de forma oportuna y con calidad además que satisfaga al usuario, entonces yo creo que esa parte es la parte sustancial, yo puedo poner muchos canales, muchos canales de reclamos pero que pasaría si yo tengo un excelente canal pero no tengo una capacidad resolutiva para estos reclamos, sería incongruente, entonces para mí es muy importante la resolución, </w:t>
      </w:r>
      <w:r w:rsidR="00FC4E53" w:rsidRPr="0039004D">
        <w:rPr>
          <w:rFonts w:cs="Times New Roman"/>
        </w:rPr>
        <w:t xml:space="preserve">o </w:t>
      </w:r>
      <w:r w:rsidRPr="0039004D">
        <w:rPr>
          <w:rFonts w:cs="Times New Roman"/>
        </w:rPr>
        <w:t>sea la solución de los reclamos.”</w:t>
      </w:r>
    </w:p>
    <w:p w14:paraId="0829661E" w14:textId="77777777" w:rsidR="006746CC" w:rsidRPr="0039004D" w:rsidRDefault="006746CC" w:rsidP="0015683A">
      <w:pPr>
        <w:spacing w:line="360" w:lineRule="auto"/>
        <w:rPr>
          <w:rFonts w:cs="Times New Roman"/>
          <w:u w:val="single"/>
          <w:lang w:val="es-ES"/>
        </w:rPr>
      </w:pPr>
      <w:r w:rsidRPr="0039004D">
        <w:rPr>
          <w:rFonts w:cs="Times New Roman"/>
          <w:u w:val="single"/>
          <w:lang w:val="es-ES"/>
        </w:rPr>
        <w:t>Directores de IPRESS</w:t>
      </w:r>
    </w:p>
    <w:p w14:paraId="373F3D87" w14:textId="77777777" w:rsidR="00CF177C" w:rsidRPr="0039004D" w:rsidRDefault="00CF177C" w:rsidP="0015683A">
      <w:pPr>
        <w:spacing w:line="360" w:lineRule="auto"/>
        <w:rPr>
          <w:rFonts w:cs="Times New Roman"/>
          <w:u w:val="single"/>
          <w:lang w:val="es-ES"/>
        </w:rPr>
      </w:pPr>
    </w:p>
    <w:p w14:paraId="10283977" w14:textId="77777777" w:rsidR="000C417A" w:rsidRPr="0039004D" w:rsidRDefault="00FC4E53" w:rsidP="00172F6D">
      <w:pPr>
        <w:spacing w:line="360" w:lineRule="auto"/>
        <w:jc w:val="both"/>
        <w:rPr>
          <w:rFonts w:cs="Times New Roman"/>
        </w:rPr>
      </w:pPr>
      <w:r w:rsidRPr="0039004D">
        <w:rPr>
          <w:rFonts w:cs="Times New Roman"/>
        </w:rPr>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ven los reclamos como un reto. Los gestores consideran que actualmente los reclamos son vistos como si tuvieran un rol negativo ante la IPRESS, ya que son vistos por los prestadores de salud como una interferencia en la </w:t>
      </w:r>
      <w:r w:rsidRPr="0039004D">
        <w:rPr>
          <w:rFonts w:cs="Times New Roman"/>
        </w:rPr>
        <w:lastRenderedPageBreak/>
        <w:t xml:space="preserve">atención y no como una oportunidad de mejora que ayuda a mejorar la atención brindada, así como existe un poco de miedo ante los reclamos ya que son vistos con carácter punitivo y por ello es que los prestadores en salud prefieren ocultar estos reclamos. Sobre el procedimiento que se debe realizar para presentar un reclamo comentaron que tienen tanto las Plataforma de Atención al Usuario y el Totem como el Libro de Reclamaciones que usualmente se encuentra gestionado por la Oficina de Calidad. </w:t>
      </w:r>
    </w:p>
    <w:p w14:paraId="72314067" w14:textId="77777777" w:rsidR="00FC4E53" w:rsidRPr="0039004D" w:rsidRDefault="00341389" w:rsidP="00172F6D">
      <w:pPr>
        <w:pStyle w:val="Cita"/>
        <w:spacing w:line="360" w:lineRule="auto"/>
        <w:rPr>
          <w:rFonts w:cs="Times New Roman"/>
        </w:rPr>
      </w:pPr>
      <w:r w:rsidRPr="0039004D">
        <w:t>“No,</w:t>
      </w:r>
      <w:r w:rsidR="000C417A" w:rsidRPr="0039004D">
        <w:t xml:space="preserve"> la queja es un reto para poder nosotros mejorar porque si yo no recibo quejas yo puedo decir 'o todo </w:t>
      </w:r>
      <w:r w:rsidRPr="0039004D">
        <w:t>está</w:t>
      </w:r>
      <w:r w:rsidR="000C417A" w:rsidRPr="0039004D">
        <w:t xml:space="preserve"> bien o realmente la gente es indiferente' y yo creo que la gente se queje para poder hacer las cosas mejores cada vez.</w:t>
      </w:r>
      <w:r w:rsidRPr="0039004D">
        <w:t xml:space="preserve"> Sí</w:t>
      </w:r>
      <w:r w:rsidR="000C417A" w:rsidRPr="0039004D">
        <w:t xml:space="preserve">, a </w:t>
      </w:r>
      <w:r w:rsidRPr="0039004D">
        <w:t>mí</w:t>
      </w:r>
      <w:r w:rsidR="000C417A" w:rsidRPr="0039004D">
        <w:t xml:space="preserve"> no me fastidian las quejas, yo les agradezco cuando se quejan, 'muchas gracias' les digo porque realmente si, porque eso me va a permitir tener, poder ingeniarme otra cosa para poder ver que eso se haga de la mejor manera, yo creo que siempre van a haber quejas porque siempre el ser humano va a lograr buscar lo mejor </w:t>
      </w:r>
      <w:r w:rsidRPr="0039004D">
        <w:t>¿</w:t>
      </w:r>
      <w:r w:rsidR="000C417A" w:rsidRPr="0039004D">
        <w:t>no es cierto?</w:t>
      </w:r>
      <w:r w:rsidRPr="0039004D">
        <w:t>”</w:t>
      </w:r>
    </w:p>
    <w:p w14:paraId="668095C5" w14:textId="77777777" w:rsidR="00FC4E53" w:rsidRPr="0039004D" w:rsidRDefault="00FC4E53" w:rsidP="00172F6D">
      <w:pPr>
        <w:spacing w:line="360" w:lineRule="auto"/>
        <w:jc w:val="both"/>
        <w:rPr>
          <w:rFonts w:cs="Times New Roman"/>
        </w:rPr>
      </w:pPr>
      <w:r w:rsidRPr="0039004D">
        <w:rPr>
          <w:rFonts w:cs="Times New Roman"/>
        </w:rPr>
        <w:t>Sobre el manejo actual que tienen los reclamos dentro de las IPRESS, algunos gestores contaron que reciben reclamos por medio del Totem de SUSALUD y que realizan estadísticas de manera manual para poder generar reportes, una vez que se tienen esos reportes se acercan a los jefes correspondientes para poder encontrar cómo mejorar esa área específica a un nivel general. También contaron que el sistema Totem envía correos electrónicos a personas designadas con los últimos reclamos presentados para que puedan derivarlos a las personas correspondientes que les pueden dar solución. Identificaron que en la resolución de reclamos dentro de una IPRESS se delega mucho hacia otras personas de nivel inferior o superior para la resolución de los mismos. Explicaron cómo es que actualmente la mayoría de reclamos ingresa por las Plataformas de Atención al Usuario (PAUS) y que luego de tener una comunicación directa entre el ciudadano reclamante y el personal de la PAUS se puede identificar cuál ha sido el problema presentado; posteriormente se realiza una verificación manual para poder resolver si este reclamo necesita acceso a la historia clínica del paciente afectado. Sugieren que cambiarían cómo se manejan los reclamos actualmente, debiendo realizarse periódicamente reuniones de gestión, en las que se revisen estos reclamos para poder identificar diversos problemas que presenta la población para que sean resueltos de la mejor manera y que no se resuelva solo de forma personal ante el reclamante.</w:t>
      </w:r>
    </w:p>
    <w:p w14:paraId="6DFE8533" w14:textId="77777777" w:rsidR="00FC4E53" w:rsidRPr="0039004D" w:rsidRDefault="000C417A" w:rsidP="00172F6D">
      <w:pPr>
        <w:pStyle w:val="Cita"/>
        <w:spacing w:line="360" w:lineRule="auto"/>
        <w:rPr>
          <w:rFonts w:cs="Times New Roman"/>
        </w:rPr>
      </w:pPr>
      <w:r w:rsidRPr="0039004D">
        <w:lastRenderedPageBreak/>
        <w: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t>
      </w:r>
    </w:p>
    <w:p w14:paraId="5848DF2D" w14:textId="77777777" w:rsidR="00FC4E53" w:rsidRPr="0039004D" w:rsidRDefault="00FC4E53" w:rsidP="00172F6D">
      <w:pPr>
        <w:spacing w:line="360" w:lineRule="auto"/>
        <w:jc w:val="both"/>
        <w:rPr>
          <w:rFonts w:cs="Times New Roman"/>
        </w:rPr>
      </w:pPr>
      <w:r w:rsidRPr="0039004D">
        <w:rPr>
          <w:rFonts w:cs="Times New Roman"/>
        </w:rPr>
        <w:t>Igualmente mencionaron que para solucionar los reclamos existen muchos impedimentos como por ejemplo, que no hay una retroalimentación de parte de SUSALUD de los reclamos presentados a pesar de que utilicen el sistema Totem brindado por la misma SUSALUD, identificaron que es necesario que exista un sistema compartido que sea de ambas vías ya que consideran un poco injusto que solo el ciudadano pueda reclamar sobre prestadores de salud y sienten que los desampara en caso de agresiones hacia el personal de la IPRESS. Adicionalmente, identificaron diversos problemas de distintas índoles para poder resolver reclamos dentro del sector, desde problemas políticos, como falta de presupuesto y corrupción, hasta problemas de comunicación dentro del mismo personal de salud.</w:t>
      </w:r>
    </w:p>
    <w:p w14:paraId="7EA69FAE" w14:textId="77777777" w:rsidR="00FC4E53" w:rsidRPr="0039004D" w:rsidRDefault="00FC4E53" w:rsidP="00172F6D">
      <w:pPr>
        <w:pStyle w:val="Cita"/>
        <w:spacing w:line="360" w:lineRule="auto"/>
        <w:rPr>
          <w:rFonts w:cs="Times New Roman"/>
        </w:rPr>
      </w:pPr>
      <w:r w:rsidRPr="0039004D">
        <w:t>“nos causa mucha incomodidad es que el flujo es a un solo lado, o sea el paciente puede quejarse de que el medico lo agredió, pero si el paciente agredió al médico, el medico no puede quejarse, no tiene a donde lo único que le queda es ir a la comisaría, entonces el usuario tiene esa facilidad, porque el médico como un usuario no le podrían dar esa facilidad?”</w:t>
      </w:r>
    </w:p>
    <w:p w14:paraId="5948CA59" w14:textId="77777777" w:rsidR="00FC4E53" w:rsidRPr="0039004D" w:rsidRDefault="00FC4E53" w:rsidP="00172F6D">
      <w:pPr>
        <w:spacing w:line="360" w:lineRule="auto"/>
        <w:jc w:val="both"/>
        <w:rPr>
          <w:rFonts w:cs="Times New Roman"/>
        </w:rPr>
      </w:pPr>
      <w:r w:rsidRPr="0039004D">
        <w:rPr>
          <w:rFonts w:cs="Times New Roman"/>
        </w:rPr>
        <w:t xml:space="preserve">Los gestores comentaron mucho sus experiencias laborales y cómo ellas son la base de las características que mencionan para la herramienta informática propuesta. Dentro de estas experiencias laborales comentaron sobre la gran confianza que existe hacia niveles inferiores y superiores para resolver un reclamo, que termina siendo negativa ya que se retrasa la resolución del mismo. Comentaron que ellos intentan hacer un seguimiento de los reclamos recibidos pero muchas veces no cuentan con los medios ya que no tienen cómo acceder a estadísticas de forma rápida y SUSALUD no envía esta información en tiempo real como para dar la solución en el instante. Contaron que existen muchos problemas sobre todo con historias clínicas, demoras en la atención, falta de medicamentos e insumos y aseguramiento; pero como tienen dificultades para plasmar </w:t>
      </w:r>
      <w:r w:rsidRPr="0039004D">
        <w:rPr>
          <w:rFonts w:cs="Times New Roman"/>
        </w:rPr>
        <w:lastRenderedPageBreak/>
        <w:t>todo eso en estadísticas en tiempo real, la información con la que suelen tomar decisiones para mejorar servicios se encuentra normalmente desactualizada. Ellos consideran que la población debería participar activamente en la gestión de la IPRESS y que por eso toda la información de reclamos debería ser de acceso público.</w:t>
      </w:r>
    </w:p>
    <w:p w14:paraId="5887A726" w14:textId="77777777" w:rsidR="00FC4E53" w:rsidRPr="0039004D" w:rsidRDefault="00FC4E53" w:rsidP="00172F6D">
      <w:pPr>
        <w:spacing w:line="360" w:lineRule="auto"/>
        <w:jc w:val="both"/>
        <w:rPr>
          <w:rFonts w:cs="Times New Roman"/>
        </w:rPr>
      </w:pPr>
    </w:p>
    <w:p w14:paraId="67244F71" w14:textId="77777777" w:rsidR="000C417A" w:rsidRPr="0039004D" w:rsidRDefault="00FC4E53" w:rsidP="00172F6D">
      <w:pPr>
        <w:spacing w:line="360" w:lineRule="auto"/>
        <w:jc w:val="both"/>
        <w:rPr>
          <w:rFonts w:cs="Times New Roman"/>
          <w:lang w:val="es-ES"/>
        </w:rPr>
      </w:pPr>
      <w:r w:rsidRPr="0039004D">
        <w:rPr>
          <w:rFonts w:cs="Times New Roman"/>
          <w:lang w:val="es-ES"/>
        </w:rPr>
        <w:t>Sobre la herramienta informática propuesta, los gestores consideran que sí serviría y que les permitiría conocer el día a día de la institución, además que facilitaría la rápida resolución de los reclamos para que ellos no se repitan. Para lograr esto, ellos quisieran poder ver fácilmente los reclamos que se presentan más frecuentes, la fecha máxima que tienen para dar una respuesta y sobre cuál es el servicio que está presentando más problemas. Además, consideran que de todas maneras compartirían esta herramienta, especialmente para hacer reuniones con sus respectivos comités.</w:t>
      </w:r>
    </w:p>
    <w:p w14:paraId="77089ECE" w14:textId="77777777" w:rsidR="00341389" w:rsidRPr="0039004D" w:rsidRDefault="000C417A" w:rsidP="00172F6D">
      <w:pPr>
        <w:pStyle w:val="Cita"/>
        <w:spacing w:line="360" w:lineRule="auto"/>
      </w:pPr>
      <w:r w:rsidRPr="0039004D">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20C12F3D" w14:textId="77777777" w:rsidR="00341389" w:rsidRPr="0039004D" w:rsidRDefault="00341389" w:rsidP="00172F6D">
      <w:pPr>
        <w:spacing w:line="360" w:lineRule="auto"/>
      </w:pPr>
    </w:p>
    <w:p w14:paraId="2E3DE7F1" w14:textId="77777777" w:rsidR="00FC4E53" w:rsidRPr="0039004D" w:rsidRDefault="00341389" w:rsidP="00172F6D">
      <w:pPr>
        <w:pStyle w:val="Cita"/>
        <w:spacing w:line="360" w:lineRule="auto"/>
      </w:pPr>
      <w:r w:rsidRPr="0039004D">
        <w:t>“Y falta la retroalimentación de SUSALUD, debería ser un sistema compartido, de acceso compartido, porque SUSALUD podría mandar toda eso a fin de mes, pero ya de que me sirve esa información tan tardíamente, entonces si es inmediatamente seria mucho más rápido, es que ahí hay los extremos si solamente se queda a nivel local</w:t>
      </w:r>
      <w:r w:rsidR="00172F6D" w:rsidRPr="0039004D">
        <w:t xml:space="preserve"> comienzan los contubernios</w:t>
      </w:r>
      <w:r w:rsidRPr="0039004D">
        <w:t>, el apañe y no pasa nada. Si se va solamente allá, de repente hay un buen jefe que quiere hacer cambios, pero no se entera, entonces compartir esas quejas sería bueno en tiempo real.”</w:t>
      </w:r>
      <w:r w:rsidR="00172F6D" w:rsidRPr="0039004D">
        <w:rPr>
          <w:rFonts w:cs="Times New Roman"/>
          <w:lang w:val="es-ES"/>
        </w:rPr>
        <w:tab/>
      </w:r>
    </w:p>
    <w:p w14:paraId="17F7C58C" w14:textId="77777777" w:rsidR="00FC4E53" w:rsidRPr="0039004D" w:rsidRDefault="00FC4E53" w:rsidP="00172F6D">
      <w:pPr>
        <w:spacing w:line="360" w:lineRule="auto"/>
        <w:jc w:val="both"/>
        <w:rPr>
          <w:rFonts w:cs="Times New Roman"/>
          <w:lang w:val="es-ES"/>
        </w:rPr>
      </w:pPr>
      <w:r w:rsidRPr="0039004D">
        <w:rPr>
          <w:rFonts w:cs="Times New Roman"/>
          <w:lang w:val="es-ES"/>
        </w:rPr>
        <w:t xml:space="preserve">Ellos vieron como características importantes que esta herramienta deba ser accesible mediante dispositivos móviles y que sea accesible para todos. Ellos consideran que educar a los ciudadanos es sumamente importante para que puedan conocer los servicios de salud brindados y cómo es que se brinda este servicio, y </w:t>
      </w:r>
      <w:r w:rsidR="000C417A" w:rsidRPr="0039004D">
        <w:rPr>
          <w:rFonts w:cs="Times New Roman"/>
          <w:lang w:val="es-ES"/>
        </w:rPr>
        <w:t>que,</w:t>
      </w:r>
      <w:r w:rsidRPr="0039004D">
        <w:rPr>
          <w:rFonts w:cs="Times New Roman"/>
          <w:lang w:val="es-ES"/>
        </w:rPr>
        <w:t xml:space="preserve"> si esto se consigue, la cantidad de reclamos va a disminuir. Consideraron que esta herramienta serviría para que ellos puedan saber qué cosa es lo que está pasando dentro de la IPRESS y cuáles son los </w:t>
      </w:r>
      <w:r w:rsidRPr="0039004D">
        <w:rPr>
          <w:rFonts w:cs="Times New Roman"/>
          <w:lang w:val="es-ES"/>
        </w:rPr>
        <w:lastRenderedPageBreak/>
        <w:t xml:space="preserve">problemas que están presentándose en tiempo real, para lo cual les parece importante poder ver reportes con información concisa sobre los problemas presentados en IPRESS. Adicionalmente, dijeron que estos reclamos podrían ser colocados de forma anónima incluso y que, a pesar de que es importante la informatización de los reclamos, es importante contar con un formato físico que pueda llegar a las zonas donde la conectividad sea limitada o nula. </w:t>
      </w:r>
    </w:p>
    <w:p w14:paraId="176239CB" w14:textId="77777777" w:rsidR="00FC4E53" w:rsidRPr="0039004D" w:rsidRDefault="00341389" w:rsidP="00172F6D">
      <w:pPr>
        <w:pStyle w:val="Cita"/>
        <w:spacing w:line="360" w:lineRule="auto"/>
        <w:rPr>
          <w:rFonts w:cs="Times New Roman"/>
          <w:lang w:val="es-ES"/>
        </w:rPr>
      </w:pPr>
      <w:r w:rsidRPr="0039004D">
        <w: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2E4FE17C" w14:textId="77777777" w:rsidR="000C417A" w:rsidRPr="0039004D" w:rsidRDefault="00FC4E53" w:rsidP="00172F6D">
      <w:pPr>
        <w:spacing w:line="360" w:lineRule="auto"/>
        <w:jc w:val="both"/>
        <w:rPr>
          <w:rFonts w:cs="Times New Roman"/>
          <w:lang w:val="es-ES"/>
        </w:rPr>
      </w:pPr>
      <w:r w:rsidRPr="0039004D">
        <w:rPr>
          <w:rFonts w:cs="Times New Roman"/>
          <w:lang w:val="es-ES"/>
        </w:rPr>
        <w:t xml:space="preserve">Los gestores indicaron que necesita identificar en qué parte del proceso de atención están fallando para poder verificar y dar una solución al problema de manera general y afirmaron que necesitan un sistema de información que sea útil, sincero y oportuno, que les permita conocer lo que pasa en la IPRESS. Les interesa mucho saber la cantidad de quejas que reciben tanto de atención como de procesos administrativos, los servicios sobre los cuales los ciudadanos reclaman más y las recomendaciones que puedan tener los ciudadanos sobre cómo mejorar el servicio. Consideran que esta información es necesaria para poder tomar decisiones y para eso necesitan un sistema automatizado que les dé estadísticas automáticas sobre los problemas que puedan presentarse dentro de la IPRESS; ellos creen que esta información debería ser revisada al menos por dos personas de la institución y que desearían agruparla por tipos de quejas para poder tener información que les permita implementar mejoras dentro de la institución. Consideran que esta información es de acceso público y que debería existir un consolidado de reclamos ya resueltos con su debida solución para poder tomarlo de referencia para siguientes casos. También mencionaron en diferentes formas, que existen muchos ciudadanos que presentan reclamos de cosas que no corresponden a la institución, ya que aprovechan que tiene un lugar donde presentar un reclamo y es por ello que desearían poder tener un filtro sobre qué tipo de reclamos admitir y cuáles no. También mencionaron que existen ciudadanos que por más que se les resuelva el reclamo presentado, como no ha sido solucionado de la manera que ellos deseaban siguen </w:t>
      </w:r>
      <w:r w:rsidRPr="0039004D">
        <w:rPr>
          <w:rFonts w:cs="Times New Roman"/>
          <w:lang w:val="es-ES"/>
        </w:rPr>
        <w:lastRenderedPageBreak/>
        <w:t>realizando reclamos por lo mismo, sobre este tema sugirieron que un filtro de ciudadanos quejosos regulares pueda ser implementado para poder identificar de manera oportuna a estas personas. Ellos consideran que la mejor forma de solucionar esto es educando a la población sobre qué son los reclamos y cómo ellos van a ser tratados.  Otra de las principales atribuciones de la gran cantidad de reclamos fue identificada como el gran problema de comunicación que existe entre la IPRESS y el ciudadano que utiliza los servicios de salud y que es por ellos que los gestores desean conocer las sugerencias de los ciudadanos.</w:t>
      </w:r>
    </w:p>
    <w:p w14:paraId="498A297D" w14:textId="77777777" w:rsidR="00FC4E53" w:rsidRPr="0039004D" w:rsidRDefault="000C417A" w:rsidP="00172F6D">
      <w:pPr>
        <w:pStyle w:val="Cita"/>
        <w:spacing w:line="360" w:lineRule="auto"/>
        <w:rPr>
          <w:rFonts w:cs="Times New Roman"/>
          <w:lang w:val="es-ES"/>
        </w:rPr>
      </w:pPr>
      <w:r w:rsidRPr="0039004D">
        <w:t xml:space="preserve">“El problema en el sector salud en el Perú es información y falta de comunicación, yo hago algo y hablo con </w:t>
      </w:r>
      <w:r w:rsidR="00172F6D" w:rsidRPr="0039004D">
        <w:t>alguien,</w:t>
      </w:r>
      <w:r w:rsidRPr="0039004D">
        <w:t xml:space="preserve"> pero el resto nunca se entera, y eso yo lo veo porque a veces yo hago e imparto algunas cosas a mis jefes de </w:t>
      </w:r>
      <w:r w:rsidR="00172F6D" w:rsidRPr="0039004D">
        <w:t>departamento,</w:t>
      </w:r>
      <w:r w:rsidRPr="0039004D">
        <w:t xml:space="preserve"> pero veo que no baja la información. Entonces, cuando hablo con alguien dice '</w:t>
      </w:r>
      <w:r w:rsidR="00172F6D" w:rsidRPr="0039004D">
        <w:t>¿Qué? ¿E</w:t>
      </w:r>
      <w:r w:rsidRPr="0039004D">
        <w:t xml:space="preserve">so </w:t>
      </w:r>
      <w:r w:rsidR="00172F6D" w:rsidRPr="0039004D">
        <w:t>estás</w:t>
      </w:r>
      <w:r w:rsidRPr="0039004D">
        <w:t xml:space="preserve"> haciendo?' entonces el problema de comunicación creo que es en todo el sector, que debemos mejorarlo sí, de repente con la informatización va a ser más fácil la comunicación.”</w:t>
      </w:r>
    </w:p>
    <w:p w14:paraId="54667946" w14:textId="77777777" w:rsidR="00FC4E53" w:rsidRPr="0039004D" w:rsidRDefault="00FC4E53" w:rsidP="00172F6D">
      <w:pPr>
        <w:spacing w:line="360" w:lineRule="auto"/>
        <w:jc w:val="both"/>
        <w:rPr>
          <w:rFonts w:cs="Times New Roman"/>
        </w:rPr>
      </w:pPr>
      <w:r w:rsidRPr="0039004D">
        <w:rPr>
          <w:rFonts w:cs="Times New Roman"/>
        </w:rPr>
        <w:t>Finalmente, los gestores resaltaron que la herramienta informática planteada podría ser de una gran ayuda para manejar la información contenida dentro de los reclamos.</w:t>
      </w:r>
    </w:p>
    <w:p w14:paraId="7A475C9A" w14:textId="77777777" w:rsidR="00FC4E53" w:rsidRPr="0039004D" w:rsidRDefault="00FC4E53" w:rsidP="00FC4E53">
      <w:pPr>
        <w:rPr>
          <w:rFonts w:cs="Consolas"/>
          <w:sz w:val="22"/>
          <w:szCs w:val="22"/>
        </w:rPr>
      </w:pPr>
    </w:p>
    <w:p w14:paraId="1EB8688C" w14:textId="77777777" w:rsidR="00172F6D" w:rsidRPr="0039004D" w:rsidRDefault="006746CC" w:rsidP="0015683A">
      <w:pPr>
        <w:spacing w:line="360" w:lineRule="auto"/>
        <w:rPr>
          <w:rFonts w:cs="Times New Roman"/>
          <w:u w:val="single"/>
          <w:lang w:val="es-ES"/>
        </w:rPr>
      </w:pPr>
      <w:r w:rsidRPr="0039004D">
        <w:rPr>
          <w:rFonts w:cs="Times New Roman"/>
          <w:u w:val="single"/>
          <w:lang w:val="es-ES"/>
        </w:rPr>
        <w:t>Ciudadanos</w:t>
      </w:r>
    </w:p>
    <w:p w14:paraId="238F8C37" w14:textId="77777777" w:rsidR="00E77F1B" w:rsidRPr="0039004D" w:rsidRDefault="00E77F1B" w:rsidP="0015683A">
      <w:pPr>
        <w:spacing w:line="360" w:lineRule="auto"/>
        <w:rPr>
          <w:rFonts w:cs="Times New Roman"/>
          <w:u w:val="single"/>
          <w:lang w:val="es-ES"/>
        </w:rPr>
      </w:pPr>
    </w:p>
    <w:p w14:paraId="5502ED26" w14:textId="77777777" w:rsidR="00E77F1B" w:rsidRPr="0039004D" w:rsidRDefault="00E77F1B" w:rsidP="00703434">
      <w:pPr>
        <w:spacing w:line="360" w:lineRule="auto"/>
        <w:jc w:val="both"/>
        <w:rPr>
          <w:rFonts w:cs="Times New Roman"/>
        </w:rPr>
      </w:pPr>
      <w:r w:rsidRPr="0039004D">
        <w:rPr>
          <w:rFonts w:cs="Times New Roman"/>
        </w:rPr>
        <w:t xml:space="preserve">Sobre el tema de la definición de los reclamos, los ciudadanos lo definieron de distintas maneras, algunos como la forma de expresión de una incomodidad por algún producto o servicio, una insatisfacción, inconformidad, una forma de mostrar las dificultades del ciudadano, una forma de levantar la voz sobre algún producto o servicio que no cumplió con las expectativas, y que utilizan los reclamos como una forma de pedir que se les dé una buena atención. </w:t>
      </w:r>
    </w:p>
    <w:p w14:paraId="6C50BC78" w14:textId="77777777" w:rsidR="00E77F1B" w:rsidRPr="0039004D" w:rsidRDefault="00E77F1B" w:rsidP="00703434">
      <w:pPr>
        <w:spacing w:line="360" w:lineRule="auto"/>
        <w:jc w:val="both"/>
        <w:rPr>
          <w:rFonts w:cs="Times New Roman"/>
        </w:rPr>
      </w:pPr>
    </w:p>
    <w:p w14:paraId="705B367C" w14:textId="77777777" w:rsidR="00E77F1B" w:rsidRPr="0039004D" w:rsidRDefault="00E77F1B" w:rsidP="00703434">
      <w:pPr>
        <w:spacing w:line="360" w:lineRule="auto"/>
        <w:jc w:val="both"/>
        <w:rPr>
          <w:rFonts w:cs="Times New Roman"/>
        </w:rPr>
      </w:pPr>
      <w:r w:rsidRPr="0039004D">
        <w:rPr>
          <w:rFonts w:cs="Times New Roman"/>
        </w:rPr>
        <w:t>En la importancia de los reclamos argumentaron de que son importantes ya que es la forma en que la entidad se puede enterar de las fallas que tienen y que ayudan a brindar un mejor servicio ya que si las entidades conocen las dificultades que están pasando sus usuarios, van a poder mejorar y cumplir las expectativas que del servicio que prestan.</w:t>
      </w:r>
    </w:p>
    <w:p w14:paraId="76462CA7" w14:textId="77777777" w:rsidR="00954D43" w:rsidRPr="0039004D" w:rsidRDefault="00954D43" w:rsidP="00703434">
      <w:pPr>
        <w:pStyle w:val="Cita"/>
        <w:spacing w:line="360" w:lineRule="auto"/>
        <w:rPr>
          <w:rFonts w:cs="Times New Roman"/>
        </w:rPr>
      </w:pPr>
      <w:r w:rsidRPr="0039004D">
        <w:lastRenderedPageBreak/>
        <w: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p>
    <w:p w14:paraId="7D2BFB60" w14:textId="77777777" w:rsidR="00E77F1B" w:rsidRPr="0039004D" w:rsidRDefault="00E77F1B" w:rsidP="00703434">
      <w:pPr>
        <w:spacing w:line="360" w:lineRule="auto"/>
        <w:jc w:val="both"/>
        <w:rPr>
          <w:rFonts w:cs="Times New Roman"/>
        </w:rPr>
      </w:pPr>
    </w:p>
    <w:p w14:paraId="1B5783B2" w14:textId="77777777" w:rsidR="00E77F1B" w:rsidRPr="0039004D" w:rsidRDefault="00E77F1B" w:rsidP="00703434">
      <w:pPr>
        <w:spacing w:line="360" w:lineRule="auto"/>
        <w:jc w:val="both"/>
        <w:rPr>
          <w:rFonts w:cs="Times New Roman"/>
        </w:rPr>
      </w:pPr>
      <w:r w:rsidRPr="0039004D">
        <w:rPr>
          <w:rFonts w:cs="Times New Roman"/>
        </w:rPr>
        <w:t>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conocían dónde podían pedirlo, y otro argumentó que, en caso de presentarse algún problema con su atención, escribiría de frente en redes sociales. Otros decían que presentaría su reclamo directamente a la enfermera o médico tratante o preguntaría a personal uniformado dentro del mismo centro de salud.</w:t>
      </w:r>
    </w:p>
    <w:p w14:paraId="0763F3D9" w14:textId="77777777" w:rsidR="00E77F1B" w:rsidRPr="0039004D" w:rsidRDefault="00E77F1B" w:rsidP="00703434">
      <w:pPr>
        <w:spacing w:line="360" w:lineRule="auto"/>
        <w:jc w:val="both"/>
        <w:rPr>
          <w:rFonts w:cs="Times New Roman"/>
        </w:rPr>
      </w:pPr>
    </w:p>
    <w:p w14:paraId="208E7771" w14:textId="77777777" w:rsidR="00E77F1B" w:rsidRPr="0039004D" w:rsidRDefault="00E77F1B" w:rsidP="00703434">
      <w:pPr>
        <w:spacing w:line="360" w:lineRule="auto"/>
        <w:jc w:val="both"/>
        <w:rPr>
          <w:rFonts w:cs="Times New Roman"/>
        </w:rPr>
      </w:pPr>
      <w:r w:rsidRPr="0039004D">
        <w:rPr>
          <w:rFonts w:cs="Times New Roman"/>
        </w:rPr>
        <w:t xml:space="preserve">Los ciudadanos expresaron que los reclamos tienen varios impedimentos, siendo el principal el largo plazo que tienen para ser resueltos, seguido por la alta burocracia que existe para que un reclamo sea resuelto, ya qu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1488F8F4" w14:textId="77777777" w:rsidR="00E77F1B" w:rsidRPr="0039004D" w:rsidRDefault="0015501B" w:rsidP="00703434">
      <w:pPr>
        <w:pStyle w:val="Cita"/>
        <w:spacing w:line="360" w:lineRule="auto"/>
      </w:pPr>
      <w:r w:rsidRPr="0039004D">
        <w:t xml:space="preserve">“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w:t>
      </w:r>
      <w:r w:rsidRPr="0039004D">
        <w:lastRenderedPageBreak/>
        <w:t>automáticas pero que lo mande porque si lo excede y sabe quién lo va a resolver, pues que lo mande directo para que tendría que pasar 10 pasos, o sea para que le pagamos a 10 personas para que digan 'ahh sí, yo no lo puedo resolver, siguiente', no tiene sentido.”</w:t>
      </w:r>
    </w:p>
    <w:p w14:paraId="65C36661" w14:textId="77777777" w:rsidR="0033734E" w:rsidRPr="0039004D" w:rsidRDefault="0033734E" w:rsidP="00703434">
      <w:pPr>
        <w:spacing w:line="360" w:lineRule="auto"/>
      </w:pPr>
    </w:p>
    <w:p w14:paraId="143B8ADB" w14:textId="77777777" w:rsidR="00E77F1B" w:rsidRPr="0039004D" w:rsidRDefault="00E77F1B" w:rsidP="00703434">
      <w:pPr>
        <w:spacing w:line="360" w:lineRule="auto"/>
        <w:jc w:val="both"/>
        <w:rPr>
          <w:rFonts w:cs="Times New Roman"/>
        </w:rPr>
      </w:pPr>
      <w:r w:rsidRPr="0039004D">
        <w:rPr>
          <w:rFonts w:cs="Times New Roman"/>
        </w:rPr>
        <w:t>Sobre el rol que tienen actualmente los reclamos, los ciudadanos perciben que actualmente los reclamos son vistos como algo fastidioso o una carga a la que no le dan importancia, cuando consideran que deberían ser vistos como un reflejo del servicio que están brindando y que con ello pueden mejorar, encontrando fácilmente lo que no está funcionando dentro de su institución.</w:t>
      </w:r>
    </w:p>
    <w:p w14:paraId="4B4AB173" w14:textId="77777777" w:rsidR="00E77F1B" w:rsidRPr="0039004D" w:rsidRDefault="00E77F1B" w:rsidP="00703434">
      <w:pPr>
        <w:spacing w:line="360" w:lineRule="auto"/>
        <w:jc w:val="both"/>
        <w:rPr>
          <w:rFonts w:cs="Times New Roman"/>
          <w:lang w:val="es-ES"/>
        </w:rPr>
      </w:pPr>
    </w:p>
    <w:p w14:paraId="0B8663F8" w14:textId="77777777" w:rsidR="00E77F1B" w:rsidRPr="0039004D" w:rsidRDefault="00E77F1B" w:rsidP="00703434">
      <w:pPr>
        <w:spacing w:line="360" w:lineRule="auto"/>
        <w:jc w:val="both"/>
        <w:rPr>
          <w:rFonts w:cs="Times New Roman"/>
        </w:rPr>
      </w:pPr>
      <w:r w:rsidRPr="0039004D">
        <w:rPr>
          <w:rFonts w:cs="Times New Roman"/>
          <w:lang w:val="es-ES"/>
        </w:rPr>
        <w: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totalidad de reclamos que reciben; otros dijeron que sí manejan la totalidad de reclamos presentados pero que lo hacen de manera lenta y que no absorben la totalidad de la información que llega a ellos. Incluso hubo una opinión de que solamente le toman importancia a los reclamos que llegan a los medios de comunicación. </w:t>
      </w:r>
    </w:p>
    <w:p w14:paraId="3DB5D6BE" w14:textId="77777777" w:rsidR="00E77F1B" w:rsidRPr="0039004D" w:rsidRDefault="00E77F1B" w:rsidP="00703434">
      <w:pPr>
        <w:pStyle w:val="Prrafodelista"/>
        <w:spacing w:line="360" w:lineRule="auto"/>
        <w:ind w:left="1800"/>
        <w:jc w:val="both"/>
        <w:rPr>
          <w:rFonts w:cs="Times New Roman"/>
        </w:rPr>
      </w:pPr>
    </w:p>
    <w:p w14:paraId="03FC12F7" w14:textId="77777777" w:rsidR="00E77F1B" w:rsidRPr="0039004D" w:rsidRDefault="00E77F1B" w:rsidP="00703434">
      <w:pPr>
        <w:spacing w:line="360" w:lineRule="auto"/>
        <w:jc w:val="both"/>
        <w:rPr>
          <w:rFonts w:cs="Times New Roman"/>
        </w:rPr>
      </w:pPr>
      <w:r w:rsidRPr="0039004D">
        <w:rPr>
          <w:rFonts w:cs="Times New Roman"/>
        </w:rPr>
        <w:t>Expresaron que, para ellos, la forma en que consideran que los reclamos deberían ser gestionados es teniendo intenciones de resolverlo a más profundidad mediante algún tipo de investigación que puedan realizar hacia el ciudadano afectado. Creen que la comunicación juega un papel sumamente importante en este punto ya que consideran qu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78703C55" w14:textId="77777777" w:rsidR="0033734E" w:rsidRPr="0039004D" w:rsidRDefault="0033734E" w:rsidP="00703434">
      <w:pPr>
        <w:pStyle w:val="Cita"/>
        <w:spacing w:line="360" w:lineRule="auto"/>
        <w:rPr>
          <w:rFonts w:cs="Times New Roman"/>
        </w:rPr>
      </w:pPr>
      <w:r w:rsidRPr="0039004D">
        <w:t xml:space="preserve">“Porque lo ideal es que haya una comunicación muchísimo más fluida, o sea que realmente la gente pueda hablar con gente o que por lo menos haya un sistema suficientemente inteligente como para que </w:t>
      </w:r>
      <w:r w:rsidRPr="0039004D">
        <w:lastRenderedPageBreak/>
        <w:t>te de respuestas inmediatas y que las cosas se automaticen e incluso por un tema de costos”</w:t>
      </w:r>
    </w:p>
    <w:p w14:paraId="04C78856" w14:textId="77777777" w:rsidR="00E77F1B" w:rsidRPr="0039004D" w:rsidRDefault="00E77F1B" w:rsidP="00703434">
      <w:pPr>
        <w:spacing w:line="360" w:lineRule="auto"/>
        <w:jc w:val="both"/>
        <w:rPr>
          <w:rFonts w:cs="Times New Roman"/>
        </w:rPr>
      </w:pPr>
    </w:p>
    <w:p w14:paraId="75C5FDAA" w14:textId="77777777" w:rsidR="00E77F1B" w:rsidRPr="0039004D" w:rsidRDefault="00E77F1B" w:rsidP="00703434">
      <w:pPr>
        <w:spacing w:line="360" w:lineRule="auto"/>
        <w:jc w:val="both"/>
        <w:rPr>
          <w:rFonts w:cs="Times New Roman"/>
          <w:lang w:val="es-ES"/>
        </w:rPr>
      </w:pPr>
      <w:r w:rsidRPr="0039004D">
        <w:rPr>
          <w:rFonts w:cs="Times New Roman"/>
          <w:lang w:val="es-ES"/>
        </w:rPr>
        <w:t xml:space="preserve">Sobre la herramienta respondieron que consideraban como características importantes que esta herramienta pueda ser vista desde un aplicativo para celular y que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resaltados por los ciudadanos. </w:t>
      </w:r>
    </w:p>
    <w:p w14:paraId="47A16C53" w14:textId="77777777" w:rsidR="00E77F1B" w:rsidRPr="0039004D" w:rsidRDefault="00E77F1B" w:rsidP="00703434">
      <w:pPr>
        <w:spacing w:line="360" w:lineRule="auto"/>
        <w:jc w:val="both"/>
        <w:rPr>
          <w:rFonts w:cs="Times New Roman"/>
          <w:lang w:val="es-ES"/>
        </w:rPr>
      </w:pPr>
    </w:p>
    <w:p w14:paraId="16C598E0" w14:textId="77777777" w:rsidR="00E77F1B" w:rsidRPr="0039004D" w:rsidRDefault="00E77F1B" w:rsidP="00703434">
      <w:pPr>
        <w:spacing w:line="360" w:lineRule="auto"/>
        <w:jc w:val="both"/>
        <w:rPr>
          <w:rFonts w:cs="Times New Roman"/>
          <w:lang w:val="es-ES"/>
        </w:rPr>
      </w:pPr>
      <w:r w:rsidRPr="0039004D">
        <w:rPr>
          <w:rFonts w:cs="Times New Roman"/>
          <w:lang w:val="es-ES"/>
        </w:rPr>
        <w:t xml:space="preserve">La propuesta de esta nueva herramienta les pareció muy importante ya que consideran que mejoraría el control y el orden dentro de las IPRESS y la gran mayoría consideró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 pesar de que esta digitalización es estrictamente necesaria. Asimismo, consideraron que es necesario educar a la ciudadanía sobre los reclamos para que la información que llegue al sistema tenga la importancia debida y ayude a mostrar mejoras dentro del sistema de salud y es por ello que consideraron que es necesario que el ciudadano se identifique con algún documento de identidad. </w:t>
      </w:r>
    </w:p>
    <w:p w14:paraId="3586925B" w14:textId="77777777" w:rsidR="0033734E" w:rsidRPr="0039004D" w:rsidRDefault="0033734E" w:rsidP="00703434">
      <w:pPr>
        <w:pStyle w:val="Cita"/>
        <w:spacing w:line="360" w:lineRule="auto"/>
        <w:rPr>
          <w:rFonts w:cs="Times New Roman"/>
          <w:lang w:val="es-ES"/>
        </w:rPr>
      </w:pPr>
      <w:r w:rsidRPr="0039004D">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06A983C1" w14:textId="77777777" w:rsidR="00E77F1B" w:rsidRPr="0039004D" w:rsidRDefault="00E77F1B" w:rsidP="00703434">
      <w:pPr>
        <w:spacing w:line="360" w:lineRule="auto"/>
        <w:jc w:val="both"/>
        <w:rPr>
          <w:rFonts w:cs="Times New Roman"/>
          <w:lang w:val="es-ES"/>
        </w:rPr>
      </w:pPr>
    </w:p>
    <w:p w14:paraId="30303CA9" w14:textId="77777777" w:rsidR="00E77F1B" w:rsidRPr="0039004D" w:rsidRDefault="00E77F1B" w:rsidP="00703434">
      <w:pPr>
        <w:spacing w:line="360" w:lineRule="auto"/>
        <w:jc w:val="both"/>
        <w:rPr>
          <w:rFonts w:cs="Times New Roman"/>
        </w:rPr>
      </w:pPr>
      <w:r w:rsidRPr="0039004D">
        <w:rPr>
          <w:rFonts w:cs="Times New Roman"/>
          <w:lang w:val="es-ES"/>
        </w:rPr>
        <w:t xml:space="preserve">Todos los entrevistados contestaron que compartirían esta herramienta en caso de ser desarrollada y dijeron que les gustaría poder ver ejemplos de casos que fueron resueltos a favor del ciudadano y cuál fue la solución de estos reclamos, afirmaron que al ver esta información sentirían que sus reclamos están siendo leídos y que su opinión está siendo tomada en cuenta. Consideraron que generar un nuevo reclamo por cada persona no sería lo </w:t>
      </w:r>
      <w:r w:rsidR="00614B17" w:rsidRPr="0039004D">
        <w:rPr>
          <w:rFonts w:cs="Times New Roman"/>
          <w:lang w:val="es-ES"/>
        </w:rPr>
        <w:t>mejor,</w:t>
      </w:r>
      <w:r w:rsidRPr="0039004D">
        <w:rPr>
          <w:rFonts w:cs="Times New Roman"/>
          <w:lang w:val="es-ES"/>
        </w:rPr>
        <w:t xml:space="preserve"> sino que deberían poder unirse a reclamos similares que ya hayan sido presentados.</w:t>
      </w:r>
    </w:p>
    <w:p w14:paraId="4593E60D" w14:textId="77777777" w:rsidR="00E77F1B" w:rsidRPr="0039004D" w:rsidRDefault="00E77F1B" w:rsidP="00703434">
      <w:pPr>
        <w:spacing w:line="360" w:lineRule="auto"/>
        <w:jc w:val="both"/>
        <w:rPr>
          <w:rFonts w:cs="Times New Roman"/>
        </w:rPr>
      </w:pPr>
    </w:p>
    <w:p w14:paraId="55ED6593" w14:textId="77777777" w:rsidR="00E77F1B" w:rsidRPr="0039004D" w:rsidRDefault="00E77F1B" w:rsidP="00703434">
      <w:pPr>
        <w:spacing w:line="360" w:lineRule="auto"/>
        <w:jc w:val="both"/>
        <w:rPr>
          <w:rFonts w:cs="Times New Roman"/>
        </w:rPr>
      </w:pPr>
      <w:r w:rsidRPr="0039004D">
        <w:rPr>
          <w:rFonts w:cs="Times New Roman"/>
        </w:rPr>
        <w:t xml:space="preserve">Finalmente, consideraron que esta herramienta informática serviría mucho para que el tema de los reclamos en el sector salud sea conocido por la población y que debe dársele la importancia necesaria a los reclamos ya que sienten que dentro de las IPRESS tienen un rol que podría mejorar. </w:t>
      </w:r>
    </w:p>
    <w:p w14:paraId="0F5EA4FA" w14:textId="77777777" w:rsidR="00172F6D" w:rsidRPr="0039004D" w:rsidRDefault="00172F6D" w:rsidP="00703434">
      <w:pPr>
        <w:spacing w:line="360" w:lineRule="auto"/>
        <w:rPr>
          <w:sz w:val="22"/>
          <w:szCs w:val="22"/>
        </w:rPr>
      </w:pPr>
    </w:p>
    <w:p w14:paraId="3CEBC5DD" w14:textId="77777777" w:rsidR="00E92670" w:rsidRPr="0039004D" w:rsidRDefault="00E92670" w:rsidP="00EA0533">
      <w:pPr>
        <w:spacing w:line="360" w:lineRule="auto"/>
        <w:rPr>
          <w:rFonts w:cs="Times New Roman"/>
          <w:u w:val="single"/>
        </w:rPr>
      </w:pPr>
      <w:r w:rsidRPr="0039004D">
        <w:rPr>
          <w:rFonts w:cs="Times New Roman"/>
          <w:u w:val="single"/>
        </w:rPr>
        <w:t>Tabla de requerimientos</w:t>
      </w:r>
    </w:p>
    <w:p w14:paraId="3C128E38" w14:textId="77777777" w:rsidR="00EA0533" w:rsidRPr="0039004D" w:rsidRDefault="00EA0533" w:rsidP="00EA0533">
      <w:pPr>
        <w:spacing w:line="360" w:lineRule="auto"/>
        <w:rPr>
          <w:rFonts w:cs="Times New Roman"/>
          <w:u w:val="single"/>
        </w:rPr>
      </w:pPr>
    </w:p>
    <w:p w14:paraId="2EE6D981" w14:textId="77777777" w:rsidR="00E92670" w:rsidRPr="0039004D" w:rsidRDefault="00E92670" w:rsidP="000E179A">
      <w:pPr>
        <w:spacing w:line="360" w:lineRule="auto"/>
        <w:jc w:val="both"/>
        <w:rPr>
          <w:rFonts w:cs="Times New Roman"/>
        </w:rPr>
      </w:pPr>
      <w:r w:rsidRPr="0039004D">
        <w:rPr>
          <w:rFonts w:cs="Times New Roman"/>
        </w:rPr>
        <w:t xml:space="preserve">Una vez realizado el análisis </w:t>
      </w:r>
      <w:r w:rsidR="00EA0533" w:rsidRPr="0039004D">
        <w:rPr>
          <w:rFonts w:cs="Times New Roman"/>
        </w:rPr>
        <w:t xml:space="preserve">de los tres tipos de usuarios, se identificaron los objetivos a cumplir dentro del nuevo sistema de cada tipo de usuario, además </w:t>
      </w:r>
      <w:r w:rsidR="00244D96" w:rsidRPr="0039004D">
        <w:rPr>
          <w:rFonts w:cs="Times New Roman"/>
        </w:rPr>
        <w:t>de sus necesidades propia</w:t>
      </w:r>
      <w:r w:rsidR="00EA0533" w:rsidRPr="0039004D">
        <w:rPr>
          <w:rFonts w:cs="Times New Roman"/>
        </w:rPr>
        <w:t xml:space="preserve">s y los desafíos y limitaciones que podría presentar cada tipo de usuario. </w:t>
      </w:r>
      <w:r w:rsidR="002B7590" w:rsidRPr="0039004D">
        <w:rPr>
          <w:rFonts w:cs="Times New Roman"/>
        </w:rPr>
        <w:t>Los resultados más resaltantes</w:t>
      </w:r>
      <w:r w:rsidR="00EA0533" w:rsidRPr="0039004D">
        <w:rPr>
          <w:rFonts w:cs="Times New Roman"/>
        </w:rPr>
        <w:t xml:space="preserve"> se encuentran detallados en la siguiente tabla.</w:t>
      </w:r>
    </w:p>
    <w:p w14:paraId="6932F790" w14:textId="77777777" w:rsidR="00EA0533" w:rsidRPr="0039004D" w:rsidRDefault="00EA0533" w:rsidP="00EA0533">
      <w:pPr>
        <w:spacing w:line="360" w:lineRule="auto"/>
        <w:rPr>
          <w:rFonts w:cs="Times New Roman"/>
        </w:rPr>
      </w:pPr>
    </w:p>
    <w:tbl>
      <w:tblPr>
        <w:tblStyle w:val="Tablaconcuadrcula"/>
        <w:tblW w:w="0" w:type="auto"/>
        <w:tblLook w:val="04A0" w:firstRow="1" w:lastRow="0" w:firstColumn="1" w:lastColumn="0" w:noHBand="0" w:noVBand="1"/>
      </w:tblPr>
      <w:tblGrid>
        <w:gridCol w:w="1736"/>
        <w:gridCol w:w="2526"/>
        <w:gridCol w:w="2118"/>
        <w:gridCol w:w="2108"/>
      </w:tblGrid>
      <w:tr w:rsidR="00EA0533" w:rsidRPr="0039004D" w14:paraId="1FF03BCE" w14:textId="77777777" w:rsidTr="000E179A">
        <w:trPr>
          <w:trHeight w:val="865"/>
        </w:trPr>
        <w:tc>
          <w:tcPr>
            <w:tcW w:w="1736" w:type="dxa"/>
          </w:tcPr>
          <w:p w14:paraId="63503703" w14:textId="77777777" w:rsidR="00EA0533" w:rsidRPr="0039004D" w:rsidRDefault="00EA0533" w:rsidP="00EA0533">
            <w:pPr>
              <w:spacing w:line="360" w:lineRule="auto"/>
              <w:rPr>
                <w:rFonts w:cs="Times New Roman"/>
                <w:b/>
              </w:rPr>
            </w:pPr>
          </w:p>
        </w:tc>
        <w:tc>
          <w:tcPr>
            <w:tcW w:w="2526" w:type="dxa"/>
          </w:tcPr>
          <w:p w14:paraId="175B56EB" w14:textId="77777777" w:rsidR="00EA0533" w:rsidRPr="0039004D" w:rsidRDefault="00EA0533" w:rsidP="00EA0533">
            <w:pPr>
              <w:spacing w:line="360" w:lineRule="auto"/>
              <w:rPr>
                <w:rFonts w:cs="Times New Roman"/>
                <w:b/>
              </w:rPr>
            </w:pPr>
            <w:r w:rsidRPr="0039004D">
              <w:rPr>
                <w:rFonts w:cs="Times New Roman"/>
                <w:b/>
              </w:rPr>
              <w:t>Personal de SUSALUD</w:t>
            </w:r>
          </w:p>
        </w:tc>
        <w:tc>
          <w:tcPr>
            <w:tcW w:w="2118" w:type="dxa"/>
          </w:tcPr>
          <w:p w14:paraId="26222D45" w14:textId="045A5BB0" w:rsidR="00EA0533" w:rsidRPr="0039004D" w:rsidRDefault="00EA0533" w:rsidP="00EA0533">
            <w:pPr>
              <w:spacing w:line="360" w:lineRule="auto"/>
              <w:rPr>
                <w:rFonts w:cs="Times New Roman"/>
                <w:b/>
              </w:rPr>
            </w:pPr>
            <w:r w:rsidRPr="0039004D">
              <w:rPr>
                <w:rFonts w:cs="Times New Roman"/>
                <w:b/>
              </w:rPr>
              <w:t>Directores</w:t>
            </w:r>
            <w:r w:rsidR="00F935C7" w:rsidRPr="0039004D">
              <w:rPr>
                <w:rFonts w:cs="Times New Roman"/>
                <w:b/>
              </w:rPr>
              <w:t xml:space="preserve"> y Personal</w:t>
            </w:r>
            <w:r w:rsidRPr="0039004D">
              <w:rPr>
                <w:rFonts w:cs="Times New Roman"/>
                <w:b/>
              </w:rPr>
              <w:t xml:space="preserve"> de IPRESS</w:t>
            </w:r>
          </w:p>
        </w:tc>
        <w:tc>
          <w:tcPr>
            <w:tcW w:w="2108" w:type="dxa"/>
          </w:tcPr>
          <w:p w14:paraId="082F76E1" w14:textId="77777777" w:rsidR="00EA0533" w:rsidRPr="0039004D" w:rsidRDefault="00EA0533" w:rsidP="00EA0533">
            <w:pPr>
              <w:spacing w:line="360" w:lineRule="auto"/>
              <w:rPr>
                <w:rFonts w:cs="Times New Roman"/>
                <w:b/>
              </w:rPr>
            </w:pPr>
            <w:r w:rsidRPr="0039004D">
              <w:rPr>
                <w:rFonts w:cs="Times New Roman"/>
                <w:b/>
              </w:rPr>
              <w:t>Ciudadanos</w:t>
            </w:r>
          </w:p>
        </w:tc>
      </w:tr>
      <w:tr w:rsidR="00EA0533" w:rsidRPr="0039004D" w14:paraId="561DE773" w14:textId="77777777" w:rsidTr="000E179A">
        <w:tc>
          <w:tcPr>
            <w:tcW w:w="1736" w:type="dxa"/>
          </w:tcPr>
          <w:p w14:paraId="5E330BCD" w14:textId="77777777" w:rsidR="00EA0533" w:rsidRPr="0039004D" w:rsidRDefault="00EA0533" w:rsidP="008E39D3">
            <w:pPr>
              <w:spacing w:line="360" w:lineRule="auto"/>
              <w:rPr>
                <w:rFonts w:cs="Times New Roman"/>
                <w:b/>
              </w:rPr>
            </w:pPr>
            <w:r w:rsidRPr="0039004D">
              <w:rPr>
                <w:rFonts w:cs="Times New Roman"/>
                <w:b/>
              </w:rPr>
              <w:t>Objetivos a cumplir</w:t>
            </w:r>
          </w:p>
        </w:tc>
        <w:tc>
          <w:tcPr>
            <w:tcW w:w="2526" w:type="dxa"/>
          </w:tcPr>
          <w:p w14:paraId="675899A0" w14:textId="77777777" w:rsidR="00EA0533" w:rsidRPr="0039004D" w:rsidRDefault="00EA0533" w:rsidP="008E39D3">
            <w:pPr>
              <w:pStyle w:val="Prrafodelista"/>
              <w:numPr>
                <w:ilvl w:val="0"/>
                <w:numId w:val="42"/>
              </w:numPr>
              <w:spacing w:line="360" w:lineRule="auto"/>
              <w:rPr>
                <w:rFonts w:cs="Times New Roman"/>
              </w:rPr>
            </w:pPr>
            <w:r w:rsidRPr="0039004D">
              <w:rPr>
                <w:rFonts w:cs="Times New Roman"/>
              </w:rPr>
              <w:t>Educación de la población sobre el tema de reclamos y quejas</w:t>
            </w:r>
          </w:p>
          <w:p w14:paraId="4D0A8D61" w14:textId="77777777" w:rsidR="00EA0533" w:rsidRPr="0039004D" w:rsidRDefault="00EA0533" w:rsidP="008E39D3">
            <w:pPr>
              <w:pStyle w:val="Prrafodelista"/>
              <w:numPr>
                <w:ilvl w:val="0"/>
                <w:numId w:val="42"/>
              </w:numPr>
              <w:spacing w:line="360" w:lineRule="auto"/>
              <w:rPr>
                <w:rFonts w:cs="Times New Roman"/>
              </w:rPr>
            </w:pPr>
            <w:r w:rsidRPr="0039004D">
              <w:rPr>
                <w:rFonts w:cs="Times New Roman"/>
              </w:rPr>
              <w:t>Desmitificar el reclamo</w:t>
            </w:r>
          </w:p>
          <w:p w14:paraId="28DE9E8D" w14:textId="77777777" w:rsidR="00EA0533" w:rsidRPr="0039004D" w:rsidRDefault="00EA0533" w:rsidP="008E39D3">
            <w:pPr>
              <w:pStyle w:val="Prrafodelista"/>
              <w:numPr>
                <w:ilvl w:val="0"/>
                <w:numId w:val="42"/>
              </w:numPr>
              <w:spacing w:line="360" w:lineRule="auto"/>
              <w:rPr>
                <w:rFonts w:cs="Times New Roman"/>
              </w:rPr>
            </w:pPr>
            <w:r w:rsidRPr="0039004D">
              <w:rPr>
                <w:rFonts w:cs="Times New Roman"/>
              </w:rPr>
              <w:t>Que los gestores den propuestas de mejora</w:t>
            </w:r>
          </w:p>
          <w:p w14:paraId="7F7558AB" w14:textId="77777777" w:rsidR="00EA0533" w:rsidRPr="0039004D" w:rsidRDefault="00EA0533" w:rsidP="008E39D3">
            <w:pPr>
              <w:pStyle w:val="Prrafodelista"/>
              <w:numPr>
                <w:ilvl w:val="0"/>
                <w:numId w:val="42"/>
              </w:numPr>
              <w:spacing w:line="360" w:lineRule="auto"/>
              <w:rPr>
                <w:rFonts w:cs="Times New Roman"/>
              </w:rPr>
            </w:pPr>
            <w:r w:rsidRPr="0039004D">
              <w:rPr>
                <w:rFonts w:cs="Times New Roman"/>
              </w:rPr>
              <w:lastRenderedPageBreak/>
              <w:t>Que IPRESS conozcan las causas de los reclamos y las eliminen</w:t>
            </w:r>
          </w:p>
          <w:p w14:paraId="53D782F8" w14:textId="77777777" w:rsidR="00EA0533" w:rsidRPr="0039004D" w:rsidRDefault="00EA0533" w:rsidP="008E39D3">
            <w:pPr>
              <w:pStyle w:val="Prrafodelista"/>
              <w:numPr>
                <w:ilvl w:val="0"/>
                <w:numId w:val="42"/>
              </w:numPr>
              <w:spacing w:line="360" w:lineRule="auto"/>
              <w:rPr>
                <w:rFonts w:cs="Times New Roman"/>
              </w:rPr>
            </w:pPr>
            <w:r w:rsidRPr="0039004D">
              <w:rPr>
                <w:rFonts w:cs="Times New Roman"/>
              </w:rPr>
              <w:t>Mejore la comunicación entre paciente e IPRESS</w:t>
            </w:r>
          </w:p>
          <w:p w14:paraId="0DC83ED6" w14:textId="77777777" w:rsidR="00EA0533" w:rsidRPr="0039004D" w:rsidRDefault="00EA0533" w:rsidP="008E39D3">
            <w:pPr>
              <w:pStyle w:val="Prrafodelista"/>
              <w:numPr>
                <w:ilvl w:val="0"/>
                <w:numId w:val="42"/>
              </w:numPr>
              <w:spacing w:line="360" w:lineRule="auto"/>
              <w:rPr>
                <w:rFonts w:cs="Times New Roman"/>
              </w:rPr>
            </w:pPr>
            <w:r w:rsidRPr="0039004D">
              <w:rPr>
                <w:rFonts w:cs="Times New Roman"/>
              </w:rPr>
              <w:t>Mejorar la capacidad resolutiva de las IPRESS ante los reclamos</w:t>
            </w:r>
          </w:p>
        </w:tc>
        <w:tc>
          <w:tcPr>
            <w:tcW w:w="2118" w:type="dxa"/>
          </w:tcPr>
          <w:p w14:paraId="561F49F1" w14:textId="77777777" w:rsidR="00EA0533" w:rsidRPr="0039004D" w:rsidRDefault="00EA0533" w:rsidP="008E39D3">
            <w:pPr>
              <w:pStyle w:val="Prrafodelista"/>
              <w:numPr>
                <w:ilvl w:val="0"/>
                <w:numId w:val="41"/>
              </w:numPr>
              <w:spacing w:line="360" w:lineRule="auto"/>
              <w:rPr>
                <w:rFonts w:cs="Times New Roman"/>
              </w:rPr>
            </w:pPr>
            <w:r w:rsidRPr="0039004D">
              <w:rPr>
                <w:rFonts w:cs="Times New Roman"/>
              </w:rPr>
              <w:lastRenderedPageBreak/>
              <w:t xml:space="preserve">Ingresar reclamos e indicar pasos </w:t>
            </w:r>
            <w:r w:rsidR="008E39D3" w:rsidRPr="0039004D">
              <w:rPr>
                <w:rFonts w:cs="Times New Roman"/>
              </w:rPr>
              <w:t>realizados buscando resolverlos.</w:t>
            </w:r>
          </w:p>
          <w:p w14:paraId="09649738" w14:textId="77777777" w:rsidR="00EA0533" w:rsidRPr="0039004D" w:rsidRDefault="008E39D3" w:rsidP="008E39D3">
            <w:pPr>
              <w:pStyle w:val="Prrafodelista"/>
              <w:numPr>
                <w:ilvl w:val="0"/>
                <w:numId w:val="41"/>
              </w:numPr>
              <w:spacing w:line="360" w:lineRule="auto"/>
              <w:rPr>
                <w:rFonts w:cs="Times New Roman"/>
              </w:rPr>
            </w:pPr>
            <w:r w:rsidRPr="0039004D">
              <w:rPr>
                <w:rFonts w:cs="Times New Roman"/>
              </w:rPr>
              <w:t>Ver p</w:t>
            </w:r>
            <w:r w:rsidR="00EA0533" w:rsidRPr="0039004D">
              <w:rPr>
                <w:rFonts w:cs="Times New Roman"/>
              </w:rPr>
              <w:t xml:space="preserve">arte estadística </w:t>
            </w:r>
            <w:r w:rsidRPr="0039004D">
              <w:rPr>
                <w:rFonts w:cs="Times New Roman"/>
              </w:rPr>
              <w:t xml:space="preserve">con información </w:t>
            </w:r>
            <w:r w:rsidR="00EA0533" w:rsidRPr="0039004D">
              <w:rPr>
                <w:rFonts w:cs="Times New Roman"/>
              </w:rPr>
              <w:t xml:space="preserve">y </w:t>
            </w:r>
            <w:r w:rsidR="00EA0533" w:rsidRPr="0039004D">
              <w:rPr>
                <w:rFonts w:cs="Times New Roman"/>
              </w:rPr>
              <w:lastRenderedPageBreak/>
              <w:t>cuadros con información para tomar decisiones</w:t>
            </w:r>
            <w:r w:rsidRPr="0039004D">
              <w:rPr>
                <w:rFonts w:cs="Times New Roman"/>
              </w:rPr>
              <w:t xml:space="preserve"> de gestión</w:t>
            </w:r>
          </w:p>
          <w:p w14:paraId="7309EBB3" w14:textId="77777777" w:rsidR="00EA0533" w:rsidRPr="0039004D" w:rsidRDefault="00EA0533" w:rsidP="008E39D3">
            <w:pPr>
              <w:spacing w:line="360" w:lineRule="auto"/>
              <w:rPr>
                <w:rFonts w:cs="Times New Roman"/>
              </w:rPr>
            </w:pPr>
          </w:p>
        </w:tc>
        <w:tc>
          <w:tcPr>
            <w:tcW w:w="2108" w:type="dxa"/>
          </w:tcPr>
          <w:p w14:paraId="5EA4203F" w14:textId="77777777" w:rsidR="00EA0533" w:rsidRPr="0039004D" w:rsidRDefault="00EA0533" w:rsidP="008E39D3">
            <w:pPr>
              <w:pStyle w:val="Prrafodelista"/>
              <w:numPr>
                <w:ilvl w:val="0"/>
                <w:numId w:val="40"/>
              </w:numPr>
              <w:spacing w:line="360" w:lineRule="auto"/>
              <w:rPr>
                <w:rFonts w:cs="Times New Roman"/>
              </w:rPr>
            </w:pPr>
            <w:r w:rsidRPr="0039004D">
              <w:rPr>
                <w:rFonts w:cs="Times New Roman"/>
              </w:rPr>
              <w:lastRenderedPageBreak/>
              <w:t xml:space="preserve">Colocar un reclamo y ver en qué estado va su reclamo. </w:t>
            </w:r>
          </w:p>
          <w:p w14:paraId="5975F238" w14:textId="77777777" w:rsidR="00EA0533" w:rsidRPr="0039004D" w:rsidRDefault="00EA0533" w:rsidP="008E39D3">
            <w:pPr>
              <w:pStyle w:val="Prrafodelista"/>
              <w:numPr>
                <w:ilvl w:val="0"/>
                <w:numId w:val="40"/>
              </w:numPr>
              <w:spacing w:line="360" w:lineRule="auto"/>
              <w:rPr>
                <w:rFonts w:cs="Times New Roman"/>
              </w:rPr>
            </w:pPr>
            <w:r w:rsidRPr="0039004D">
              <w:rPr>
                <w:rFonts w:cs="Times New Roman"/>
              </w:rPr>
              <w:t xml:space="preserve">Tomar decisiones sobre donde irse a atender basándose en </w:t>
            </w:r>
            <w:r w:rsidRPr="0039004D">
              <w:rPr>
                <w:rFonts w:cs="Times New Roman"/>
              </w:rPr>
              <w:lastRenderedPageBreak/>
              <w:t xml:space="preserve">los reclamos presentados anteriormente. </w:t>
            </w:r>
          </w:p>
          <w:p w14:paraId="1CDA2650" w14:textId="77777777" w:rsidR="00EA0533" w:rsidRPr="0039004D" w:rsidRDefault="00EA0533" w:rsidP="008E39D3">
            <w:pPr>
              <w:pStyle w:val="Prrafodelista"/>
              <w:numPr>
                <w:ilvl w:val="0"/>
                <w:numId w:val="40"/>
              </w:numPr>
              <w:spacing w:line="360" w:lineRule="auto"/>
              <w:rPr>
                <w:rFonts w:cs="Times New Roman"/>
              </w:rPr>
            </w:pPr>
            <w:r w:rsidRPr="0039004D">
              <w:rPr>
                <w:rFonts w:cs="Times New Roman"/>
              </w:rPr>
              <w:t xml:space="preserve">Ver que alguien se preocupa por el reclamo que han presentado. </w:t>
            </w:r>
          </w:p>
          <w:p w14:paraId="77FC87FA" w14:textId="77777777" w:rsidR="00EA0533" w:rsidRPr="0039004D" w:rsidRDefault="00EA0533" w:rsidP="008E39D3">
            <w:pPr>
              <w:pStyle w:val="Prrafodelista"/>
              <w:numPr>
                <w:ilvl w:val="0"/>
                <w:numId w:val="40"/>
              </w:numPr>
              <w:spacing w:line="360" w:lineRule="auto"/>
              <w:rPr>
                <w:rFonts w:cs="Times New Roman"/>
              </w:rPr>
            </w:pPr>
            <w:r w:rsidRPr="0039004D">
              <w:rPr>
                <w:rFonts w:cs="Times New Roman"/>
              </w:rPr>
              <w:t>Recibir confirmación de reclamo.</w:t>
            </w:r>
          </w:p>
          <w:p w14:paraId="2DF97583" w14:textId="77777777" w:rsidR="00EA0533" w:rsidRPr="0039004D" w:rsidRDefault="00EA0533" w:rsidP="008E39D3">
            <w:pPr>
              <w:spacing w:line="360" w:lineRule="auto"/>
              <w:rPr>
                <w:rFonts w:cs="Times New Roman"/>
              </w:rPr>
            </w:pPr>
          </w:p>
        </w:tc>
      </w:tr>
      <w:tr w:rsidR="00EA0533" w:rsidRPr="0039004D" w14:paraId="6AE31466" w14:textId="77777777" w:rsidTr="000E179A">
        <w:tc>
          <w:tcPr>
            <w:tcW w:w="1736" w:type="dxa"/>
          </w:tcPr>
          <w:p w14:paraId="5444FDD8" w14:textId="77777777" w:rsidR="00EA0533" w:rsidRPr="0039004D" w:rsidRDefault="00EA0533" w:rsidP="008E39D3">
            <w:pPr>
              <w:spacing w:line="360" w:lineRule="auto"/>
              <w:rPr>
                <w:rFonts w:cs="Times New Roman"/>
                <w:b/>
              </w:rPr>
            </w:pPr>
            <w:r w:rsidRPr="0039004D">
              <w:rPr>
                <w:rFonts w:cs="Times New Roman"/>
                <w:b/>
              </w:rPr>
              <w:t>Desafíos y Limitaciones</w:t>
            </w:r>
          </w:p>
        </w:tc>
        <w:tc>
          <w:tcPr>
            <w:tcW w:w="2526" w:type="dxa"/>
          </w:tcPr>
          <w:p w14:paraId="75CB23DA" w14:textId="77777777" w:rsidR="00EA0533" w:rsidRPr="0039004D" w:rsidRDefault="00EA0533" w:rsidP="008E39D3">
            <w:pPr>
              <w:pStyle w:val="Prrafodelista"/>
              <w:numPr>
                <w:ilvl w:val="0"/>
                <w:numId w:val="42"/>
              </w:numPr>
              <w:spacing w:line="360" w:lineRule="auto"/>
              <w:rPr>
                <w:rFonts w:cs="Times New Roman"/>
              </w:rPr>
            </w:pPr>
            <w:r w:rsidRPr="0039004D">
              <w:rPr>
                <w:rFonts w:cs="Times New Roman"/>
              </w:rPr>
              <w:t>Mala imagen del pasado</w:t>
            </w:r>
          </w:p>
          <w:p w14:paraId="0D2B60FA" w14:textId="77777777" w:rsidR="00EA0533" w:rsidRPr="0039004D" w:rsidRDefault="00EA0533" w:rsidP="008E39D3">
            <w:pPr>
              <w:pStyle w:val="Prrafodelista"/>
              <w:numPr>
                <w:ilvl w:val="0"/>
                <w:numId w:val="42"/>
              </w:numPr>
              <w:spacing w:line="360" w:lineRule="auto"/>
              <w:rPr>
                <w:rFonts w:cs="Times New Roman"/>
              </w:rPr>
            </w:pPr>
            <w:r w:rsidRPr="0039004D">
              <w:rPr>
                <w:rFonts w:cs="Times New Roman"/>
              </w:rPr>
              <w:t>Tiempo muy extenso para dar solución a reclamos</w:t>
            </w:r>
          </w:p>
          <w:p w14:paraId="5434172F" w14:textId="77777777" w:rsidR="00EA0533" w:rsidRPr="0039004D" w:rsidRDefault="00EA0533" w:rsidP="008E39D3">
            <w:pPr>
              <w:pStyle w:val="Prrafodelista"/>
              <w:numPr>
                <w:ilvl w:val="0"/>
                <w:numId w:val="42"/>
              </w:numPr>
              <w:spacing w:line="360" w:lineRule="auto"/>
              <w:rPr>
                <w:rFonts w:cs="Times New Roman"/>
              </w:rPr>
            </w:pPr>
            <w:r w:rsidRPr="0039004D">
              <w:rPr>
                <w:rFonts w:cs="Times New Roman"/>
              </w:rPr>
              <w:t>No todas las IPRESS están informatizadas</w:t>
            </w:r>
          </w:p>
          <w:p w14:paraId="6D6A4109" w14:textId="77777777" w:rsidR="00EA0533" w:rsidRPr="0039004D" w:rsidRDefault="00EA0533" w:rsidP="008E39D3">
            <w:pPr>
              <w:pStyle w:val="Prrafodelista"/>
              <w:numPr>
                <w:ilvl w:val="0"/>
                <w:numId w:val="42"/>
              </w:numPr>
              <w:spacing w:line="360" w:lineRule="auto"/>
              <w:rPr>
                <w:rFonts w:cs="Times New Roman"/>
              </w:rPr>
            </w:pPr>
            <w:r w:rsidRPr="0039004D">
              <w:rPr>
                <w:rFonts w:cs="Times New Roman"/>
              </w:rPr>
              <w:t>Muchos hacen solo cambios cosméticos</w:t>
            </w:r>
          </w:p>
          <w:p w14:paraId="204DE3BE" w14:textId="77777777" w:rsidR="00EA0533" w:rsidRPr="0039004D" w:rsidRDefault="00EA0533" w:rsidP="008E39D3">
            <w:pPr>
              <w:pStyle w:val="Prrafodelista"/>
              <w:numPr>
                <w:ilvl w:val="0"/>
                <w:numId w:val="42"/>
              </w:numPr>
              <w:spacing w:line="360" w:lineRule="auto"/>
              <w:rPr>
                <w:rFonts w:cs="Times New Roman"/>
              </w:rPr>
            </w:pPr>
            <w:r w:rsidRPr="0039004D">
              <w:rPr>
                <w:rFonts w:cs="Times New Roman"/>
              </w:rPr>
              <w:t>No</w:t>
            </w:r>
            <w:r w:rsidR="008E39D3" w:rsidRPr="0039004D">
              <w:rPr>
                <w:rFonts w:cs="Times New Roman"/>
              </w:rPr>
              <w:t xml:space="preserve"> todas las IPRESS tienen PAUS aú</w:t>
            </w:r>
            <w:r w:rsidRPr="0039004D">
              <w:rPr>
                <w:rFonts w:cs="Times New Roman"/>
              </w:rPr>
              <w:t>n</w:t>
            </w:r>
          </w:p>
          <w:p w14:paraId="6726B208" w14:textId="77777777" w:rsidR="00EA0533" w:rsidRPr="0039004D" w:rsidRDefault="00EA0533" w:rsidP="008E39D3">
            <w:pPr>
              <w:pStyle w:val="Prrafodelista"/>
              <w:numPr>
                <w:ilvl w:val="0"/>
                <w:numId w:val="42"/>
              </w:numPr>
              <w:spacing w:line="360" w:lineRule="auto"/>
              <w:rPr>
                <w:rFonts w:cs="Times New Roman"/>
              </w:rPr>
            </w:pPr>
            <w:r w:rsidRPr="0039004D">
              <w:rPr>
                <w:rFonts w:cs="Times New Roman"/>
              </w:rPr>
              <w:t>Mala gestión de recursos económicos</w:t>
            </w:r>
          </w:p>
        </w:tc>
        <w:tc>
          <w:tcPr>
            <w:tcW w:w="2118" w:type="dxa"/>
          </w:tcPr>
          <w:p w14:paraId="5288DE15" w14:textId="77777777" w:rsidR="00EA0533" w:rsidRPr="0039004D" w:rsidRDefault="008E39D3" w:rsidP="008E39D3">
            <w:pPr>
              <w:pStyle w:val="Prrafodelista"/>
              <w:numPr>
                <w:ilvl w:val="0"/>
                <w:numId w:val="41"/>
              </w:numPr>
              <w:spacing w:line="360" w:lineRule="auto"/>
              <w:rPr>
                <w:rFonts w:cs="Times New Roman"/>
              </w:rPr>
            </w:pPr>
            <w:r w:rsidRPr="0039004D">
              <w:rPr>
                <w:rFonts w:cs="Times New Roman"/>
              </w:rPr>
              <w:t>Imagen de SUSALUD no es bien recibida</w:t>
            </w:r>
          </w:p>
          <w:p w14:paraId="67BCAB29" w14:textId="77777777" w:rsidR="00EA0533" w:rsidRPr="0039004D" w:rsidRDefault="00EA0533" w:rsidP="008E39D3">
            <w:pPr>
              <w:pStyle w:val="Prrafodelista"/>
              <w:numPr>
                <w:ilvl w:val="0"/>
                <w:numId w:val="41"/>
              </w:numPr>
              <w:spacing w:line="360" w:lineRule="auto"/>
              <w:rPr>
                <w:rFonts w:cs="Times New Roman"/>
              </w:rPr>
            </w:pPr>
            <w:r w:rsidRPr="0039004D">
              <w:rPr>
                <w:rFonts w:cs="Times New Roman"/>
              </w:rPr>
              <w:t>Flujo de reclamos en una sola vía</w:t>
            </w:r>
          </w:p>
          <w:p w14:paraId="4BFF3470" w14:textId="77777777" w:rsidR="00EA0533" w:rsidRPr="0039004D" w:rsidRDefault="00EA0533" w:rsidP="008E39D3">
            <w:pPr>
              <w:pStyle w:val="Prrafodelista"/>
              <w:numPr>
                <w:ilvl w:val="0"/>
                <w:numId w:val="41"/>
              </w:numPr>
              <w:spacing w:line="360" w:lineRule="auto"/>
              <w:rPr>
                <w:rFonts w:cs="Times New Roman"/>
              </w:rPr>
            </w:pPr>
            <w:r w:rsidRPr="0039004D">
              <w:rPr>
                <w:rFonts w:cs="Times New Roman"/>
              </w:rPr>
              <w:t>Brechas generacionales del personal</w:t>
            </w:r>
          </w:p>
          <w:p w14:paraId="188B7FC9" w14:textId="77777777" w:rsidR="00EA0533" w:rsidRPr="0039004D" w:rsidRDefault="00EA0533" w:rsidP="008E39D3">
            <w:pPr>
              <w:pStyle w:val="Prrafodelista"/>
              <w:numPr>
                <w:ilvl w:val="0"/>
                <w:numId w:val="41"/>
              </w:numPr>
              <w:spacing w:line="360" w:lineRule="auto"/>
              <w:rPr>
                <w:rFonts w:cs="Times New Roman"/>
              </w:rPr>
            </w:pPr>
            <w:r w:rsidRPr="0039004D">
              <w:rPr>
                <w:rFonts w:cs="Times New Roman"/>
              </w:rPr>
              <w:t>Problemas de presupuesto</w:t>
            </w:r>
          </w:p>
          <w:p w14:paraId="3AB2065B" w14:textId="77777777" w:rsidR="00EA0533" w:rsidRPr="0039004D" w:rsidRDefault="00EA0533" w:rsidP="008E39D3">
            <w:pPr>
              <w:pStyle w:val="Prrafodelista"/>
              <w:numPr>
                <w:ilvl w:val="0"/>
                <w:numId w:val="41"/>
              </w:numPr>
              <w:spacing w:line="360" w:lineRule="auto"/>
              <w:rPr>
                <w:rFonts w:cs="Times New Roman"/>
              </w:rPr>
            </w:pPr>
            <w:r w:rsidRPr="0039004D">
              <w:rPr>
                <w:rFonts w:cs="Times New Roman"/>
              </w:rPr>
              <w:t>Problemas de Infraestructura e insumos</w:t>
            </w:r>
          </w:p>
          <w:p w14:paraId="5AAA9DB5" w14:textId="77777777" w:rsidR="00EA0533" w:rsidRPr="0039004D" w:rsidRDefault="00EA0533" w:rsidP="008E39D3">
            <w:pPr>
              <w:pStyle w:val="Prrafodelista"/>
              <w:numPr>
                <w:ilvl w:val="0"/>
                <w:numId w:val="41"/>
              </w:numPr>
              <w:spacing w:line="360" w:lineRule="auto"/>
              <w:rPr>
                <w:rFonts w:cs="Times New Roman"/>
              </w:rPr>
            </w:pPr>
            <w:r w:rsidRPr="0039004D">
              <w:rPr>
                <w:rFonts w:cs="Times New Roman"/>
              </w:rPr>
              <w:t xml:space="preserve">Procedimientos largos y engorrosos </w:t>
            </w:r>
            <w:r w:rsidR="008E39D3" w:rsidRPr="0039004D">
              <w:rPr>
                <w:rFonts w:cs="Times New Roman"/>
              </w:rPr>
              <w:t>en adquisición de insumos</w:t>
            </w:r>
          </w:p>
          <w:p w14:paraId="5E7121FD" w14:textId="77777777" w:rsidR="00EA0533" w:rsidRPr="0039004D" w:rsidRDefault="00EA0533" w:rsidP="008E39D3">
            <w:pPr>
              <w:spacing w:line="360" w:lineRule="auto"/>
              <w:rPr>
                <w:rFonts w:cs="Times New Roman"/>
              </w:rPr>
            </w:pPr>
          </w:p>
        </w:tc>
        <w:tc>
          <w:tcPr>
            <w:tcW w:w="2108" w:type="dxa"/>
          </w:tcPr>
          <w:p w14:paraId="3531BCB4" w14:textId="77777777" w:rsidR="00EA0533" w:rsidRPr="0039004D" w:rsidRDefault="00EA0533" w:rsidP="008E39D3">
            <w:pPr>
              <w:pStyle w:val="Prrafodelista"/>
              <w:numPr>
                <w:ilvl w:val="0"/>
                <w:numId w:val="40"/>
              </w:numPr>
              <w:spacing w:line="360" w:lineRule="auto"/>
              <w:rPr>
                <w:rFonts w:cs="Times New Roman"/>
              </w:rPr>
            </w:pPr>
            <w:r w:rsidRPr="0039004D">
              <w:rPr>
                <w:rFonts w:cs="Times New Roman"/>
              </w:rPr>
              <w:t>Gente no digital</w:t>
            </w:r>
          </w:p>
          <w:p w14:paraId="50211E68" w14:textId="77777777" w:rsidR="00EA0533" w:rsidRPr="0039004D" w:rsidRDefault="00EA0533" w:rsidP="008E39D3">
            <w:pPr>
              <w:pStyle w:val="Prrafodelista"/>
              <w:numPr>
                <w:ilvl w:val="0"/>
                <w:numId w:val="40"/>
              </w:numPr>
              <w:spacing w:line="360" w:lineRule="auto"/>
              <w:rPr>
                <w:rFonts w:cs="Times New Roman"/>
              </w:rPr>
            </w:pPr>
            <w:r w:rsidRPr="0039004D">
              <w:rPr>
                <w:rFonts w:cs="Times New Roman"/>
              </w:rPr>
              <w:t>Personas no letradas</w:t>
            </w:r>
          </w:p>
          <w:p w14:paraId="21984D88" w14:textId="77777777" w:rsidR="00EA0533" w:rsidRPr="0039004D" w:rsidRDefault="00EA0533" w:rsidP="008E39D3">
            <w:pPr>
              <w:spacing w:line="360" w:lineRule="auto"/>
              <w:rPr>
                <w:rFonts w:cs="Times New Roman"/>
              </w:rPr>
            </w:pPr>
          </w:p>
        </w:tc>
      </w:tr>
    </w:tbl>
    <w:p w14:paraId="24927D86" w14:textId="77777777" w:rsidR="00EA0533" w:rsidRPr="0039004D" w:rsidRDefault="000E179A" w:rsidP="000E179A">
      <w:pPr>
        <w:spacing w:line="360" w:lineRule="auto"/>
        <w:jc w:val="center"/>
        <w:rPr>
          <w:rFonts w:cs="Times New Roman"/>
        </w:rPr>
      </w:pPr>
      <w:r w:rsidRPr="0039004D">
        <w:rPr>
          <w:rFonts w:cs="Times New Roman"/>
        </w:rPr>
        <w:t>Tabla Nº 1. Tabla de objetivos a cumplir, desafíos y limitaciones por tipo de usuario.</w:t>
      </w:r>
    </w:p>
    <w:p w14:paraId="22E649E2" w14:textId="77777777" w:rsidR="00C1198A" w:rsidRPr="0039004D" w:rsidRDefault="002B7590" w:rsidP="000E179A">
      <w:pPr>
        <w:spacing w:line="360" w:lineRule="auto"/>
        <w:jc w:val="both"/>
        <w:rPr>
          <w:rFonts w:cs="Times New Roman"/>
        </w:rPr>
      </w:pPr>
      <w:r w:rsidRPr="0039004D">
        <w:rPr>
          <w:rFonts w:cs="Times New Roman"/>
        </w:rPr>
        <w:lastRenderedPageBreak/>
        <w:t xml:space="preserve">A la par se identificaron la lista de necesidades por cada tipo de usuario, esta lista se </w:t>
      </w:r>
      <w:r w:rsidR="00244D96" w:rsidRPr="0039004D">
        <w:rPr>
          <w:rFonts w:cs="Times New Roman"/>
        </w:rPr>
        <w:t>construyó</w:t>
      </w:r>
      <w:r w:rsidRPr="0039004D">
        <w:rPr>
          <w:rFonts w:cs="Times New Roman"/>
        </w:rPr>
        <w:t xml:space="preserve"> exclusivamente con lo que los usuarios mencionaron en la fase exploratoria del estudio. Resulto </w:t>
      </w:r>
      <w:r w:rsidR="00244D96" w:rsidRPr="0039004D">
        <w:rPr>
          <w:rFonts w:cs="Times New Roman"/>
        </w:rPr>
        <w:t xml:space="preserve">en una lista de 58 necesidades para los tres tipos de usuario. Con esta lista de necesidades primero </w:t>
      </w:r>
      <w:r w:rsidR="00392EEA" w:rsidRPr="0039004D">
        <w:rPr>
          <w:rFonts w:cs="Times New Roman"/>
        </w:rPr>
        <w:t>se crearon Historias de Usuario para cada una</w:t>
      </w:r>
      <w:r w:rsidR="00C1198A" w:rsidRPr="0039004D">
        <w:rPr>
          <w:rFonts w:cs="Times New Roman"/>
        </w:rPr>
        <w:t xml:space="preserve"> de estas necesidades, las historias de usuario consisten en la creación de una frase pequeña que usualmente sigue el formato de </w:t>
      </w:r>
    </w:p>
    <w:p w14:paraId="77AD3286" w14:textId="5BC4BABC" w:rsidR="00392EEA" w:rsidRPr="0039004D" w:rsidRDefault="00A01636" w:rsidP="000E179A">
      <w:pPr>
        <w:pStyle w:val="Prrafodelista"/>
        <w:jc w:val="both"/>
        <w:rPr>
          <w:rStyle w:val="Referenciaintensa"/>
          <w:rFonts w:cs="Times New Roman"/>
          <w:color w:val="auto"/>
        </w:rPr>
      </w:pPr>
      <w:r w:rsidRPr="0039004D">
        <w:rPr>
          <w:rStyle w:val="Referenciaintensa"/>
          <w:rFonts w:cs="Times New Roman"/>
          <w:color w:val="auto"/>
        </w:rPr>
        <w:t>“Como [usuario / tipo de usuario]</w:t>
      </w:r>
      <w:r w:rsidR="00C1198A" w:rsidRPr="0039004D">
        <w:rPr>
          <w:rStyle w:val="Referenciaintensa"/>
          <w:rFonts w:cs="Times New Roman"/>
          <w:color w:val="auto"/>
        </w:rPr>
        <w:t xml:space="preserve"> q</w:t>
      </w:r>
      <w:r w:rsidRPr="0039004D">
        <w:rPr>
          <w:rStyle w:val="Referenciaintensa"/>
          <w:rFonts w:cs="Times New Roman"/>
          <w:color w:val="auto"/>
        </w:rPr>
        <w:t>uiero [necesidad] para poder [objetivo]</w:t>
      </w:r>
      <w:r w:rsidR="00C1198A" w:rsidRPr="0039004D">
        <w:rPr>
          <w:rStyle w:val="Referenciaintensa"/>
          <w:rFonts w:cs="Times New Roman"/>
          <w:color w:val="auto"/>
        </w:rPr>
        <w:t>”</w:t>
      </w:r>
    </w:p>
    <w:p w14:paraId="4A782D33" w14:textId="77777777" w:rsidR="00C1198A" w:rsidRPr="0039004D" w:rsidRDefault="00C1198A" w:rsidP="000E179A">
      <w:pPr>
        <w:pStyle w:val="Prrafodelista"/>
        <w:jc w:val="both"/>
        <w:rPr>
          <w:rStyle w:val="Referenciaintensa"/>
          <w:rFonts w:cs="Times New Roman"/>
          <w:color w:val="auto"/>
        </w:rPr>
      </w:pPr>
    </w:p>
    <w:p w14:paraId="7F6AD45E" w14:textId="5D9ED796" w:rsidR="002B7590" w:rsidRPr="0039004D" w:rsidRDefault="000E179A" w:rsidP="000E179A">
      <w:pPr>
        <w:spacing w:line="360" w:lineRule="auto"/>
        <w:jc w:val="both"/>
        <w:rPr>
          <w:rFonts w:cs="Times New Roman"/>
        </w:rPr>
      </w:pPr>
      <w:r w:rsidRPr="0039004D">
        <w:rPr>
          <w:rFonts w:cs="Times New Roman"/>
        </w:rPr>
        <w:t xml:space="preserve">ya que con ellas fue más sencillo realizar el análisis posterior. Conociendo por qué y para que los usuarios sentían que tenían cierta necesidad </w:t>
      </w:r>
      <w:r w:rsidR="00244D96" w:rsidRPr="0039004D">
        <w:rPr>
          <w:rFonts w:cs="Times New Roman"/>
        </w:rPr>
        <w:t xml:space="preserve">se realizó un reconocimiento de necesidades que podían conseguirse mediante el uso de un sistema informático de gestión de reclamos, se eliminaron 3 de estas necesidades por ser de índole publicitaria, de cambios burocráticos dentro de la institución o de capacitación una vez se encontrará implementado el sistema. Posteriormente, se </w:t>
      </w:r>
      <w:r w:rsidRPr="0039004D">
        <w:rPr>
          <w:rFonts w:cs="Times New Roman"/>
        </w:rPr>
        <w:t>pasó</w:t>
      </w:r>
      <w:r w:rsidR="00244D96" w:rsidRPr="0039004D">
        <w:rPr>
          <w:rFonts w:cs="Times New Roman"/>
        </w:rPr>
        <w:t xml:space="preserve"> a encontrar necesidades similares entre los distintos tipos de usuario, encontrándose </w:t>
      </w:r>
      <w:r w:rsidR="00023C76" w:rsidRPr="0039004D">
        <w:rPr>
          <w:rFonts w:cs="Times New Roman"/>
        </w:rPr>
        <w:t xml:space="preserve">35 necesidades que se </w:t>
      </w:r>
      <w:r w:rsidR="00FA2BB8" w:rsidRPr="0039004D">
        <w:rPr>
          <w:rFonts w:cs="Times New Roman"/>
        </w:rPr>
        <w:t>repetían entre l</w:t>
      </w:r>
      <w:r w:rsidR="00392EEA" w:rsidRPr="0039004D">
        <w:rPr>
          <w:rFonts w:cs="Times New Roman"/>
        </w:rPr>
        <w:t xml:space="preserve">os distintos tipos de usuario. De ellas, se identificaron 11 requerimientos que podían resolver las 35 necesidades y se </w:t>
      </w:r>
      <w:r w:rsidRPr="0039004D">
        <w:rPr>
          <w:rFonts w:cs="Times New Roman"/>
        </w:rPr>
        <w:t>identificó</w:t>
      </w:r>
      <w:r w:rsidR="00392EEA" w:rsidRPr="0039004D">
        <w:rPr>
          <w:rFonts w:cs="Times New Roman"/>
        </w:rPr>
        <w:t xml:space="preserve"> 1 requerimiento por cada una de las 20 necesidades restantes. Se obtuvo una tabla de requerimientos d</w:t>
      </w:r>
      <w:r w:rsidRPr="0039004D">
        <w:rPr>
          <w:rFonts w:cs="Times New Roman"/>
        </w:rPr>
        <w:t>e un total de 31 requerimientos, a los cuales se les dio un ranking de prioridad siento “1” por prioridad baja, “2” por</w:t>
      </w:r>
      <w:r w:rsidR="00B2133A" w:rsidRPr="0039004D">
        <w:rPr>
          <w:rFonts w:cs="Times New Roman"/>
        </w:rPr>
        <w:t xml:space="preserve"> priori</w:t>
      </w:r>
      <w:r w:rsidRPr="0039004D">
        <w:rPr>
          <w:rFonts w:cs="Times New Roman"/>
        </w:rPr>
        <w:t xml:space="preserve">dad media y “3” por prioridad alta. Una vez que se tuvo esta tabla, </w:t>
      </w:r>
      <w:r w:rsidR="00B2133A" w:rsidRPr="0039004D">
        <w:rPr>
          <w:rFonts w:cs="Times New Roman"/>
        </w:rPr>
        <w:t xml:space="preserve">se realizó la creación de un Escenario típico para cada tipo de usuario, en este escenario se planteaba una situación en la que cierta persona cumpliendo el rol de uno de los tipos de usuarios, encontraría típicamente en su entorno cotidiano y se plantea una problemática que puede ser resuelta con el sistema a diseñarse. Terminados los escenarios por tipo de usuario, se creó Personas con el cual se da una explicación más detallada de cómo es la persona que </w:t>
      </w:r>
      <w:r w:rsidR="00E259A7" w:rsidRPr="0039004D">
        <w:rPr>
          <w:rFonts w:cs="Times New Roman"/>
        </w:rPr>
        <w:t>está</w:t>
      </w:r>
      <w:r w:rsidR="00B2133A" w:rsidRPr="0039004D">
        <w:rPr>
          <w:rFonts w:cs="Times New Roman"/>
        </w:rPr>
        <w:t xml:space="preserve"> siendo utilizada en el escenario</w:t>
      </w:r>
      <w:r w:rsidR="00E259A7" w:rsidRPr="0039004D">
        <w:rPr>
          <w:rFonts w:cs="Times New Roman"/>
        </w:rPr>
        <w:t xml:space="preserve"> anteriormente planteado. La creación de una persona y escenario es principalmente para fines de empatizar con los usuarios del sistema, demostrando que entendemos su objetivo, problemática, entorno y limitantes para la adopción del sistema a proponer. </w:t>
      </w:r>
      <w:r w:rsidR="00D8310C" w:rsidRPr="0039004D">
        <w:rPr>
          <w:rFonts w:cs="Times New Roman"/>
        </w:rPr>
        <w:t>Al finalizar la etapa de análisis de necesidades y requerimientos, se vio necesario</w:t>
      </w:r>
      <w:r w:rsidR="006F4488" w:rsidRPr="0039004D">
        <w:rPr>
          <w:rFonts w:cs="Times New Roman"/>
        </w:rPr>
        <w:t xml:space="preserve"> continuar con el modelo de Solicitudes anteriormente planteado por SUSALUD. Con el modelo de solicitudes, se iban a poder recibir tanto reclamos, consultas y sugerencias dentro del mismo sistema sin tener que realizar un sistema diferente para cada uno de ellos. Lo único que agregaría a la idea original </w:t>
      </w:r>
      <w:r w:rsidR="00980B82" w:rsidRPr="0039004D">
        <w:rPr>
          <w:rFonts w:cs="Times New Roman"/>
        </w:rPr>
        <w:t>sería</w:t>
      </w:r>
      <w:r w:rsidR="006F4488" w:rsidRPr="0039004D">
        <w:rPr>
          <w:rFonts w:cs="Times New Roman"/>
        </w:rPr>
        <w:t xml:space="preserve"> una opción donde se tiene que elegir el tipo de solicitud se desea presentar.</w:t>
      </w:r>
    </w:p>
    <w:p w14:paraId="565A8738" w14:textId="455896C7" w:rsidR="00513B68" w:rsidRPr="0039004D" w:rsidRDefault="00F6143B" w:rsidP="000E179A">
      <w:pPr>
        <w:spacing w:line="360" w:lineRule="auto"/>
        <w:jc w:val="both"/>
        <w:rPr>
          <w:rFonts w:cs="Times New Roman"/>
        </w:rPr>
      </w:pPr>
      <w:r w:rsidRPr="0039004D">
        <w:rPr>
          <w:rFonts w:cs="Times New Roman"/>
        </w:rPr>
        <w:lastRenderedPageBreak/>
        <w:t>Adicionalmente, se vio necesario realizar una clasificación de los reclamos debido a que una de las necesidades de usuarios era poder realizar filtros para obtener data acerca de la cantidad de reclamos por tipo e identificar las principales falencias de la IPRESS, para realizar esta clasificación se hizo una búsqueda de clasificación de reclamos en salud ya existentes, obteniendo una tablas de clasificación de reclamos hecha en el 2011 por la, en ese entonces Superintendencia Nacional de Salud (SUNASA)</w:t>
      </w:r>
      <w:r w:rsidR="00D932EC" w:rsidRPr="0039004D">
        <w:rPr>
          <w:rFonts w:cs="Times New Roman"/>
        </w:rPr>
        <w:t xml:space="preserve"> </w:t>
      </w:r>
      <w:r w:rsidR="00A33669" w:rsidRPr="0039004D">
        <w:rPr>
          <w:rFonts w:cs="Times New Roman"/>
        </w:rPr>
        <w:t>y que contaba con un total de 60</w:t>
      </w:r>
      <w:r w:rsidRPr="0039004D">
        <w:rPr>
          <w:rFonts w:cs="Times New Roman"/>
        </w:rPr>
        <w:t xml:space="preserve"> tipos de reclamos </w:t>
      </w:r>
      <w:r w:rsidR="00A33669" w:rsidRPr="0039004D">
        <w:rPr>
          <w:rFonts w:cs="Times New Roman"/>
        </w:rPr>
        <w:t xml:space="preserve">exclusivos </w:t>
      </w:r>
      <w:r w:rsidRPr="0039004D">
        <w:rPr>
          <w:rFonts w:cs="Times New Roman"/>
        </w:rPr>
        <w:t>para IPRESS</w:t>
      </w:r>
      <w:r w:rsidR="00A33669" w:rsidRPr="0039004D">
        <w:rPr>
          <w:rFonts w:cs="Times New Roman"/>
        </w:rPr>
        <w:t>, 44</w:t>
      </w:r>
      <w:r w:rsidRPr="0039004D">
        <w:rPr>
          <w:rFonts w:cs="Times New Roman"/>
        </w:rPr>
        <w:t xml:space="preserve"> tipos de reclamos </w:t>
      </w:r>
      <w:r w:rsidR="00A33669" w:rsidRPr="0039004D">
        <w:rPr>
          <w:rFonts w:cs="Times New Roman"/>
        </w:rPr>
        <w:t xml:space="preserve">exclusivos </w:t>
      </w:r>
      <w:r w:rsidRPr="0039004D">
        <w:rPr>
          <w:rFonts w:cs="Times New Roman"/>
        </w:rPr>
        <w:t>para IAFA</w:t>
      </w:r>
      <w:r w:rsidR="00A33669" w:rsidRPr="0039004D">
        <w:rPr>
          <w:rFonts w:cs="Times New Roman"/>
        </w:rPr>
        <w:t xml:space="preserve"> y 6 tipos de reclamos aplicables tanto a IPRESS como a IAFA</w:t>
      </w:r>
      <w:r w:rsidRPr="0039004D">
        <w:rPr>
          <w:rFonts w:cs="Times New Roman"/>
        </w:rPr>
        <w:t xml:space="preserve">. Se hicieron las consultas respectivas al actual personal de SUSALUD sobre el uso de esta tabla de clasificación, a lo cual contestaron de que no se utilizaba debido a que era muy dificultoso usarla por su extensión y complejidad, incluso recomendaron que si se podía proponer una mejor clasificación </w:t>
      </w:r>
      <w:r w:rsidR="00A33669" w:rsidRPr="0039004D">
        <w:rPr>
          <w:rFonts w:cs="Times New Roman"/>
        </w:rPr>
        <w:t>sería</w:t>
      </w:r>
      <w:r w:rsidRPr="0039004D">
        <w:rPr>
          <w:rFonts w:cs="Times New Roman"/>
        </w:rPr>
        <w:t xml:space="preserve"> más provechoso. Para poder proponer una </w:t>
      </w:r>
      <w:r w:rsidR="00F95012" w:rsidRPr="0039004D">
        <w:rPr>
          <w:rFonts w:cs="Times New Roman"/>
        </w:rPr>
        <w:t>nueva clasificación de reclamos</w:t>
      </w:r>
      <w:r w:rsidRPr="0039004D">
        <w:rPr>
          <w:rFonts w:cs="Times New Roman"/>
        </w:rPr>
        <w:t xml:space="preserve"> </w:t>
      </w:r>
      <w:r w:rsidR="006E2619" w:rsidRPr="0039004D">
        <w:rPr>
          <w:rFonts w:cs="Times New Roman"/>
        </w:rPr>
        <w:t>se utilizó una técnica de Diseño Centrado en el Usuario llamada Card Sorting</w:t>
      </w:r>
      <w:r w:rsidR="008C7159" w:rsidRPr="0039004D">
        <w:rPr>
          <w:rFonts w:cs="Times New Roman"/>
        </w:rPr>
        <w:t>. Esta técnica es utilizada para diseñar o evaluar la arquitectura de la información</w:t>
      </w:r>
      <w:r w:rsidR="006E2619" w:rsidRPr="0039004D">
        <w:rPr>
          <w:rFonts w:cs="Times New Roman"/>
        </w:rPr>
        <w:t xml:space="preserve">, en esta investigación en particular se </w:t>
      </w:r>
      <w:r w:rsidR="00491DFD" w:rsidRPr="0039004D">
        <w:rPr>
          <w:rFonts w:cs="Times New Roman"/>
        </w:rPr>
        <w:t>utilizó</w:t>
      </w:r>
      <w:r w:rsidR="006E2619" w:rsidRPr="0039004D">
        <w:rPr>
          <w:rFonts w:cs="Times New Roman"/>
        </w:rPr>
        <w:t xml:space="preserve"> la variante ‘Modified Delphi’</w:t>
      </w:r>
      <w:r w:rsidR="00491DFD" w:rsidRPr="0039004D">
        <w:rPr>
          <w:rFonts w:cs="Times New Roman"/>
        </w:rPr>
        <w:t xml:space="preserve"> </w:t>
      </w:r>
      <w:r w:rsidR="00491DFD" w:rsidRPr="0039004D">
        <w:rPr>
          <w:rFonts w:cs="Times New Roman"/>
        </w:rPr>
        <w:fldChar w:fldCharType="begin" w:fldLock="1"/>
      </w:r>
      <w:r w:rsidR="00D963F6">
        <w:rPr>
          <w:rFonts w:cs="Times New Roman"/>
        </w:rPr>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2)", "plainTextFormattedCitation" : "(42)", "previouslyFormattedCitation" : "(42)" }, "properties" : {  }, "schema" : "https://github.com/citation-style-language/schema/raw/master/csl-citation.json" }</w:instrText>
      </w:r>
      <w:r w:rsidR="00491DFD" w:rsidRPr="0039004D">
        <w:rPr>
          <w:rFonts w:cs="Times New Roman"/>
        </w:rPr>
        <w:fldChar w:fldCharType="separate"/>
      </w:r>
      <w:r w:rsidR="007C273E" w:rsidRPr="007C273E">
        <w:rPr>
          <w:rFonts w:cs="Times New Roman"/>
          <w:noProof/>
        </w:rPr>
        <w:t>(42)</w:t>
      </w:r>
      <w:r w:rsidR="00491DFD" w:rsidRPr="0039004D">
        <w:rPr>
          <w:rFonts w:cs="Times New Roman"/>
        </w:rPr>
        <w:fldChar w:fldCharType="end"/>
      </w:r>
      <w:r w:rsidR="00491DFD" w:rsidRPr="0039004D">
        <w:rPr>
          <w:rFonts w:cs="Times New Roman"/>
        </w:rPr>
        <w:t xml:space="preserve"> </w:t>
      </w:r>
      <w:r w:rsidR="008C7159" w:rsidRPr="0039004D">
        <w:rPr>
          <w:rFonts w:cs="Times New Roman"/>
        </w:rPr>
        <w:t xml:space="preserve">ya que se </w:t>
      </w:r>
      <w:r w:rsidR="00467486" w:rsidRPr="0039004D">
        <w:rPr>
          <w:rFonts w:cs="Times New Roman"/>
        </w:rPr>
        <w:t>sabía</w:t>
      </w:r>
      <w:r w:rsidR="008C7159" w:rsidRPr="0039004D">
        <w:rPr>
          <w:rFonts w:cs="Times New Roman"/>
        </w:rPr>
        <w:t xml:space="preserve"> de antemano que en las entrevistas de la fase de prueba se iba a contar con tiempo limitado y la versión original del Card Sorting podía consumir bastante tiempo para que el entrevistado diera su versión de la organizació</w:t>
      </w:r>
      <w:r w:rsidR="00B36961" w:rsidRPr="0039004D">
        <w:rPr>
          <w:rFonts w:cs="Times New Roman"/>
        </w:rPr>
        <w:t>n. Lo primero que se hizo fue revisar</w:t>
      </w:r>
      <w:r w:rsidRPr="0039004D">
        <w:rPr>
          <w:rFonts w:cs="Times New Roman"/>
        </w:rPr>
        <w:t xml:space="preserve"> la tabla de clasificación actual </w:t>
      </w:r>
      <w:r w:rsidR="00F95012" w:rsidRPr="0039004D">
        <w:rPr>
          <w:rFonts w:cs="Times New Roman"/>
        </w:rPr>
        <w:t>y se encontraron var</w:t>
      </w:r>
      <w:r w:rsidR="00AB571D" w:rsidRPr="0039004D">
        <w:rPr>
          <w:rFonts w:cs="Times New Roman"/>
        </w:rPr>
        <w:t xml:space="preserve">ios tipos de reclamos </w:t>
      </w:r>
      <w:r w:rsidR="00B36961" w:rsidRPr="0039004D">
        <w:rPr>
          <w:rFonts w:cs="Times New Roman"/>
        </w:rPr>
        <w:t>repetidos</w:t>
      </w:r>
      <w:r w:rsidR="00AB571D" w:rsidRPr="0039004D">
        <w:rPr>
          <w:rFonts w:cs="Times New Roman"/>
        </w:rPr>
        <w:t xml:space="preserve"> o que podían ser contenidos dentro de otros tipos de reclamo</w:t>
      </w:r>
      <w:r w:rsidR="00EA6649" w:rsidRPr="0039004D">
        <w:rPr>
          <w:rFonts w:cs="Times New Roman"/>
        </w:rPr>
        <w:t xml:space="preserve">. </w:t>
      </w:r>
      <w:r w:rsidR="006612B4" w:rsidRPr="0039004D">
        <w:rPr>
          <w:rFonts w:cs="Times New Roman"/>
        </w:rPr>
        <w:t xml:space="preserve">Como este trabajo de investigación </w:t>
      </w:r>
      <w:r w:rsidR="00BD17E8" w:rsidRPr="0039004D">
        <w:rPr>
          <w:rFonts w:cs="Times New Roman"/>
        </w:rPr>
        <w:t>está</w:t>
      </w:r>
      <w:r w:rsidR="006612B4" w:rsidRPr="0039004D">
        <w:rPr>
          <w:rFonts w:cs="Times New Roman"/>
        </w:rPr>
        <w:t xml:space="preserve"> enfocado en reclamos presentados en IPRESS se hizo una depuración inicial con el enfoque solo en este tipo de reclamos</w:t>
      </w:r>
      <w:r w:rsidR="00EA6649" w:rsidRPr="0039004D">
        <w:rPr>
          <w:rFonts w:cs="Times New Roman"/>
        </w:rPr>
        <w:t xml:space="preserve"> y se obtuvieron </w:t>
      </w:r>
      <w:r w:rsidR="00BD17E8" w:rsidRPr="0039004D">
        <w:rPr>
          <w:rFonts w:cs="Times New Roman"/>
        </w:rPr>
        <w:t>en total 45</w:t>
      </w:r>
      <w:r w:rsidR="00441AF6" w:rsidRPr="0039004D">
        <w:rPr>
          <w:rFonts w:cs="Times New Roman"/>
        </w:rPr>
        <w:t xml:space="preserve"> tipos de reclamos. </w:t>
      </w:r>
      <w:r w:rsidR="00BD17E8" w:rsidRPr="0039004D">
        <w:rPr>
          <w:rFonts w:cs="Times New Roman"/>
        </w:rPr>
        <w:t>Los pasos siguientes fueron realizados por una persona experta en el tema de reclamos de IPRESS, a esta persona se le entrego 45 tarjetas escritos con los tipos de reclamos anteriormente encontrados y se le pidió agruparlo en la manera que viera conveniente por similitud de reclamos. A esta persona experta se le dio la posibilidad de separar las tarjetas que consideraba que no eran un tipo de reclamo valido</w:t>
      </w:r>
      <w:r w:rsidR="009C17A7" w:rsidRPr="0039004D">
        <w:rPr>
          <w:rFonts w:cs="Times New Roman"/>
        </w:rPr>
        <w:t xml:space="preserve"> y agregar nuevos tipos de reclamos que consideraba faltantes</w:t>
      </w:r>
      <w:r w:rsidR="007C2197" w:rsidRPr="0039004D">
        <w:rPr>
          <w:rFonts w:cs="Times New Roman"/>
        </w:rPr>
        <w:t xml:space="preserve">. Luego que la persona experta realizara su organización y revisión de las categorías que creo, se le pidió que colocará un título a cada categoría y revisara los tipos de reclamos contenidos en cada categoría para poder encontrar posibles cambios en la organización. </w:t>
      </w:r>
      <w:r w:rsidR="009C17A7" w:rsidRPr="0039004D">
        <w:rPr>
          <w:rFonts w:cs="Times New Roman"/>
        </w:rPr>
        <w:t>El procedimiento que realizó la persona experta fue el siguiente, con la</w:t>
      </w:r>
      <w:r w:rsidR="00FD0F65" w:rsidRPr="0039004D">
        <w:rPr>
          <w:rFonts w:cs="Times New Roman"/>
        </w:rPr>
        <w:t>s</w:t>
      </w:r>
      <w:r w:rsidR="009C17A7" w:rsidRPr="0039004D">
        <w:rPr>
          <w:rFonts w:cs="Times New Roman"/>
        </w:rPr>
        <w:t xml:space="preserve"> 45 tarjetas entregadas identifico una tarjeta que se había escrito de manera muy general y la desgloso en 3 tarjetas diferentes. Posteriormente </w:t>
      </w:r>
      <w:r w:rsidR="001318C5" w:rsidRPr="0039004D">
        <w:rPr>
          <w:rFonts w:cs="Times New Roman"/>
        </w:rPr>
        <w:t>agrego 6</w:t>
      </w:r>
      <w:r w:rsidR="009C17A7" w:rsidRPr="0039004D">
        <w:rPr>
          <w:rFonts w:cs="Times New Roman"/>
        </w:rPr>
        <w:t xml:space="preserve"> nuevos tipos de reclamos que consideraba que faltaban </w:t>
      </w:r>
      <w:r w:rsidR="001318C5" w:rsidRPr="0039004D">
        <w:rPr>
          <w:rFonts w:cs="Times New Roman"/>
        </w:rPr>
        <w:t xml:space="preserve">y retiro </w:t>
      </w:r>
      <w:r w:rsidR="001318C5" w:rsidRPr="0039004D">
        <w:rPr>
          <w:rFonts w:cs="Times New Roman"/>
        </w:rPr>
        <w:lastRenderedPageBreak/>
        <w:t>7 tarjetas de tipos de reclamos que consideraba que podían ser agrupados en tipos de reclamos que ya se encontraban especificados</w:t>
      </w:r>
      <w:r w:rsidR="00513B68" w:rsidRPr="0039004D">
        <w:rPr>
          <w:rFonts w:cs="Times New Roman"/>
        </w:rPr>
        <w:t>, para esto detallo má</w:t>
      </w:r>
      <w:r w:rsidR="00AC529C" w:rsidRPr="0039004D">
        <w:rPr>
          <w:rFonts w:cs="Times New Roman"/>
        </w:rPr>
        <w:t>s la descripción de algunos tipos de reclamos</w:t>
      </w:r>
      <w:r w:rsidR="001318C5" w:rsidRPr="0039004D">
        <w:rPr>
          <w:rFonts w:cs="Times New Roman"/>
        </w:rPr>
        <w:t>. P</w:t>
      </w:r>
      <w:r w:rsidR="00513B68" w:rsidRPr="0039004D">
        <w:rPr>
          <w:rFonts w:cs="Times New Roman"/>
        </w:rPr>
        <w:t xml:space="preserve">or </w:t>
      </w:r>
      <w:r w:rsidR="00AC529C" w:rsidRPr="0039004D">
        <w:rPr>
          <w:rFonts w:cs="Times New Roman"/>
        </w:rPr>
        <w:t>último</w:t>
      </w:r>
      <w:r w:rsidR="00F935C7" w:rsidRPr="0039004D">
        <w:rPr>
          <w:rFonts w:cs="Times New Roman"/>
        </w:rPr>
        <w:t>, reviso nuevamente</w:t>
      </w:r>
      <w:r w:rsidR="00513B68" w:rsidRPr="0039004D">
        <w:rPr>
          <w:rFonts w:cs="Times New Roman"/>
        </w:rPr>
        <w:t xml:space="preserve"> los tipos de reclamo</w:t>
      </w:r>
      <w:r w:rsidR="001318C5" w:rsidRPr="0039004D">
        <w:rPr>
          <w:rFonts w:cs="Times New Roman"/>
        </w:rPr>
        <w:t xml:space="preserve"> para cerciorarse que el lenguaje utilizado </w:t>
      </w:r>
      <w:r w:rsidR="00513B68" w:rsidRPr="0039004D">
        <w:rPr>
          <w:rFonts w:cs="Times New Roman"/>
        </w:rPr>
        <w:t xml:space="preserve">fuera correcto y simple. </w:t>
      </w:r>
      <w:r w:rsidR="00F935C7" w:rsidRPr="0039004D">
        <w:rPr>
          <w:rFonts w:cs="Times New Roman"/>
        </w:rPr>
        <w:t>Al finalizar esta dinámica, se obtuvieron en total 10 categorías diferentes que contenían un total de 46 tarjetas.  Esta organización planteada por la primera persona experta en reclamos posibles en IPRESS fue mostrada a los siguientes entrevistados que cumplieran con el rol de Directores y Personal de IPRESS y Personal de SUSALUD, cada entrevistado reviso la organización planteada y se le dio la posibilidad de hacer cambios y agregar tipos de reclamos en ella para que se tuviera una versión mejorada de la clasificación de reclamos</w:t>
      </w:r>
      <w:r w:rsidR="00515F83" w:rsidRPr="0039004D">
        <w:rPr>
          <w:rFonts w:cs="Times New Roman"/>
        </w:rPr>
        <w:t>, luego esta versión mejorada se le dio al siguiente entrevistado que cumpliera alguno de los roles antes especificados para que lo mejorará y así sucesivamente.</w:t>
      </w:r>
      <w:r w:rsidR="00731C4C" w:rsidRPr="0039004D">
        <w:rPr>
          <w:rFonts w:cs="Times New Roman"/>
        </w:rPr>
        <w:t xml:space="preserve"> </w:t>
      </w:r>
    </w:p>
    <w:p w14:paraId="0B07C5E4" w14:textId="324F996E" w:rsidR="007A411A" w:rsidRPr="0039004D" w:rsidRDefault="008B5507" w:rsidP="000E179A">
      <w:pPr>
        <w:spacing w:line="360" w:lineRule="auto"/>
        <w:jc w:val="both"/>
        <w:rPr>
          <w:rFonts w:cs="Times New Roman"/>
        </w:rPr>
      </w:pPr>
      <w:r w:rsidRPr="0039004D">
        <w:rPr>
          <w:rFonts w:cs="Times New Roman"/>
        </w:rPr>
        <w:t xml:space="preserve">Terminado todo el análisis de necesidades y requerimientos de usuarios, se </w:t>
      </w:r>
      <w:r w:rsidR="00A33669" w:rsidRPr="0039004D">
        <w:rPr>
          <w:rFonts w:cs="Times New Roman"/>
        </w:rPr>
        <w:t>continuó</w:t>
      </w:r>
      <w:r w:rsidRPr="0039004D">
        <w:rPr>
          <w:rFonts w:cs="Times New Roman"/>
        </w:rPr>
        <w:t xml:space="preserve"> a la etapa de diseño. E</w:t>
      </w:r>
      <w:r w:rsidR="00B83A44" w:rsidRPr="0039004D">
        <w:rPr>
          <w:rFonts w:cs="Times New Roman"/>
        </w:rPr>
        <w:t>n la etapa de d</w:t>
      </w:r>
      <w:r w:rsidR="00981790" w:rsidRPr="0039004D">
        <w:rPr>
          <w:rFonts w:cs="Times New Roman"/>
        </w:rPr>
        <w:t>is</w:t>
      </w:r>
      <w:r w:rsidR="008D3E42" w:rsidRPr="0039004D">
        <w:rPr>
          <w:rFonts w:cs="Times New Roman"/>
        </w:rPr>
        <w:t xml:space="preserve">eño primero se </w:t>
      </w:r>
      <w:r w:rsidR="00B561E1" w:rsidRPr="0039004D">
        <w:rPr>
          <w:rFonts w:cs="Times New Roman"/>
        </w:rPr>
        <w:t xml:space="preserve">plantearon diversos </w:t>
      </w:r>
      <w:r w:rsidR="008D3E42" w:rsidRPr="0039004D">
        <w:rPr>
          <w:rFonts w:cs="Times New Roman"/>
        </w:rPr>
        <w:t>flujo</w:t>
      </w:r>
      <w:r w:rsidR="00B561E1" w:rsidRPr="0039004D">
        <w:rPr>
          <w:rFonts w:cs="Times New Roman"/>
        </w:rPr>
        <w:t>s</w:t>
      </w:r>
      <w:r w:rsidR="008D3E42" w:rsidRPr="0039004D">
        <w:rPr>
          <w:rFonts w:cs="Times New Roman"/>
        </w:rPr>
        <w:t xml:space="preserve"> que</w:t>
      </w:r>
      <w:r w:rsidR="00B561E1" w:rsidRPr="0039004D">
        <w:rPr>
          <w:rFonts w:cs="Times New Roman"/>
        </w:rPr>
        <w:t xml:space="preserve"> podría seguir cada tipo de usuario cuando usara el sistema, se realizaron varios de e</w:t>
      </w:r>
      <w:r w:rsidR="00C016D8" w:rsidRPr="0039004D">
        <w:rPr>
          <w:rFonts w:cs="Times New Roman"/>
        </w:rPr>
        <w:t xml:space="preserve">llos para encontrar el </w:t>
      </w:r>
      <w:r w:rsidR="007A411A" w:rsidRPr="0039004D">
        <w:rPr>
          <w:rFonts w:cs="Times New Roman"/>
        </w:rPr>
        <w:t>f</w:t>
      </w:r>
      <w:r w:rsidR="00362A81" w:rsidRPr="0039004D">
        <w:rPr>
          <w:rFonts w:cs="Times New Roman"/>
        </w:rPr>
        <w:t xml:space="preserve">lujo que se adaptaba a las necesidades encontradas por el investigador </w:t>
      </w:r>
      <w:r w:rsidR="002F25C8" w:rsidRPr="0039004D">
        <w:rPr>
          <w:rFonts w:cs="Times New Roman"/>
        </w:rPr>
        <w:t xml:space="preserve">de cada tipo de usuario. Estos flujos se </w:t>
      </w:r>
      <w:r w:rsidR="00F855AA" w:rsidRPr="0039004D">
        <w:rPr>
          <w:rFonts w:cs="Times New Roman"/>
        </w:rPr>
        <w:t xml:space="preserve">utilizaron para saber cuáles </w:t>
      </w:r>
      <w:r w:rsidR="00CC4980" w:rsidRPr="0039004D">
        <w:rPr>
          <w:rFonts w:cs="Times New Roman"/>
        </w:rPr>
        <w:t xml:space="preserve">y cuantas </w:t>
      </w:r>
      <w:r w:rsidR="00F855AA" w:rsidRPr="0039004D">
        <w:rPr>
          <w:rFonts w:cs="Times New Roman"/>
        </w:rPr>
        <w:t xml:space="preserve">eran las pantallas necesarias </w:t>
      </w:r>
      <w:r w:rsidR="00CC4980" w:rsidRPr="0039004D">
        <w:rPr>
          <w:rFonts w:cs="Times New Roman"/>
        </w:rPr>
        <w:t>a diseñar</w:t>
      </w:r>
      <w:r w:rsidR="00AD77F1" w:rsidRPr="0039004D">
        <w:rPr>
          <w:rFonts w:cs="Times New Roman"/>
        </w:rPr>
        <w:t xml:space="preserve"> en esta etapa. Una v</w:t>
      </w:r>
      <w:r w:rsidR="00B92B5C" w:rsidRPr="0039004D">
        <w:rPr>
          <w:rFonts w:cs="Times New Roman"/>
        </w:rPr>
        <w:t>ez que se tuvo los flujogramas de cada tipo d</w:t>
      </w:r>
      <w:r w:rsidR="00D5095B" w:rsidRPr="0039004D">
        <w:rPr>
          <w:rFonts w:cs="Times New Roman"/>
        </w:rPr>
        <w:t>e usuario en el sistema, se determinó</w:t>
      </w:r>
      <w:r w:rsidR="00B92B5C" w:rsidRPr="0039004D">
        <w:rPr>
          <w:rFonts w:cs="Times New Roman"/>
        </w:rPr>
        <w:t xml:space="preserve"> que se diseñarían</w:t>
      </w:r>
      <w:r w:rsidR="00AD5B2F" w:rsidRPr="0039004D">
        <w:rPr>
          <w:rFonts w:cs="Times New Roman"/>
        </w:rPr>
        <w:t>, en un principio,</w:t>
      </w:r>
      <w:r w:rsidR="00B92B5C" w:rsidRPr="0039004D">
        <w:rPr>
          <w:rFonts w:cs="Times New Roman"/>
        </w:rPr>
        <w:t xml:space="preserve"> en total </w:t>
      </w:r>
      <w:r w:rsidR="00D5095B" w:rsidRPr="0039004D">
        <w:rPr>
          <w:rFonts w:cs="Times New Roman"/>
        </w:rPr>
        <w:t xml:space="preserve">15 pantallas que iban a ser necesarias para </w:t>
      </w:r>
      <w:r w:rsidR="001F439D" w:rsidRPr="0039004D">
        <w:rPr>
          <w:rFonts w:cs="Times New Roman"/>
        </w:rPr>
        <w:t>cumplir las tareas de todos los tipos de usuarios. Se realizaron pantallas para el llenado de un nuevo tipo de solicitud</w:t>
      </w:r>
      <w:r w:rsidR="00FA4EA4" w:rsidRPr="0039004D">
        <w:rPr>
          <w:rFonts w:cs="Times New Roman"/>
        </w:rPr>
        <w:t>, listado</w:t>
      </w:r>
      <w:r w:rsidR="001F439D" w:rsidRPr="0039004D">
        <w:rPr>
          <w:rFonts w:cs="Times New Roman"/>
        </w:rPr>
        <w:t xml:space="preserve"> de </w:t>
      </w:r>
      <w:r w:rsidR="00FA4EA4" w:rsidRPr="0039004D">
        <w:rPr>
          <w:rFonts w:cs="Times New Roman"/>
        </w:rPr>
        <w:t>solicitudes</w:t>
      </w:r>
      <w:r w:rsidR="001F439D" w:rsidRPr="0039004D">
        <w:rPr>
          <w:rFonts w:cs="Times New Roman"/>
        </w:rPr>
        <w:t xml:space="preserve"> vigentes, </w:t>
      </w:r>
      <w:r w:rsidR="00FA4EA4" w:rsidRPr="0039004D">
        <w:rPr>
          <w:rFonts w:cs="Times New Roman"/>
        </w:rPr>
        <w:t>listado de histórico de solicitudes, gestión de solicitudes vigentes y estadísticas.</w:t>
      </w:r>
      <w:r w:rsidR="001B1619" w:rsidRPr="0039004D">
        <w:rPr>
          <w:rFonts w:cs="Times New Roman"/>
        </w:rPr>
        <w:t xml:space="preserve"> Debido a que los tipos de usuario tienen tareas diferentes que realizar, no todos los tipos de usuario van a poder acceder a las 15 pantallas creadas, se delimito que el acceso a las pantallas seria de la siguiente manera:</w:t>
      </w:r>
    </w:p>
    <w:p w14:paraId="646A306B" w14:textId="75BA625B" w:rsidR="001B1619" w:rsidRPr="0039004D" w:rsidRDefault="001B1619" w:rsidP="001B1619">
      <w:pPr>
        <w:pStyle w:val="Prrafodelista"/>
        <w:numPr>
          <w:ilvl w:val="0"/>
          <w:numId w:val="44"/>
        </w:numPr>
        <w:spacing w:line="360" w:lineRule="auto"/>
        <w:jc w:val="both"/>
        <w:rPr>
          <w:rFonts w:cs="Times New Roman"/>
        </w:rPr>
      </w:pPr>
      <w:r w:rsidRPr="0039004D">
        <w:rPr>
          <w:rFonts w:cs="Times New Roman"/>
        </w:rPr>
        <w:t xml:space="preserve">Personal de SUSALUD: Login con usuario y contraseña, </w:t>
      </w:r>
      <w:r w:rsidR="00AD5B2F" w:rsidRPr="0039004D">
        <w:rPr>
          <w:rFonts w:cs="Times New Roman"/>
        </w:rPr>
        <w:t>estadísticas, listado de solicitudes vigentes, gestión de solicitudes e histórico de solicitudes.</w:t>
      </w:r>
    </w:p>
    <w:p w14:paraId="7EE30BF0" w14:textId="4FC85817" w:rsidR="001B1619" w:rsidRPr="0039004D" w:rsidRDefault="001B1619" w:rsidP="001B1619">
      <w:pPr>
        <w:pStyle w:val="Prrafodelista"/>
        <w:numPr>
          <w:ilvl w:val="0"/>
          <w:numId w:val="44"/>
        </w:numPr>
        <w:spacing w:line="360" w:lineRule="auto"/>
        <w:jc w:val="both"/>
        <w:rPr>
          <w:rFonts w:cs="Times New Roman"/>
        </w:rPr>
      </w:pPr>
      <w:r w:rsidRPr="0039004D">
        <w:rPr>
          <w:rFonts w:cs="Times New Roman"/>
        </w:rPr>
        <w:t>Directivos</w:t>
      </w:r>
      <w:r w:rsidR="00AD5B2F" w:rsidRPr="0039004D">
        <w:rPr>
          <w:rFonts w:cs="Times New Roman"/>
        </w:rPr>
        <w:t xml:space="preserve"> y administrativos</w:t>
      </w:r>
      <w:r w:rsidRPr="0039004D">
        <w:rPr>
          <w:rFonts w:cs="Times New Roman"/>
        </w:rPr>
        <w:t xml:space="preserve"> de IPRESS: Login con usuario y contraseña, </w:t>
      </w:r>
      <w:r w:rsidR="00AD5B2F" w:rsidRPr="0039004D">
        <w:rPr>
          <w:rFonts w:cs="Times New Roman"/>
        </w:rPr>
        <w:t>nueva solicitud, estadísticas, gestión de solicitudes e histórico de solicitudes.</w:t>
      </w:r>
    </w:p>
    <w:p w14:paraId="35458840" w14:textId="45EE122B" w:rsidR="001B1619" w:rsidRPr="0039004D" w:rsidRDefault="001B1619" w:rsidP="001B1619">
      <w:pPr>
        <w:pStyle w:val="Prrafodelista"/>
        <w:numPr>
          <w:ilvl w:val="0"/>
          <w:numId w:val="44"/>
        </w:numPr>
        <w:spacing w:line="360" w:lineRule="auto"/>
        <w:jc w:val="both"/>
        <w:rPr>
          <w:rFonts w:cs="Times New Roman"/>
        </w:rPr>
      </w:pPr>
      <w:r w:rsidRPr="0039004D">
        <w:rPr>
          <w:rFonts w:cs="Times New Roman"/>
        </w:rPr>
        <w:t xml:space="preserve">Ciudadanos: Login con Nº de DNI y Fechas de Nacimiento, </w:t>
      </w:r>
      <w:r w:rsidR="00AD5B2F" w:rsidRPr="0039004D">
        <w:rPr>
          <w:rFonts w:cs="Times New Roman"/>
        </w:rPr>
        <w:t>nueva solicitud, estadísticas, gestión de solicitudes e histórico de solicitudes.</w:t>
      </w:r>
    </w:p>
    <w:p w14:paraId="52774DBC" w14:textId="48D2F718" w:rsidR="00AD5B2F" w:rsidRPr="0039004D" w:rsidRDefault="00AD5B2F" w:rsidP="00AD5B2F">
      <w:pPr>
        <w:spacing w:line="360" w:lineRule="auto"/>
        <w:jc w:val="both"/>
        <w:rPr>
          <w:rFonts w:cs="Times New Roman"/>
        </w:rPr>
      </w:pPr>
      <w:r w:rsidRPr="0039004D">
        <w:rPr>
          <w:rFonts w:cs="Times New Roman"/>
        </w:rPr>
        <w:t>Una vez que se tenian determinadas las pantallas planteadas en un principio para cada tipo de usuario, se procedio a hacer los wireframes de ellas. En este paso se realizaron bocetos de una baja fidelidad</w:t>
      </w:r>
      <w:r w:rsidR="00CB5E5D" w:rsidRPr="0039004D">
        <w:rPr>
          <w:rFonts w:cs="Times New Roman"/>
        </w:rPr>
        <w:t xml:space="preserve"> en lápiz y papel</w:t>
      </w:r>
      <w:r w:rsidRPr="0039004D">
        <w:rPr>
          <w:rFonts w:cs="Times New Roman"/>
        </w:rPr>
        <w:t xml:space="preserve"> que representaban</w:t>
      </w:r>
      <w:r w:rsidR="00BA2FA0" w:rsidRPr="0039004D">
        <w:rPr>
          <w:rFonts w:cs="Times New Roman"/>
        </w:rPr>
        <w:t xml:space="preserve"> los elementos que </w:t>
      </w:r>
      <w:r w:rsidR="00BA2FA0" w:rsidRPr="0039004D">
        <w:rPr>
          <w:rFonts w:cs="Times New Roman"/>
        </w:rPr>
        <w:lastRenderedPageBreak/>
        <w:t xml:space="preserve">estarían presentes en cada pantalla y su posible ubicación. Con estos bocetos se buscó una manera sencilla de colocar los elementos necesarios de cada pantalla y que fueran consistentes en todas las pantallas del mismo tipo. </w:t>
      </w:r>
      <w:r w:rsidR="00CB5E5D" w:rsidRPr="0039004D">
        <w:rPr>
          <w:rFonts w:cs="Times New Roman"/>
        </w:rPr>
        <w:t>La ventaja de realizar estos bocetos en lápiz y papel es que permite hacer cambios de forma muy rápida y poder añadir elementos adicionales necesarios mientras que la idea fue mejorando a lo largo de la creación de estos bocetos.</w:t>
      </w:r>
    </w:p>
    <w:p w14:paraId="46F68028" w14:textId="7A38E066" w:rsidR="00203952" w:rsidRPr="0039004D" w:rsidRDefault="00CB5E5D" w:rsidP="00AD5B2F">
      <w:pPr>
        <w:spacing w:line="360" w:lineRule="auto"/>
        <w:jc w:val="both"/>
        <w:rPr>
          <w:rFonts w:cs="Times New Roman"/>
        </w:rPr>
      </w:pPr>
      <w:r w:rsidRPr="0039004D">
        <w:rPr>
          <w:rFonts w:cs="Times New Roman"/>
        </w:rPr>
        <w:t xml:space="preserve">Con los bocetos en papel realizados, se </w:t>
      </w:r>
      <w:r w:rsidR="005E5321" w:rsidRPr="0039004D">
        <w:rPr>
          <w:rFonts w:cs="Times New Roman"/>
        </w:rPr>
        <w:t>procedió</w:t>
      </w:r>
      <w:r w:rsidRPr="0039004D">
        <w:rPr>
          <w:rFonts w:cs="Times New Roman"/>
        </w:rPr>
        <w:t xml:space="preserve"> a hacer los prototipos funcionales en el programa Axure RP 8. Se </w:t>
      </w:r>
      <w:r w:rsidR="005E5321" w:rsidRPr="0039004D">
        <w:rPr>
          <w:rFonts w:cs="Times New Roman"/>
        </w:rPr>
        <w:t>eligió</w:t>
      </w:r>
      <w:r w:rsidRPr="0039004D">
        <w:rPr>
          <w:rFonts w:cs="Times New Roman"/>
        </w:rPr>
        <w:t xml:space="preserve"> el programa Axure RP 8 debido a </w:t>
      </w:r>
      <w:r w:rsidR="005E5321" w:rsidRPr="0039004D">
        <w:rPr>
          <w:rFonts w:cs="Times New Roman"/>
        </w:rPr>
        <w:t>que es uno de los programas con mayor tiempo en el mercado, cuenta con mucho soporte y brinda muchas funcionalidades para realizar el prototipo lo más realista y parecido posible a un sistema totalmente funcional.</w:t>
      </w:r>
      <w:r w:rsidR="00A901F3" w:rsidRPr="0039004D">
        <w:rPr>
          <w:rFonts w:cs="Times New Roman"/>
        </w:rPr>
        <w:t xml:space="preserve"> Todas estas pantallas se realizaron sin mucho detalle grafico ya que para la parte evaluatoria se buscaba principalmente que los usuarios se fijaran en la funcionalidad del sistema y no en detalles </w:t>
      </w:r>
      <w:r w:rsidR="00203952" w:rsidRPr="0039004D">
        <w:rPr>
          <w:rFonts w:cs="Times New Roman"/>
        </w:rPr>
        <w:t>gráficos</w:t>
      </w:r>
      <w:r w:rsidR="00A901F3" w:rsidRPr="0039004D">
        <w:rPr>
          <w:rFonts w:cs="Times New Roman"/>
        </w:rPr>
        <w:t xml:space="preserve"> de color y animaciones, es por ello que se </w:t>
      </w:r>
      <w:r w:rsidR="00203952" w:rsidRPr="0039004D">
        <w:rPr>
          <w:rFonts w:cs="Times New Roman"/>
        </w:rPr>
        <w:t>eligió</w:t>
      </w:r>
      <w:r w:rsidR="00A901F3" w:rsidRPr="0039004D">
        <w:rPr>
          <w:rFonts w:cs="Times New Roman"/>
        </w:rPr>
        <w:t xml:space="preserve"> la misma paleta de colores que utiliza actualmente SUSALUD para construir las primeras versiones del sistema.</w:t>
      </w:r>
      <w:r w:rsidR="005E5321" w:rsidRPr="0039004D">
        <w:rPr>
          <w:rFonts w:cs="Times New Roman"/>
        </w:rPr>
        <w:t xml:space="preserve"> </w:t>
      </w:r>
      <w:r w:rsidR="00F15F0B" w:rsidRPr="0039004D">
        <w:rPr>
          <w:rFonts w:cs="Times New Roman"/>
        </w:rPr>
        <w:t xml:space="preserve">Se prototiparon todas pantallas planteadas y se </w:t>
      </w:r>
      <w:r w:rsidR="00A901F3" w:rsidRPr="0039004D">
        <w:rPr>
          <w:rFonts w:cs="Times New Roman"/>
        </w:rPr>
        <w:t xml:space="preserve">hicieron copias de estas pantallas para poder realizar un flujo por cada tipo de usuario y que no hubiera confusión entre las pantallas planteadas. </w:t>
      </w:r>
    </w:p>
    <w:p w14:paraId="28A7CF93" w14:textId="5D798A05" w:rsidR="00CB5E5D" w:rsidRPr="0039004D" w:rsidRDefault="00A901F3" w:rsidP="00AD5B2F">
      <w:pPr>
        <w:spacing w:line="360" w:lineRule="auto"/>
        <w:jc w:val="both"/>
        <w:rPr>
          <w:rFonts w:cs="Times New Roman"/>
        </w:rPr>
      </w:pPr>
      <w:r w:rsidRPr="0039004D">
        <w:rPr>
          <w:rFonts w:cs="Times New Roman"/>
        </w:rPr>
        <w:t xml:space="preserve">Una vez que los flujos para cada tipo de usuario estuvieran listos, se hizo una revisión del prototipo por tipo de usuario para encontrar posibles errores de flujo. </w:t>
      </w:r>
      <w:r w:rsidR="00203952" w:rsidRPr="0039004D">
        <w:rPr>
          <w:rFonts w:cs="Times New Roman"/>
        </w:rPr>
        <w:t xml:space="preserve">Esto de aquí se hizo utilizando las personas creadas anteriormente ya que se revisó el sistema mientras el investigador tomaba el lugar de la Persona para encontrar posibles dificultades de uso del sistema. </w:t>
      </w:r>
      <w:r w:rsidR="00D8310C" w:rsidRPr="0039004D">
        <w:rPr>
          <w:rFonts w:cs="Times New Roman"/>
        </w:rPr>
        <w:t>Con esto se arreglaron algunas etiquetas que iban a permitir la identificación fácil de partes del sistema antes de hacer las pruebas del prototipo con usuarios reales. Cuando se tuvo terminada la primera versión del prototipo, se paso a delimitar las tareas a realizar por tipo de usuario, estas tareas estaban basadas en los objetivos de usuario previamente detallados en la tabla Nº1 y se sacaron las siguientes tareas:</w:t>
      </w:r>
    </w:p>
    <w:p w14:paraId="3C4805CE" w14:textId="77777777" w:rsidR="00D8310C" w:rsidRPr="0039004D" w:rsidRDefault="00D8310C" w:rsidP="006F4488">
      <w:pPr>
        <w:pStyle w:val="Prrafodelista"/>
        <w:numPr>
          <w:ilvl w:val="0"/>
          <w:numId w:val="46"/>
        </w:numPr>
        <w:spacing w:line="360" w:lineRule="auto"/>
        <w:jc w:val="both"/>
        <w:rPr>
          <w:color w:val="000000" w:themeColor="text1"/>
        </w:rPr>
      </w:pPr>
      <w:r w:rsidRPr="0039004D">
        <w:rPr>
          <w:rFonts w:cs="Times New Roman"/>
        </w:rPr>
        <w:t xml:space="preserve">Personal de SUSALUD: </w:t>
      </w:r>
    </w:p>
    <w:p w14:paraId="60E437A3" w14:textId="77777777" w:rsidR="0076547C" w:rsidRPr="0039004D" w:rsidRDefault="00D8310C" w:rsidP="00537F40">
      <w:pPr>
        <w:pStyle w:val="Prrafodelista"/>
        <w:numPr>
          <w:ilvl w:val="1"/>
          <w:numId w:val="46"/>
        </w:numPr>
        <w:spacing w:line="360" w:lineRule="auto"/>
        <w:jc w:val="both"/>
        <w:rPr>
          <w:color w:val="000000" w:themeColor="text1"/>
        </w:rPr>
      </w:pPr>
      <w:r w:rsidRPr="0039004D">
        <w:rPr>
          <w:color w:val="000000" w:themeColor="text1"/>
        </w:rPr>
        <w:t xml:space="preserve">Le han mandado a averiguar sobre la cantidad de reclamos del tipo de Historia Clínica que se encuentran siendo revisados actualmente. Utilizando la herramienta dada, donde encontraría dicha información. </w:t>
      </w:r>
    </w:p>
    <w:p w14:paraId="53F9B8C1" w14:textId="2E373FE2" w:rsidR="00D8310C" w:rsidRPr="0039004D" w:rsidRDefault="00D8310C" w:rsidP="00537F40">
      <w:pPr>
        <w:pStyle w:val="Prrafodelista"/>
        <w:numPr>
          <w:ilvl w:val="1"/>
          <w:numId w:val="46"/>
        </w:numPr>
        <w:spacing w:line="360" w:lineRule="auto"/>
        <w:jc w:val="both"/>
        <w:rPr>
          <w:color w:val="000000" w:themeColor="text1"/>
        </w:rPr>
      </w:pPr>
      <w:r w:rsidRPr="0039004D">
        <w:rPr>
          <w:color w:val="000000" w:themeColor="text1"/>
        </w:rPr>
        <w:t xml:space="preserve">¿Y si le pidieran gráficos sobre lo mismo? </w:t>
      </w:r>
    </w:p>
    <w:p w14:paraId="2E3194D0" w14:textId="77777777" w:rsidR="00D8310C" w:rsidRPr="0039004D" w:rsidRDefault="00D8310C" w:rsidP="006F4488">
      <w:pPr>
        <w:pStyle w:val="Prrafodelista"/>
        <w:numPr>
          <w:ilvl w:val="1"/>
          <w:numId w:val="46"/>
        </w:numPr>
        <w:spacing w:line="360" w:lineRule="auto"/>
        <w:jc w:val="both"/>
        <w:rPr>
          <w:color w:val="000000" w:themeColor="text1"/>
        </w:rPr>
      </w:pPr>
      <w:r w:rsidRPr="0039004D">
        <w:rPr>
          <w:color w:val="000000" w:themeColor="text1"/>
        </w:rPr>
        <w:t xml:space="preserve">Le piden que averigüe cuantos reclamos han sido solucionados en lo que va del año. Utilizando la herramienta, ¿donde encontraría dicha información? </w:t>
      </w:r>
    </w:p>
    <w:p w14:paraId="3F26BB17" w14:textId="7CC69820" w:rsidR="00D8310C" w:rsidRPr="0039004D" w:rsidRDefault="00D8310C" w:rsidP="006F4488">
      <w:pPr>
        <w:pStyle w:val="Prrafodelista"/>
        <w:numPr>
          <w:ilvl w:val="1"/>
          <w:numId w:val="46"/>
        </w:numPr>
        <w:spacing w:line="360" w:lineRule="auto"/>
        <w:jc w:val="both"/>
        <w:rPr>
          <w:color w:val="000000" w:themeColor="text1"/>
        </w:rPr>
      </w:pPr>
      <w:r w:rsidRPr="0039004D">
        <w:rPr>
          <w:color w:val="000000" w:themeColor="text1"/>
        </w:rPr>
        <w:lastRenderedPageBreak/>
        <w:t>Desea poder colocar un nuevo paso hacia la resolución de una solicitud que se encuentra actualmente siendo revisada. Utilizando la herramienta, ¿dónde añadiría esta información?</w:t>
      </w:r>
    </w:p>
    <w:p w14:paraId="67B9C9A4" w14:textId="25DD616F" w:rsidR="00D8310C" w:rsidRPr="0039004D" w:rsidRDefault="00D8310C" w:rsidP="006F4488">
      <w:pPr>
        <w:pStyle w:val="Prrafodelista"/>
        <w:numPr>
          <w:ilvl w:val="0"/>
          <w:numId w:val="45"/>
        </w:numPr>
        <w:spacing w:line="360" w:lineRule="auto"/>
        <w:jc w:val="both"/>
        <w:rPr>
          <w:rFonts w:cs="Times New Roman"/>
        </w:rPr>
      </w:pPr>
      <w:r w:rsidRPr="0039004D">
        <w:rPr>
          <w:rFonts w:cs="Times New Roman"/>
        </w:rPr>
        <w:t>Directores y personal de IPRESS:</w:t>
      </w:r>
    </w:p>
    <w:p w14:paraId="38EFB1AC" w14:textId="77777777" w:rsidR="00D8310C" w:rsidRPr="0039004D" w:rsidRDefault="00D8310C" w:rsidP="006F4488">
      <w:pPr>
        <w:pStyle w:val="Prrafodelista"/>
        <w:numPr>
          <w:ilvl w:val="0"/>
          <w:numId w:val="48"/>
        </w:numPr>
        <w:spacing w:line="360" w:lineRule="auto"/>
        <w:jc w:val="both"/>
      </w:pPr>
      <w:r w:rsidRPr="0039004D">
        <w:t>Se aproxima un ciudadano a explicar que tuvo un problema dentro de una IPRESS y presento un reclamo sobre ello, el ciudadano le entrega el número del reclamo que le dieron y quiere que Ud. le indique si esta siento revisado o no para que sea solucionado. ¿Utilizando este aplicativo, donde encontraría esta información?</w:t>
      </w:r>
    </w:p>
    <w:p w14:paraId="4BC53B9B" w14:textId="4494BE14" w:rsidR="00D8310C" w:rsidRPr="0039004D" w:rsidRDefault="00D8310C" w:rsidP="006F4488">
      <w:pPr>
        <w:pStyle w:val="Prrafodelista"/>
        <w:numPr>
          <w:ilvl w:val="0"/>
          <w:numId w:val="48"/>
        </w:numPr>
        <w:spacing w:line="360" w:lineRule="auto"/>
        <w:jc w:val="both"/>
      </w:pPr>
      <w:r w:rsidRPr="0039004D">
        <w:t xml:space="preserve">Le han encargado averiguar cuál es </w:t>
      </w:r>
      <w:r w:rsidR="009C482B" w:rsidRPr="0039004D">
        <w:t xml:space="preserve">el reclamo más recurrente dentro de </w:t>
      </w:r>
      <w:r w:rsidRPr="0039004D">
        <w:t xml:space="preserve">la </w:t>
      </w:r>
      <w:r w:rsidR="009C482B" w:rsidRPr="0039004D">
        <w:t xml:space="preserve">IPRESS </w:t>
      </w:r>
      <w:r w:rsidRPr="0039004D">
        <w:t>¿Utilizando este aplicativo, donde encontraría dicha información?</w:t>
      </w:r>
    </w:p>
    <w:p w14:paraId="5034C72F" w14:textId="011A9515" w:rsidR="00D8310C" w:rsidRPr="0039004D" w:rsidRDefault="00D8310C" w:rsidP="006F4488">
      <w:pPr>
        <w:pStyle w:val="Prrafodelista"/>
        <w:numPr>
          <w:ilvl w:val="0"/>
          <w:numId w:val="45"/>
        </w:numPr>
        <w:spacing w:line="360" w:lineRule="auto"/>
        <w:jc w:val="both"/>
      </w:pPr>
      <w:r w:rsidRPr="0039004D">
        <w:t>Ciudadanos:</w:t>
      </w:r>
    </w:p>
    <w:p w14:paraId="57968DE4" w14:textId="77777777" w:rsidR="00D8310C" w:rsidRPr="0039004D" w:rsidRDefault="00D8310C" w:rsidP="006F4488">
      <w:pPr>
        <w:pStyle w:val="Prrafodelista"/>
        <w:numPr>
          <w:ilvl w:val="0"/>
          <w:numId w:val="50"/>
        </w:numPr>
        <w:spacing w:line="360" w:lineRule="auto"/>
        <w:jc w:val="both"/>
        <w:rPr>
          <w:color w:val="000000" w:themeColor="text1"/>
        </w:rPr>
      </w:pPr>
      <w:r w:rsidRPr="0039004D">
        <w:rPr>
          <w:color w:val="000000" w:themeColor="text1"/>
        </w:rPr>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omo colocaría un reclamo nuevo?</w:t>
      </w:r>
    </w:p>
    <w:p w14:paraId="45CE4C21" w14:textId="77777777" w:rsidR="00D8310C" w:rsidRPr="0039004D" w:rsidRDefault="00D8310C" w:rsidP="006F4488">
      <w:pPr>
        <w:pStyle w:val="Prrafodelista"/>
        <w:numPr>
          <w:ilvl w:val="0"/>
          <w:numId w:val="50"/>
        </w:numPr>
        <w:spacing w:line="360" w:lineRule="auto"/>
        <w:jc w:val="both"/>
        <w:rPr>
          <w:color w:val="000000" w:themeColor="text1"/>
        </w:rPr>
      </w:pPr>
      <w:r w:rsidRPr="0039004D">
        <w:rPr>
          <w:color w:val="000000" w:themeColor="text1"/>
        </w:rPr>
        <w:t>Ahora Ud. Tiene dolor abdominal por varios días, luego de la experiencia no tan placentera de la vez anterior desea poder investigar un poco sobre qué centro de salud tiene menos reclamos que otros. ¿Utilizando esta herramienta, donde buscaría esta información?</w:t>
      </w:r>
    </w:p>
    <w:p w14:paraId="5FF229B4" w14:textId="32BDD107" w:rsidR="00F6143B" w:rsidRPr="0039004D" w:rsidRDefault="00F6143B" w:rsidP="00F6143B">
      <w:pPr>
        <w:spacing w:line="360" w:lineRule="auto"/>
        <w:jc w:val="both"/>
      </w:pPr>
      <w:r w:rsidRPr="0039004D">
        <w:t>A cada usuario se le dio a resolver las tareas dependiendo de su tipo de usuario</w:t>
      </w:r>
      <w:r w:rsidR="006F4488" w:rsidRPr="0039004D">
        <w:t xml:space="preserve"> y se observará como es que ellos resolverían la pregunta dada para determinar si la forma en como se pensó orig</w:t>
      </w:r>
      <w:r w:rsidRPr="0039004D">
        <w:t xml:space="preserve">inalmente el sistema </w:t>
      </w:r>
      <w:r w:rsidR="006508E1" w:rsidRPr="0039004D">
        <w:t>correspondía</w:t>
      </w:r>
      <w:r w:rsidR="006F4488" w:rsidRPr="0039004D">
        <w:t xml:space="preserve"> al modelo mental que tienen los usuarios sobre él</w:t>
      </w:r>
      <w:r w:rsidRPr="0039004D">
        <w:t xml:space="preserve">. Si se encontraban diferencias en </w:t>
      </w:r>
      <w:r w:rsidR="006508E1" w:rsidRPr="0039004D">
        <w:t>cómo</w:t>
      </w:r>
      <w:r w:rsidRPr="0039004D">
        <w:t xml:space="preserve"> o donde buscaría cada tipo de usuario información con lo planteado con el investigador, el rediseño de esa parte del prototipo era necesario.</w:t>
      </w:r>
      <w:r w:rsidR="00BD00DA" w:rsidRPr="0039004D">
        <w:t xml:space="preserve"> </w:t>
      </w:r>
    </w:p>
    <w:p w14:paraId="59835B01" w14:textId="77777777" w:rsidR="00A12DD0" w:rsidRPr="0039004D" w:rsidRDefault="00A12DD0" w:rsidP="00262D6E">
      <w:pPr>
        <w:pStyle w:val="Ttulo1"/>
        <w:spacing w:line="360" w:lineRule="auto"/>
        <w:rPr>
          <w:rFonts w:cs="Times New Roman"/>
          <w:szCs w:val="24"/>
        </w:rPr>
      </w:pPr>
      <w:bookmarkStart w:id="43" w:name="_Toc508100448"/>
      <w:r w:rsidRPr="0039004D">
        <w:rPr>
          <w:rFonts w:cs="Times New Roman"/>
          <w:szCs w:val="24"/>
        </w:rPr>
        <w:lastRenderedPageBreak/>
        <w:t>Discusión</w:t>
      </w:r>
      <w:bookmarkEnd w:id="43"/>
    </w:p>
    <w:p w14:paraId="249881C7" w14:textId="77777777" w:rsidR="00FF28C7" w:rsidRPr="0039004D" w:rsidRDefault="00FF28C7" w:rsidP="00FF28C7">
      <w:pPr>
        <w:rPr>
          <w:lang w:val="es-ES"/>
        </w:rPr>
      </w:pPr>
    </w:p>
    <w:p w14:paraId="31C17FF7" w14:textId="52723CC5" w:rsidR="00980B82" w:rsidRPr="0039004D" w:rsidRDefault="00060575" w:rsidP="00060575">
      <w:pPr>
        <w:pStyle w:val="Prrafodelista"/>
        <w:numPr>
          <w:ilvl w:val="0"/>
          <w:numId w:val="45"/>
        </w:numPr>
        <w:spacing w:line="360" w:lineRule="auto"/>
        <w:jc w:val="both"/>
        <w:rPr>
          <w:rFonts w:cs="Times New Roman"/>
          <w:lang w:val="es-ES"/>
        </w:rPr>
      </w:pPr>
      <w:r w:rsidRPr="0039004D">
        <w:rPr>
          <w:rFonts w:cs="Times New Roman"/>
          <w:lang w:val="es-ES"/>
        </w:rPr>
        <w:t>Hallazgos de la fase e</w:t>
      </w:r>
      <w:r w:rsidR="00980B82" w:rsidRPr="0039004D">
        <w:rPr>
          <w:rFonts w:cs="Times New Roman"/>
          <w:lang w:val="es-ES"/>
        </w:rPr>
        <w:t>xploratoria:</w:t>
      </w:r>
    </w:p>
    <w:p w14:paraId="73F2ED12" w14:textId="77777777" w:rsidR="00060575" w:rsidRPr="0039004D" w:rsidRDefault="00060575" w:rsidP="00262D6E">
      <w:pPr>
        <w:spacing w:line="360" w:lineRule="auto"/>
        <w:jc w:val="both"/>
        <w:rPr>
          <w:rFonts w:cs="Times New Roman"/>
          <w:lang w:val="es-ES"/>
        </w:rPr>
      </w:pPr>
    </w:p>
    <w:p w14:paraId="5FA62A02" w14:textId="52B159A0" w:rsidR="00980B82" w:rsidRPr="0039004D" w:rsidRDefault="00537F40" w:rsidP="00262D6E">
      <w:pPr>
        <w:spacing w:line="360" w:lineRule="auto"/>
        <w:jc w:val="both"/>
        <w:rPr>
          <w:rFonts w:cs="Times New Roman"/>
          <w:lang w:val="es-ES"/>
        </w:rPr>
      </w:pPr>
      <w:r w:rsidRPr="0039004D">
        <w:rPr>
          <w:rFonts w:cs="Times New Roman"/>
          <w:lang w:val="es-ES"/>
        </w:rPr>
        <w:t xml:space="preserve">Al finalizar las entrevistas de la fase exploratoria, se encontraron datos interesantes que brindaron los distintos tipos de usuarios entrevistados. </w:t>
      </w:r>
    </w:p>
    <w:p w14:paraId="78C823B7" w14:textId="77777777" w:rsidR="00537F40" w:rsidRPr="0039004D" w:rsidRDefault="00537F40" w:rsidP="00262D6E">
      <w:pPr>
        <w:spacing w:line="360" w:lineRule="auto"/>
        <w:jc w:val="both"/>
        <w:rPr>
          <w:rFonts w:cs="Times New Roman"/>
          <w:lang w:val="es-ES"/>
        </w:rPr>
      </w:pPr>
    </w:p>
    <w:p w14:paraId="125BB0DC" w14:textId="77777777" w:rsidR="00060575" w:rsidRPr="0039004D" w:rsidRDefault="00537F40" w:rsidP="00262D6E">
      <w:pPr>
        <w:spacing w:line="360" w:lineRule="auto"/>
        <w:jc w:val="both"/>
        <w:rPr>
          <w:rFonts w:cs="Times New Roman"/>
          <w:lang w:val="es-ES"/>
        </w:rPr>
      </w:pPr>
      <w:r w:rsidRPr="0039004D">
        <w:rPr>
          <w:rFonts w:cs="Times New Roman"/>
          <w:lang w:val="es-ES"/>
        </w:rPr>
        <w:t xml:space="preserve">En el caso del personal de SUSALUD llama la atención como ellos urgen a los ciudadanos a colocar su reclamo en la IPRESS donde ocurrió el problema a pesar de que </w:t>
      </w:r>
      <w:r w:rsidR="00FF28C7" w:rsidRPr="0039004D">
        <w:rPr>
          <w:rFonts w:cs="Times New Roman"/>
          <w:lang w:val="es-ES"/>
        </w:rPr>
        <w:t>no hay impedimento legal para colocar una queja sin haber colocado un reclamo primero</w:t>
      </w:r>
      <w:r w:rsidRPr="0039004D">
        <w:rPr>
          <w:rFonts w:cs="Times New Roman"/>
          <w:lang w:val="es-ES"/>
        </w:rPr>
        <w:t>. Cuando se les pregunto sobre esto, ellos señalaron que esto lo hacen ya que es importante que las IPRESS estén enteradas de los problemas que ocurren en sus instalaciones</w:t>
      </w:r>
      <w:r w:rsidR="00FF28C7" w:rsidRPr="0039004D">
        <w:rPr>
          <w:rFonts w:cs="Times New Roman"/>
          <w:lang w:val="es-ES"/>
        </w:rPr>
        <w:t xml:space="preserve"> y que para ellos les resulta más difícil la solución de dicha queja. Esto puede significar que la forma en como está planteada la actual normativa que indica que no es necesario colocar un reclamo ante la IPRESS para poder colocar un reclamo ante SUSALUD podría no ser la adecuada para la gestión de los reclamos</w:t>
      </w:r>
      <w:r w:rsidR="004C2BAE" w:rsidRPr="0039004D">
        <w:rPr>
          <w:rFonts w:cs="Times New Roman"/>
          <w:lang w:val="es-ES"/>
        </w:rPr>
        <w:t>. Esto se reafirmó</w:t>
      </w:r>
      <w:r w:rsidR="002B649C" w:rsidRPr="0039004D">
        <w:rPr>
          <w:rFonts w:cs="Times New Roman"/>
          <w:lang w:val="es-ES"/>
        </w:rPr>
        <w:t xml:space="preserve"> </w:t>
      </w:r>
      <w:r w:rsidR="004C2BAE" w:rsidRPr="0039004D">
        <w:rPr>
          <w:rFonts w:cs="Times New Roman"/>
          <w:lang w:val="es-ES"/>
        </w:rPr>
        <w:t xml:space="preserve">cuando directores y personal de las IPRESS expresaron que mantener la comunicación con SUSALUD como con el Ciudadano a la vez era engorroso e incluso manifestaron de que cuando resolvían un reclamo que había llegado por medio de SUSALUD, se perdía la data de ese reclamo ya que SUSALUD se quedaba con dicha información. Al darle un canal más de atención a los ciudadanos para manifestar su inconformidad parece que no fue considerada la forma en como esto podía afectar a las IPRESS en materia de la gestión </w:t>
      </w:r>
      <w:r w:rsidR="00A5001E" w:rsidRPr="0039004D">
        <w:rPr>
          <w:rFonts w:cs="Times New Roman"/>
          <w:lang w:val="es-ES"/>
        </w:rPr>
        <w:t xml:space="preserve">y resolución </w:t>
      </w:r>
      <w:r w:rsidR="004C2BAE" w:rsidRPr="0039004D">
        <w:rPr>
          <w:rFonts w:cs="Times New Roman"/>
          <w:lang w:val="es-ES"/>
        </w:rPr>
        <w:t>de dichos reclamos</w:t>
      </w:r>
      <w:r w:rsidR="00172339" w:rsidRPr="0039004D">
        <w:rPr>
          <w:rFonts w:cs="Times New Roman"/>
          <w:lang w:val="es-ES"/>
        </w:rPr>
        <w:t xml:space="preserve">. </w:t>
      </w:r>
    </w:p>
    <w:p w14:paraId="2DB78195" w14:textId="77777777" w:rsidR="00060575" w:rsidRPr="0039004D" w:rsidRDefault="00060575" w:rsidP="00262D6E">
      <w:pPr>
        <w:spacing w:line="360" w:lineRule="auto"/>
        <w:jc w:val="both"/>
        <w:rPr>
          <w:rFonts w:cs="Times New Roman"/>
          <w:lang w:val="es-ES"/>
        </w:rPr>
      </w:pPr>
    </w:p>
    <w:p w14:paraId="19C5C889" w14:textId="629CA01E" w:rsidR="00172339" w:rsidRPr="0039004D" w:rsidRDefault="00172339" w:rsidP="00262D6E">
      <w:pPr>
        <w:spacing w:line="360" w:lineRule="auto"/>
        <w:jc w:val="both"/>
        <w:rPr>
          <w:rFonts w:cs="Times New Roman"/>
          <w:lang w:val="es-ES"/>
        </w:rPr>
      </w:pPr>
      <w:r w:rsidRPr="0039004D">
        <w:rPr>
          <w:rFonts w:cs="Times New Roman"/>
          <w:lang w:val="es-ES"/>
        </w:rPr>
        <w:t xml:space="preserve">Relacionado también con la normativa vigente, señalaron que el tiempo de resolución es muy largo ya que al tratarse de vidas humanas deberían ser tratadas con premura. Se </w:t>
      </w:r>
      <w:r w:rsidR="0061343F" w:rsidRPr="0039004D">
        <w:rPr>
          <w:rFonts w:cs="Times New Roman"/>
          <w:lang w:val="es-ES"/>
        </w:rPr>
        <w:t>consultó</w:t>
      </w:r>
      <w:r w:rsidRPr="0039004D">
        <w:rPr>
          <w:rFonts w:cs="Times New Roman"/>
          <w:lang w:val="es-ES"/>
        </w:rPr>
        <w:t xml:space="preserve"> a los directores de IPRESS sobre esto y señalaron que llega a pasar de que, en IPRESS de alto nivel, </w:t>
      </w:r>
      <w:r w:rsidR="0061343F" w:rsidRPr="0039004D">
        <w:rPr>
          <w:rFonts w:cs="Times New Roman"/>
          <w:lang w:val="es-ES"/>
        </w:rPr>
        <w:t xml:space="preserve">el tiempo de resolución de 30 días resulta poco ya que al tener procesos más engorrosos, mayor cantidad de personal médico y más pacientes hace que la investigación respectiva sobre los reclamos sea más compleja que una IPRESS de bajo nivel. Esto podría </w:t>
      </w:r>
      <w:r w:rsidR="002B652A" w:rsidRPr="0039004D">
        <w:rPr>
          <w:rFonts w:cs="Times New Roman"/>
          <w:lang w:val="es-ES"/>
        </w:rPr>
        <w:t>mejorarse realizando reuniones con las direcciones regionales o redes integradas que pueden comunicar preocupaciones y limitaciones sobre la resolución de reclamos</w:t>
      </w:r>
      <w:r w:rsidR="00795C0D" w:rsidRPr="0039004D">
        <w:rPr>
          <w:rFonts w:cs="Times New Roman"/>
          <w:lang w:val="es-ES"/>
        </w:rPr>
        <w:t xml:space="preserve"> para la creación o modificación de normativas que puedan satisfacer a todos los actores en este proceso.</w:t>
      </w:r>
      <w:r w:rsidR="007D19CA" w:rsidRPr="0039004D">
        <w:rPr>
          <w:rFonts w:cs="Times New Roman"/>
          <w:lang w:val="es-ES"/>
        </w:rPr>
        <w:t xml:space="preserve"> </w:t>
      </w:r>
    </w:p>
    <w:p w14:paraId="301DCC7D" w14:textId="45EF8950" w:rsidR="007D5790" w:rsidRPr="0039004D" w:rsidRDefault="007D5790" w:rsidP="00262D6E">
      <w:pPr>
        <w:spacing w:line="360" w:lineRule="auto"/>
        <w:jc w:val="both"/>
        <w:rPr>
          <w:rFonts w:cs="Times New Roman"/>
          <w:lang w:val="es-ES"/>
        </w:rPr>
      </w:pPr>
      <w:r w:rsidRPr="0039004D">
        <w:rPr>
          <w:rFonts w:cs="Times New Roman"/>
          <w:lang w:val="es-ES"/>
        </w:rPr>
        <w:lastRenderedPageBreak/>
        <w:t>Detallaron también que muchas IPRESS</w:t>
      </w:r>
      <w:r w:rsidR="007D19CA" w:rsidRPr="0039004D">
        <w:rPr>
          <w:rFonts w:cs="Times New Roman"/>
          <w:lang w:val="es-ES"/>
        </w:rPr>
        <w:t xml:space="preserve"> tienen poco poder resolutivo a los reclamos</w:t>
      </w:r>
      <w:r w:rsidRPr="0039004D">
        <w:rPr>
          <w:rFonts w:cs="Times New Roman"/>
          <w:lang w:val="es-ES"/>
        </w:rPr>
        <w:t xml:space="preserve"> alegan</w:t>
      </w:r>
      <w:r w:rsidR="007D19CA" w:rsidRPr="0039004D">
        <w:rPr>
          <w:rFonts w:cs="Times New Roman"/>
          <w:lang w:val="es-ES"/>
        </w:rPr>
        <w:t>do</w:t>
      </w:r>
      <w:r w:rsidRPr="0039004D">
        <w:rPr>
          <w:rFonts w:cs="Times New Roman"/>
          <w:lang w:val="es-ES"/>
        </w:rPr>
        <w:t xml:space="preserve"> a</w:t>
      </w:r>
      <w:r w:rsidR="007D19CA" w:rsidRPr="0039004D">
        <w:rPr>
          <w:rFonts w:cs="Times New Roman"/>
          <w:lang w:val="es-ES"/>
        </w:rPr>
        <w:t xml:space="preserve"> la falta de presupuesto para</w:t>
      </w:r>
      <w:r w:rsidRPr="0039004D">
        <w:rPr>
          <w:rFonts w:cs="Times New Roman"/>
          <w:lang w:val="es-ES"/>
        </w:rPr>
        <w:t xml:space="preserve"> tomar cartas en el asunto sobre solucionar los reclamos que se iban presentado, cuando se </w:t>
      </w:r>
      <w:r w:rsidR="00172339" w:rsidRPr="0039004D">
        <w:rPr>
          <w:rFonts w:cs="Times New Roman"/>
          <w:lang w:val="es-ES"/>
        </w:rPr>
        <w:t>conversó</w:t>
      </w:r>
      <w:r w:rsidRPr="0039004D">
        <w:rPr>
          <w:rFonts w:cs="Times New Roman"/>
          <w:lang w:val="es-ES"/>
        </w:rPr>
        <w:t xml:space="preserve"> con directores y personal de IPRESS ell</w:t>
      </w:r>
      <w:r w:rsidR="007D19CA" w:rsidRPr="0039004D">
        <w:rPr>
          <w:rFonts w:cs="Times New Roman"/>
          <w:lang w:val="es-ES"/>
        </w:rPr>
        <w:t>os detallaron que existen</w:t>
      </w:r>
      <w:r w:rsidRPr="0039004D">
        <w:rPr>
          <w:rFonts w:cs="Times New Roman"/>
          <w:lang w:val="es-ES"/>
        </w:rPr>
        <w:t xml:space="preserve"> problemas políticos </w:t>
      </w:r>
      <w:r w:rsidR="00172339" w:rsidRPr="0039004D">
        <w:rPr>
          <w:rFonts w:cs="Times New Roman"/>
          <w:lang w:val="es-ES"/>
        </w:rPr>
        <w:t xml:space="preserve">alrededor de la forma de solucionar los reclamos más recurrentes. El ejemplo más utilizado fue el de falta de medicamentos a lo que los directores de IPRESS de 3er nivel contestaron alegando que el problema principal para la demora de compra de medicamentos o insumos es por la forma engorrosa de realizar el concurso </w:t>
      </w:r>
      <w:r w:rsidR="007D19CA" w:rsidRPr="0039004D">
        <w:rPr>
          <w:rFonts w:cs="Times New Roman"/>
          <w:lang w:val="es-ES"/>
        </w:rPr>
        <w:t>público</w:t>
      </w:r>
      <w:r w:rsidR="00172339" w:rsidRPr="0039004D">
        <w:rPr>
          <w:rFonts w:cs="Times New Roman"/>
          <w:lang w:val="es-ES"/>
        </w:rPr>
        <w:t xml:space="preserve"> para poder hacer la compra de estos insumos, en IPRESS</w:t>
      </w:r>
      <w:r w:rsidRPr="0039004D">
        <w:rPr>
          <w:rFonts w:cs="Times New Roman"/>
          <w:lang w:val="es-ES"/>
        </w:rPr>
        <w:t xml:space="preserve"> </w:t>
      </w:r>
      <w:r w:rsidR="00172339" w:rsidRPr="0039004D">
        <w:rPr>
          <w:rFonts w:cs="Times New Roman"/>
          <w:lang w:val="es-ES"/>
        </w:rPr>
        <w:t xml:space="preserve">más pequeñas contestaron que el problema radica en que ellos deben esperar de que el MINSA les </w:t>
      </w:r>
      <w:r w:rsidR="001951C0" w:rsidRPr="0039004D">
        <w:rPr>
          <w:rFonts w:cs="Times New Roman"/>
          <w:lang w:val="es-ES"/>
        </w:rPr>
        <w:t>envié</w:t>
      </w:r>
      <w:r w:rsidR="00172339" w:rsidRPr="0039004D">
        <w:rPr>
          <w:rFonts w:cs="Times New Roman"/>
          <w:lang w:val="es-ES"/>
        </w:rPr>
        <w:t xml:space="preserve"> los medicamentos y muchas veces les llega con demoras. Esto se termina traduciendo en que SUSALUD no ve la magnitud real del origen del porque no pueden ser estos reclamos solucionado y probablemente sería mejor que ellos intercedieran también por las IPRESS ante el MINSA o Gobierno del Perú para poder dar solución </w:t>
      </w:r>
      <w:r w:rsidR="001951C0" w:rsidRPr="0039004D">
        <w:rPr>
          <w:rFonts w:cs="Times New Roman"/>
          <w:lang w:val="es-ES"/>
        </w:rPr>
        <w:t>a</w:t>
      </w:r>
      <w:r w:rsidR="00172339" w:rsidRPr="0039004D">
        <w:rPr>
          <w:rFonts w:cs="Times New Roman"/>
          <w:lang w:val="es-ES"/>
        </w:rPr>
        <w:t xml:space="preserve"> problemas</w:t>
      </w:r>
      <w:r w:rsidR="001951C0" w:rsidRPr="0039004D">
        <w:rPr>
          <w:rFonts w:cs="Times New Roman"/>
          <w:lang w:val="es-ES"/>
        </w:rPr>
        <w:t xml:space="preserve"> ocurridos</w:t>
      </w:r>
      <w:r w:rsidR="00172339" w:rsidRPr="0039004D">
        <w:rPr>
          <w:rFonts w:cs="Times New Roman"/>
          <w:lang w:val="es-ES"/>
        </w:rPr>
        <w:t>.</w:t>
      </w:r>
      <w:r w:rsidR="001951C0" w:rsidRPr="0039004D">
        <w:rPr>
          <w:rFonts w:cs="Times New Roman"/>
          <w:lang w:val="es-ES"/>
        </w:rPr>
        <w:t xml:space="preserve"> Es necesario que comience a existir una mejor relación entre SUSALUD y las IPRESS debido a que actualmente solamente se ve a SUSALUD como un ente sancionador ceñido a la normativa y que no busca ayudar a solucionar los problemas encontrados sino solo a sancionarlos, si SUSALUD empezara a interceder por las IPRESS ante otras organizaciones </w:t>
      </w:r>
      <w:r w:rsidR="005838E6" w:rsidRPr="0039004D">
        <w:rPr>
          <w:rFonts w:cs="Times New Roman"/>
          <w:lang w:val="es-ES"/>
        </w:rPr>
        <w:t>esta relación mejoraría y se podrían realizar planes en conjunto para mejorar la atención brindada al ciudadano.</w:t>
      </w:r>
      <w:r w:rsidR="007D19CA" w:rsidRPr="0039004D">
        <w:rPr>
          <w:rFonts w:cs="Times New Roman"/>
          <w:lang w:val="es-ES"/>
        </w:rPr>
        <w:t xml:space="preserve"> </w:t>
      </w:r>
    </w:p>
    <w:p w14:paraId="1F5AA9ED" w14:textId="77777777" w:rsidR="007D5790" w:rsidRPr="0039004D" w:rsidRDefault="007D5790" w:rsidP="00262D6E">
      <w:pPr>
        <w:spacing w:line="360" w:lineRule="auto"/>
        <w:jc w:val="both"/>
        <w:rPr>
          <w:rFonts w:cs="Times New Roman"/>
          <w:lang w:val="es-ES"/>
        </w:rPr>
      </w:pPr>
    </w:p>
    <w:p w14:paraId="4FC708F0" w14:textId="24C41B65" w:rsidR="004C2BAE" w:rsidRPr="0039004D" w:rsidRDefault="00A5001E" w:rsidP="00262D6E">
      <w:pPr>
        <w:spacing w:line="360" w:lineRule="auto"/>
        <w:jc w:val="both"/>
        <w:rPr>
          <w:rFonts w:cs="Times New Roman"/>
          <w:lang w:val="es-ES"/>
        </w:rPr>
      </w:pPr>
      <w:r w:rsidRPr="0039004D">
        <w:rPr>
          <w:rFonts w:cs="Times New Roman"/>
          <w:lang w:val="es-ES"/>
        </w:rPr>
        <w:t xml:space="preserve">Adicionalmente, resaltaron </w:t>
      </w:r>
      <w:r w:rsidR="00F345B4" w:rsidRPr="0039004D">
        <w:rPr>
          <w:rFonts w:cs="Times New Roman"/>
          <w:lang w:val="es-ES"/>
        </w:rPr>
        <w:t xml:space="preserve">que para que la herramienta tuviera éxito era necesaria mucha difusión de ella ya que </w:t>
      </w:r>
      <w:r w:rsidR="00060575" w:rsidRPr="0039004D">
        <w:rPr>
          <w:rFonts w:cs="Times New Roman"/>
          <w:lang w:val="es-ES"/>
        </w:rPr>
        <w:t xml:space="preserve">existe la necesidad de </w:t>
      </w:r>
      <w:r w:rsidRPr="0039004D">
        <w:rPr>
          <w:rFonts w:cs="Times New Roman"/>
          <w:lang w:val="es-ES"/>
        </w:rPr>
        <w:t>desmitificar los reclamos para que el personal de las IPRESS no lo considere como algo malo que debe ser escondido</w:t>
      </w:r>
      <w:r w:rsidR="00060575" w:rsidRPr="0039004D">
        <w:rPr>
          <w:rFonts w:cs="Times New Roman"/>
          <w:lang w:val="es-ES"/>
        </w:rPr>
        <w:t>.</w:t>
      </w:r>
      <w:r w:rsidRPr="0039004D">
        <w:rPr>
          <w:rFonts w:cs="Times New Roman"/>
          <w:lang w:val="es-ES"/>
        </w:rPr>
        <w:t xml:space="preserve"> </w:t>
      </w:r>
      <w:r w:rsidR="00060575" w:rsidRPr="0039004D">
        <w:rPr>
          <w:rFonts w:cs="Times New Roman"/>
          <w:lang w:val="es-ES"/>
        </w:rPr>
        <w:t>Esto</w:t>
      </w:r>
      <w:r w:rsidRPr="0039004D">
        <w:rPr>
          <w:rFonts w:cs="Times New Roman"/>
          <w:lang w:val="es-ES"/>
        </w:rPr>
        <w:t xml:space="preserve"> debe ser abordado por medio de capacitación permanente y difusión de los derechos de los ciudadanos</w:t>
      </w:r>
      <w:r w:rsidR="00060575" w:rsidRPr="0039004D">
        <w:rPr>
          <w:rFonts w:cs="Times New Roman"/>
          <w:lang w:val="es-ES"/>
        </w:rPr>
        <w:t xml:space="preserve"> de</w:t>
      </w:r>
      <w:r w:rsidR="007D5790" w:rsidRPr="0039004D">
        <w:rPr>
          <w:rFonts w:cs="Times New Roman"/>
          <w:lang w:val="es-ES"/>
        </w:rPr>
        <w:t xml:space="preserve"> exigir un buen servicio de atención en salud</w:t>
      </w:r>
      <w:r w:rsidRPr="0039004D">
        <w:rPr>
          <w:rFonts w:cs="Times New Roman"/>
          <w:lang w:val="es-ES"/>
        </w:rPr>
        <w:t xml:space="preserve">. Revisando la actual normativa sobre reclamos, se especifica que las IPRESS deben promocionar de forma obligatoria los derechos en salud de los ciudadanos y el investigador </w:t>
      </w:r>
      <w:r w:rsidR="00060575" w:rsidRPr="0039004D">
        <w:rPr>
          <w:rFonts w:cs="Times New Roman"/>
          <w:lang w:val="es-ES"/>
        </w:rPr>
        <w:t>pudo verificar en varia</w:t>
      </w:r>
      <w:r w:rsidRPr="0039004D">
        <w:rPr>
          <w:rFonts w:cs="Times New Roman"/>
          <w:lang w:val="es-ES"/>
        </w:rPr>
        <w:t xml:space="preserve">s </w:t>
      </w:r>
      <w:r w:rsidR="00060575" w:rsidRPr="0039004D">
        <w:rPr>
          <w:rFonts w:cs="Times New Roman"/>
          <w:lang w:val="es-ES"/>
        </w:rPr>
        <w:t>IPRESS</w:t>
      </w:r>
      <w:r w:rsidRPr="0039004D">
        <w:rPr>
          <w:rFonts w:cs="Times New Roman"/>
          <w:lang w:val="es-ES"/>
        </w:rPr>
        <w:t xml:space="preserve"> que esto se viene cumpliendo pero entonces queda la interrogante de porque los ciudadanos aun </w:t>
      </w:r>
      <w:r w:rsidR="00060575" w:rsidRPr="0039004D">
        <w:rPr>
          <w:rFonts w:cs="Times New Roman"/>
          <w:lang w:val="es-ES"/>
        </w:rPr>
        <w:t>así</w:t>
      </w:r>
      <w:r w:rsidRPr="0039004D">
        <w:rPr>
          <w:rFonts w:cs="Times New Roman"/>
          <w:lang w:val="es-ES"/>
        </w:rPr>
        <w:t xml:space="preserve"> no conocen sus derechos en salud y tienen una actitud conformista ante la atención que </w:t>
      </w:r>
      <w:r w:rsidR="00060575" w:rsidRPr="0039004D">
        <w:rPr>
          <w:rFonts w:cs="Times New Roman"/>
          <w:lang w:val="es-ES"/>
        </w:rPr>
        <w:t>están</w:t>
      </w:r>
      <w:r w:rsidRPr="0039004D">
        <w:rPr>
          <w:rFonts w:cs="Times New Roman"/>
          <w:lang w:val="es-ES"/>
        </w:rPr>
        <w:t xml:space="preserve"> recibiendo</w:t>
      </w:r>
      <w:r w:rsidR="00060575" w:rsidRPr="0039004D">
        <w:rPr>
          <w:rFonts w:cs="Times New Roman"/>
          <w:lang w:val="es-ES"/>
        </w:rPr>
        <w:t>. Resulta</w:t>
      </w:r>
      <w:r w:rsidR="007D5790" w:rsidRPr="0039004D">
        <w:rPr>
          <w:rFonts w:cs="Times New Roman"/>
          <w:lang w:val="es-ES"/>
        </w:rPr>
        <w:t xml:space="preserve"> obvio que los derechos en salud de los ciudadanos no estan siendo suficiente o correctamente difundidos</w:t>
      </w:r>
      <w:r w:rsidR="00060575" w:rsidRPr="0039004D">
        <w:rPr>
          <w:rFonts w:cs="Times New Roman"/>
          <w:lang w:val="es-ES"/>
        </w:rPr>
        <w:t>. E</w:t>
      </w:r>
      <w:r w:rsidR="007D5790" w:rsidRPr="0039004D">
        <w:rPr>
          <w:rFonts w:cs="Times New Roman"/>
          <w:lang w:val="es-ES"/>
        </w:rPr>
        <w:t>sto implica que instancias mayores como el MINS</w:t>
      </w:r>
      <w:r w:rsidR="00060575" w:rsidRPr="0039004D">
        <w:rPr>
          <w:rFonts w:cs="Times New Roman"/>
          <w:lang w:val="es-ES"/>
        </w:rPr>
        <w:t>A debe realizar campañas de sensibilización</w:t>
      </w:r>
      <w:r w:rsidR="007D5790" w:rsidRPr="0039004D">
        <w:rPr>
          <w:rFonts w:cs="Times New Roman"/>
          <w:lang w:val="es-ES"/>
        </w:rPr>
        <w:t xml:space="preserve"> para poder lograr que los ciudadanos sepan cuando deben reclamar y para el personal prestador de salud en IPRESS pierda el miedo a los reclamos.</w:t>
      </w:r>
    </w:p>
    <w:p w14:paraId="2D431D76" w14:textId="77777777" w:rsidR="00537F40" w:rsidRPr="0039004D" w:rsidRDefault="00537F40" w:rsidP="00262D6E">
      <w:pPr>
        <w:spacing w:line="360" w:lineRule="auto"/>
        <w:jc w:val="both"/>
        <w:rPr>
          <w:rFonts w:cs="Times New Roman"/>
          <w:lang w:val="es-ES"/>
        </w:rPr>
      </w:pPr>
    </w:p>
    <w:p w14:paraId="57163D82" w14:textId="77777777" w:rsidR="009A7F1A" w:rsidRPr="0039004D" w:rsidRDefault="009A7F1A" w:rsidP="00262D6E">
      <w:pPr>
        <w:spacing w:line="360" w:lineRule="auto"/>
        <w:jc w:val="both"/>
        <w:rPr>
          <w:rFonts w:cs="Times New Roman"/>
          <w:lang w:val="es-ES"/>
        </w:rPr>
      </w:pPr>
    </w:p>
    <w:p w14:paraId="0B429A8B" w14:textId="77777777" w:rsidR="009A7F1A" w:rsidRPr="0039004D" w:rsidRDefault="009A7F1A" w:rsidP="00262D6E">
      <w:pPr>
        <w:spacing w:line="360" w:lineRule="auto"/>
        <w:jc w:val="both"/>
        <w:rPr>
          <w:rFonts w:cs="Times New Roman"/>
          <w:lang w:val="es-ES"/>
        </w:rPr>
      </w:pPr>
    </w:p>
    <w:p w14:paraId="675704D7" w14:textId="092B5D47" w:rsidR="00980B82" w:rsidRPr="0039004D" w:rsidRDefault="00980B82" w:rsidP="00262D6E">
      <w:pPr>
        <w:spacing w:line="360" w:lineRule="auto"/>
        <w:jc w:val="both"/>
        <w:rPr>
          <w:rFonts w:cs="Times New Roman"/>
          <w:lang w:val="es-ES"/>
        </w:rPr>
      </w:pPr>
      <w:r w:rsidRPr="0039004D">
        <w:rPr>
          <w:rFonts w:cs="Times New Roman"/>
          <w:lang w:val="es-ES"/>
        </w:rPr>
        <w:t>Fase de Prueba:</w:t>
      </w:r>
    </w:p>
    <w:p w14:paraId="067AB468" w14:textId="77777777" w:rsidR="00A12DD0" w:rsidRPr="0039004D" w:rsidRDefault="00A12DD0" w:rsidP="00262D6E">
      <w:pPr>
        <w:pStyle w:val="Ttulo1"/>
        <w:spacing w:line="360" w:lineRule="auto"/>
        <w:rPr>
          <w:rFonts w:cs="Times New Roman"/>
          <w:szCs w:val="24"/>
        </w:rPr>
      </w:pPr>
      <w:bookmarkStart w:id="44" w:name="_Toc508100449"/>
      <w:r w:rsidRPr="0039004D">
        <w:rPr>
          <w:rFonts w:cs="Times New Roman"/>
          <w:szCs w:val="24"/>
        </w:rPr>
        <w:lastRenderedPageBreak/>
        <w:t>Conclusiones</w:t>
      </w:r>
      <w:bookmarkEnd w:id="44"/>
    </w:p>
    <w:p w14:paraId="2C67BDBE" w14:textId="77777777" w:rsidR="00A12DD0" w:rsidRPr="0039004D" w:rsidRDefault="00A12DD0" w:rsidP="00262D6E">
      <w:pPr>
        <w:spacing w:line="360" w:lineRule="auto"/>
        <w:jc w:val="both"/>
        <w:rPr>
          <w:rFonts w:cs="Times New Roman"/>
          <w:lang w:val="es-ES"/>
        </w:rPr>
      </w:pPr>
    </w:p>
    <w:p w14:paraId="22E6F233" w14:textId="77777777" w:rsidR="00A12DD0" w:rsidRPr="0039004D" w:rsidRDefault="00A12DD0" w:rsidP="00262D6E">
      <w:pPr>
        <w:pStyle w:val="Ttulo1"/>
        <w:spacing w:line="360" w:lineRule="auto"/>
        <w:rPr>
          <w:rFonts w:cs="Times New Roman"/>
          <w:szCs w:val="24"/>
        </w:rPr>
      </w:pPr>
      <w:bookmarkStart w:id="45" w:name="_Toc508100450"/>
      <w:r w:rsidRPr="0039004D">
        <w:rPr>
          <w:rFonts w:cs="Times New Roman"/>
          <w:szCs w:val="24"/>
        </w:rPr>
        <w:lastRenderedPageBreak/>
        <w:t>Recomendaciones</w:t>
      </w:r>
      <w:bookmarkEnd w:id="45"/>
    </w:p>
    <w:p w14:paraId="10E64FA5" w14:textId="77777777" w:rsidR="00A12DD0" w:rsidRPr="0039004D" w:rsidRDefault="00A12DD0" w:rsidP="00262D6E">
      <w:pPr>
        <w:spacing w:line="360" w:lineRule="auto"/>
        <w:jc w:val="both"/>
        <w:rPr>
          <w:rFonts w:cs="Times New Roman"/>
          <w:lang w:val="es-ES"/>
        </w:rPr>
      </w:pPr>
    </w:p>
    <w:p w14:paraId="6E8A1A7F" w14:textId="77777777" w:rsidR="00A12DD0" w:rsidRPr="0039004D" w:rsidRDefault="00A12DD0" w:rsidP="00262D6E">
      <w:pPr>
        <w:pStyle w:val="Ttulo1"/>
        <w:spacing w:line="360" w:lineRule="auto"/>
        <w:rPr>
          <w:rFonts w:cs="Times New Roman"/>
          <w:szCs w:val="24"/>
        </w:rPr>
      </w:pPr>
      <w:bookmarkStart w:id="46" w:name="_Toc508100451"/>
      <w:r w:rsidRPr="0039004D">
        <w:rPr>
          <w:rFonts w:cs="Times New Roman"/>
          <w:szCs w:val="24"/>
        </w:rPr>
        <w:lastRenderedPageBreak/>
        <w:t>Referencias bibliográficas</w:t>
      </w:r>
      <w:bookmarkEnd w:id="46"/>
    </w:p>
    <w:p w14:paraId="432764C3" w14:textId="77777777" w:rsidR="00623ED4" w:rsidRPr="0039004D" w:rsidRDefault="00623ED4" w:rsidP="00262D6E">
      <w:pPr>
        <w:spacing w:line="360" w:lineRule="auto"/>
        <w:jc w:val="both"/>
        <w:rPr>
          <w:rFonts w:cs="Times New Roman"/>
          <w:lang w:val="es-ES"/>
        </w:rPr>
      </w:pPr>
    </w:p>
    <w:p w14:paraId="6EC8F830" w14:textId="4A49A1AE" w:rsidR="00D963F6" w:rsidRPr="00D963F6" w:rsidRDefault="00D95FB0" w:rsidP="00D963F6">
      <w:pPr>
        <w:widowControl w:val="0"/>
        <w:autoSpaceDE w:val="0"/>
        <w:autoSpaceDN w:val="0"/>
        <w:adjustRightInd w:val="0"/>
        <w:spacing w:line="360" w:lineRule="auto"/>
        <w:ind w:left="640" w:hanging="640"/>
        <w:rPr>
          <w:rFonts w:cs="Times New Roman"/>
          <w:noProof/>
        </w:rPr>
      </w:pPr>
      <w:r w:rsidRPr="0039004D">
        <w:rPr>
          <w:rFonts w:cs="Times New Roman"/>
          <w:lang w:val="es-ES"/>
        </w:rPr>
        <w:fldChar w:fldCharType="begin" w:fldLock="1"/>
      </w:r>
      <w:r w:rsidR="00121596" w:rsidRPr="0039004D">
        <w:rPr>
          <w:rFonts w:cs="Times New Roman"/>
        </w:rPr>
        <w:instrText xml:space="preserve">ADDIN Mendeley Bibliography CSL_BIBLIOGRAPHY </w:instrText>
      </w:r>
      <w:r w:rsidRPr="0039004D">
        <w:rPr>
          <w:rFonts w:cs="Times New Roman"/>
          <w:lang w:val="es-ES"/>
        </w:rPr>
        <w:fldChar w:fldCharType="separate"/>
      </w:r>
      <w:r w:rsidR="00D963F6" w:rsidRPr="00D963F6">
        <w:rPr>
          <w:rFonts w:cs="Times New Roman"/>
          <w:noProof/>
        </w:rPr>
        <w:t xml:space="preserve">1. </w:t>
      </w:r>
      <w:r w:rsidR="00D963F6" w:rsidRPr="00D963F6">
        <w:rPr>
          <w:rFonts w:cs="Times New Roman"/>
          <w:noProof/>
        </w:rPr>
        <w:tab/>
        <w:t>Reader TW, Gillespie A, Roberts J. Patient complaints in healthcare systems: a systematic review and coding taxonomy. BMJ Qual Saf [Internet]. 2014;23(May):6781. Reader TW, Gillespie A, Roberts J. Patient c. Available from: http://www.ncbi.nlm.nih.gov/pubmed/24876289</w:t>
      </w:r>
    </w:p>
    <w:p w14:paraId="2EE63B7B"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2. </w:t>
      </w:r>
      <w:r w:rsidRPr="00D963F6">
        <w:rPr>
          <w:rFonts w:cs="Times New Roman"/>
          <w:noProof/>
        </w:rPr>
        <w:tab/>
        <w:t>Health Services Review Council. Guide to Complaint Handling in Health Care Services. 2005; Available from: http://www.health.vic.gov.au/hsc/downloads/complaints_handling.pdf</w:t>
      </w:r>
    </w:p>
    <w:p w14:paraId="5184A2D7"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3. </w:t>
      </w:r>
      <w:r w:rsidRPr="00D963F6">
        <w:rPr>
          <w:rFonts w:cs="Times New Roman"/>
          <w:noProof/>
        </w:rPr>
        <w:tab/>
        <w:t>Peruano E. DECRETO SUPREMO N</w:t>
      </w:r>
      <w:r w:rsidRPr="00D963F6">
        <w:rPr>
          <w:rFonts w:cs="Times New Roman"/>
          <w:noProof/>
          <w:vertAlign w:val="superscript"/>
        </w:rPr>
        <w:t>o</w:t>
      </w:r>
      <w:r w:rsidRPr="00D963F6">
        <w:rPr>
          <w:rFonts w:cs="Times New Roman"/>
          <w:noProof/>
        </w:rPr>
        <w:t xml:space="preserve"> 030-2016-SA. [cited 2018 Mar 14]; Available from: http://busquedas.elperuano.pe/download/url/aprueban-reglamento-para-la-atencion-de-reclamos-y-quejas-de-decreto-supremo-n-030-2016-sa-1409580-7</w:t>
      </w:r>
    </w:p>
    <w:p w14:paraId="6868050B"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4. </w:t>
      </w:r>
      <w:r w:rsidRPr="00D963F6">
        <w:rPr>
          <w:rFonts w:cs="Times New Roman"/>
          <w:noProof/>
        </w:rPr>
        <w:tab/>
        <w:t>Susalud: la tecnología digital al servicio de ciudadanos y gestores | Gestion.pe [Internet]. [cited 2017 Dec 16]. Available from: https://gestion.pe/panelg/susalud-tecnologia-digital-al-servicio-ciudadanos-y-gestores-2197181</w:t>
      </w:r>
    </w:p>
    <w:p w14:paraId="79966942"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5. </w:t>
      </w:r>
      <w:r w:rsidRPr="00D963F6">
        <w:rPr>
          <w:rFonts w:cs="Times New Roman"/>
          <w:noProof/>
        </w:rPr>
        <w:tab/>
        <w:t>Al-Abri R, Al-Balushi A. Patient satisfaction survey as a tool towards quality improvement. Oman Med J [Internet]. 2014 Jan [cited 2016 Aug 7];29(1):3–7. Available from: http://www.ncbi.nlm.nih.gov/pubmed/24501659</w:t>
      </w:r>
    </w:p>
    <w:p w14:paraId="1A510942"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6. </w:t>
      </w:r>
      <w:r w:rsidRPr="00D963F6">
        <w:rPr>
          <w:rFonts w:cs="Times New Roman"/>
          <w:noProof/>
        </w:rPr>
        <w:tab/>
        <w:t xml:space="preserve">Orozco M. Garantia_Calidad_Seguridad_Paciente-CIES-Miguel_Orozco. 2009. p. 50. </w:t>
      </w:r>
    </w:p>
    <w:p w14:paraId="31DCDB41"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7. </w:t>
      </w:r>
      <w:r w:rsidRPr="00D963F6">
        <w:rPr>
          <w:rFonts w:cs="Times New Roman"/>
          <w:noProof/>
        </w:rPr>
        <w:tab/>
        <w:t>Ejecutiva D, Servicios D, Salud D, De D, De G, Calidad L, et al. DIRECCIÓN GENERAL DE SALUD DE LAS PERSONAS. [cited 2018 Mar 4]; Available from: http://www.minsa.gob.pe/dgsp/observatorio/documentos/seg_pac/Estandar1erNivel2003.pdf</w:t>
      </w:r>
    </w:p>
    <w:p w14:paraId="00D421E3"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8. </w:t>
      </w:r>
      <w:r w:rsidRPr="00D963F6">
        <w:rPr>
          <w:rFonts w:cs="Times New Roman"/>
          <w:noProof/>
        </w:rPr>
        <w:tab/>
        <w:t>Martha Chang de la Rosa L, María del Carmen Alemán Lage D, García Roche R, Jorge Miranda R. EVALUACIÓN DE LA CALIDAD DE LA ATENCIÓN MÉDICA EN EL SUBSISTEMA DE URGENCIAS DEL MUNICIPIO 10 DE OCTUBRE, 1997. Rev Cuba Salud Pública [Internet]. 2000 [cited 2018 Mar 14];24(2):110–6. Available from: http://bvs.sld.cu/revistas/spu/vol26_2_00/spu05200.pdf</w:t>
      </w:r>
    </w:p>
    <w:p w14:paraId="6524A9B3"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9. </w:t>
      </w:r>
      <w:r w:rsidRPr="00D963F6">
        <w:rPr>
          <w:rFonts w:cs="Times New Roman"/>
          <w:noProof/>
        </w:rPr>
        <w:tab/>
        <w:t xml:space="preserve">Jenkinson C, Coulter A, Bruster S, Richards N, Chandola T. Patients’ </w:t>
      </w:r>
      <w:r w:rsidRPr="00D963F6">
        <w:rPr>
          <w:rFonts w:cs="Times New Roman"/>
          <w:noProof/>
        </w:rPr>
        <w:lastRenderedPageBreak/>
        <w:t>experiences and satisfaction with health care: results of a questionnaire study of specific aspects of care. Qual Saf Health Care [Internet]. 2002 Dec [cited 2016 Aug 7];11(4):335–9. Available from: http://www.ncbi.nlm.nih.gov/pubmed/12468693</w:t>
      </w:r>
    </w:p>
    <w:p w14:paraId="4A8F269F"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10. </w:t>
      </w:r>
      <w:r w:rsidRPr="00D963F6">
        <w:rPr>
          <w:rFonts w:cs="Times New Roman"/>
          <w:noProof/>
        </w:rPr>
        <w:tab/>
        <w:t xml:space="preserve">Bjertnaes O a., Sjetne IS, Iversen HH. Overall patient satisfaction with hospitals: effects of patient-reported experiences and fulfilment of expectations. BMJ Qual Saf. 2012;21(1):39–46. </w:t>
      </w:r>
    </w:p>
    <w:p w14:paraId="70C98AF5"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11. </w:t>
      </w:r>
      <w:r w:rsidRPr="00D963F6">
        <w:rPr>
          <w:rFonts w:cs="Times New Roman"/>
          <w:noProof/>
        </w:rPr>
        <w:tab/>
        <w:t xml:space="preserve">Predictors of patient satisfaction. Gomal J Med Sci. 9(2). </w:t>
      </w:r>
    </w:p>
    <w:p w14:paraId="7EE4DA1A"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12. </w:t>
      </w:r>
      <w:r w:rsidRPr="00D963F6">
        <w:rPr>
          <w:rFonts w:cs="Times New Roman"/>
          <w:noProof/>
        </w:rPr>
        <w:tab/>
        <w:t>The HCAHPS Survey -Frequently Asked Questions The HCAHPS Survey – Frequently Asked Questions. [cited 2016 Aug 4]; Available from: http://www.hcahpsonline.org/home.aspx.</w:t>
      </w:r>
    </w:p>
    <w:p w14:paraId="2C901673"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13. </w:t>
      </w:r>
      <w:r w:rsidRPr="00D963F6">
        <w:rPr>
          <w:rFonts w:cs="Times New Roman"/>
          <w:noProof/>
        </w:rPr>
        <w:tab/>
        <w:t>Ordonnance n° 96-346 du 24 avril 1996 portant réforme de l’hospitalisation publique et privée | Legifrance [Internet]. Available from: https://www.legifrance.gouv.fr/affichTexte.do?cidTexte=JORFTEXT000000742206</w:t>
      </w:r>
    </w:p>
    <w:p w14:paraId="2EBA0F1F"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14. </w:t>
      </w:r>
      <w:r w:rsidRPr="00D963F6">
        <w:rPr>
          <w:rFonts w:cs="Times New Roman"/>
          <w:noProof/>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32E2EDD5"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15. </w:t>
      </w:r>
      <w:r w:rsidRPr="00D963F6">
        <w:rPr>
          <w:rFonts w:cs="Times New Roman"/>
          <w:noProof/>
        </w:rPr>
        <w:tab/>
        <w:t xml:space="preserve">The NHS Plan A plan for investment A plan for reform. 2000; </w:t>
      </w:r>
    </w:p>
    <w:p w14:paraId="46CAC87D"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16. </w:t>
      </w:r>
      <w:r w:rsidRPr="00D963F6">
        <w:rPr>
          <w:rFonts w:cs="Times New Roman"/>
          <w:noProof/>
        </w:rPr>
        <w:tab/>
        <w:t>EsSalud. Registro Informático de Atención al Asegurado [Internet]. [cited 2016 Aug 16]. Available from: http://ww3.essalud.gob.pe:8080/riid/portal.html</w:t>
      </w:r>
    </w:p>
    <w:p w14:paraId="6C7A4185"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17. </w:t>
      </w:r>
      <w:r w:rsidRPr="00D963F6">
        <w:rPr>
          <w:rFonts w:cs="Times New Roman"/>
          <w:noProof/>
        </w:rPr>
        <w:tab/>
        <w:t>CRM for Small Business - Customer Relationship Management - Act! [Internet]. [cited 2018 Feb 4]. Available from: https://www.act.com/</w:t>
      </w:r>
    </w:p>
    <w:p w14:paraId="29306A8D"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18. </w:t>
      </w:r>
      <w:r w:rsidRPr="00D963F6">
        <w:rPr>
          <w:rFonts w:cs="Times New Roman"/>
          <w:noProof/>
        </w:rPr>
        <w:tab/>
        <w:t>Qué es CRM: Customer Relationship Management y Software CRM [Internet]. [cited 2018 Feb 4]. Available from: https://www.sumacrm.com/soporte/customer-relationship-management</w:t>
      </w:r>
    </w:p>
    <w:p w14:paraId="417477F7"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19. </w:t>
      </w:r>
      <w:r w:rsidRPr="00D963F6">
        <w:rPr>
          <w:rFonts w:cs="Times New Roman"/>
          <w:noProof/>
        </w:rPr>
        <w:tab/>
        <w:t>Cubillas JJ, Ramos MI, Feito FR, González JM, Gersol R, Ramos MB. Importancia de los Customer Relationship Management (CRM) sanitarios en las pandemias y alertas sanitarias. Atención Primaria [Internet]. 2015 May 1 [cited 2018 Mar 14];47(5):267–72. Available from: https://www.sciencedirect.com/science/article/pii/S0212656714002315</w:t>
      </w:r>
    </w:p>
    <w:p w14:paraId="2C2B2948"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20. </w:t>
      </w:r>
      <w:r w:rsidRPr="00D963F6">
        <w:rPr>
          <w:rFonts w:cs="Times New Roman"/>
          <w:noProof/>
        </w:rPr>
        <w:tab/>
        <w:t xml:space="preserve">Anshari M, Almunawar MN. Evaluating CRM Implementation in Healthcare Organization. [cited 2018 Mar 14]; Available from: </w:t>
      </w:r>
      <w:r w:rsidRPr="00D963F6">
        <w:rPr>
          <w:rFonts w:cs="Times New Roman"/>
          <w:noProof/>
        </w:rPr>
        <w:lastRenderedPageBreak/>
        <w:t>https://arxiv.org/pdf/1204.3689.pdf</w:t>
      </w:r>
    </w:p>
    <w:p w14:paraId="0EDB6DE0"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21. </w:t>
      </w:r>
      <w:r w:rsidRPr="00D963F6">
        <w:rPr>
          <w:rFonts w:cs="Times New Roman"/>
          <w:noProof/>
        </w:rPr>
        <w:tab/>
        <w:t xml:space="preserve">International Organization for Standardization. ISO 9241-210: Ergonomics of human–system interaction - Human-centred design for interactive systems. Int Organ Stand. 2010;2010:32. </w:t>
      </w:r>
    </w:p>
    <w:p w14:paraId="1312DF21"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22. </w:t>
      </w:r>
      <w:r w:rsidRPr="00D963F6">
        <w:rPr>
          <w:rFonts w:cs="Times New Roman"/>
          <w:noProof/>
        </w:rPr>
        <w:tab/>
        <w:t xml:space="preserve">Noakes Schulze A. User-Centered Design for Information Professionals. Assoc Libr Inf Sci Educ. </w:t>
      </w:r>
    </w:p>
    <w:p w14:paraId="5606A3AB"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23. </w:t>
      </w:r>
      <w:r w:rsidRPr="00D963F6">
        <w:rPr>
          <w:rFonts w:cs="Times New Roman"/>
          <w:noProof/>
        </w:rPr>
        <w:tab/>
        <w:t xml:space="preserve">Heland M. HANDBOOK OF HUMAN-COMPUTER INTERACTION. 1991. 1135 p. </w:t>
      </w:r>
    </w:p>
    <w:p w14:paraId="57C1B72E"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24. </w:t>
      </w:r>
      <w:r w:rsidRPr="00D963F6">
        <w:rPr>
          <w:rFonts w:cs="Times New Roman"/>
          <w:noProof/>
        </w:rPr>
        <w:tab/>
        <w:t>Notes on User Centered Design Process (UCD) [Internet]. [cited 2017 May 24]. Available from: https://www.w3.org/WAI/redesign/ucd</w:t>
      </w:r>
    </w:p>
    <w:p w14:paraId="3D9D344E"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25. </w:t>
      </w:r>
      <w:r w:rsidRPr="00D963F6">
        <w:rPr>
          <w:rFonts w:cs="Times New Roman"/>
          <w:noProof/>
        </w:rPr>
        <w:tab/>
        <w:t>What Is User Centered Design (UCD) Approach ? [Internet]. [cited 2017 May 24]. Available from: https://think360studio.com/what-is-user-centered-design-approach/</w:t>
      </w:r>
    </w:p>
    <w:p w14:paraId="52EC70F2"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26. </w:t>
      </w:r>
      <w:r w:rsidRPr="00D963F6">
        <w:rPr>
          <w:rFonts w:cs="Times New Roman"/>
          <w:noProof/>
        </w:rPr>
        <w:tab/>
        <w:t>Describe the User Centered Design methodology [Internet]. [cited 2017 May 24]. Available from: http://www.modernanalyst.com/Careers/InterviewQuestions/tabid/128/ID/2191/Describe-the-User-Centered-Design-methodology.aspx</w:t>
      </w:r>
    </w:p>
    <w:p w14:paraId="53B5E13C"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27. </w:t>
      </w:r>
      <w:r w:rsidRPr="00D963F6">
        <w:rPr>
          <w:rFonts w:cs="Times New Roman"/>
          <w:noProof/>
        </w:rPr>
        <w:tab/>
        <w:t>La dolorosa falta de UX en Latinoamérica | Blogs | Gestión [Internet]. [cited 2018 Jan 23]. Available from: https://gestion.pe/blog/la-economia-de-la-experiencia/2017/05/la-dolorosa-falta-de-ux-en-latinoamerica.html</w:t>
      </w:r>
    </w:p>
    <w:p w14:paraId="038E952A"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28. </w:t>
      </w:r>
      <w:r w:rsidRPr="00D963F6">
        <w:rPr>
          <w:rFonts w:cs="Times New Roman"/>
          <w:noProof/>
        </w:rPr>
        <w:tab/>
        <w:t>Vía BCP [Internet]. [cited 2018 Jan 23]. Available from: https://www.viabcp.com/wps/portal/</w:t>
      </w:r>
    </w:p>
    <w:p w14:paraId="0FFD21FC"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29. </w:t>
      </w:r>
      <w:r w:rsidRPr="00D963F6">
        <w:rPr>
          <w:rFonts w:cs="Times New Roman"/>
          <w:noProof/>
        </w:rPr>
        <w:tab/>
        <w:t>El tiempo vale más que el dinero - Interbank [Internet]. [cited 2018 Jan 23]. Available from: https://interbank.pe/</w:t>
      </w:r>
    </w:p>
    <w:p w14:paraId="7D0D7D16"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30. </w:t>
      </w:r>
      <w:r w:rsidRPr="00D963F6">
        <w:rPr>
          <w:rFonts w:cs="Times New Roman"/>
          <w:noProof/>
        </w:rPr>
        <w:tab/>
        <w:t>Ventas por internet en el Perú se duplicaron en el 2016 - eleconomistaamerica.pe [Internet]. [cited 2018 Jan 23]. Available from: http://www.eleconomistaamerica.pe/economia-eAm-peru/noticias/8365122/05/17/Ventas-por-internet-en-el-Peru-se-duplicaron-en-el-2016.html</w:t>
      </w:r>
    </w:p>
    <w:p w14:paraId="0984AC35"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31. </w:t>
      </w:r>
      <w:r w:rsidRPr="00D963F6">
        <w:rPr>
          <w:rFonts w:cs="Times New Roman"/>
          <w:noProof/>
        </w:rPr>
        <w:tab/>
        <w:t>Gob.pe, y el reto de un Estado simple, digital y humano | La Hora de la Transformación [Internet]. [cited 2018 Jan 23]. Available from: http://semanaeconomica.com/caso/gob-pe-y-el-reto-de-un-estado-simple-digital-y-humano/</w:t>
      </w:r>
    </w:p>
    <w:p w14:paraId="41CF206E"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32. </w:t>
      </w:r>
      <w:r w:rsidRPr="00D963F6">
        <w:rPr>
          <w:rFonts w:cs="Times New Roman"/>
          <w:noProof/>
        </w:rPr>
        <w:tab/>
        <w:t xml:space="preserve">Detrás de Gob.pe - gob.pe [Internet]. [cited 2018 Jan 23]. Available from: </w:t>
      </w:r>
      <w:r w:rsidRPr="00D963F6">
        <w:rPr>
          <w:rFonts w:cs="Times New Roman"/>
          <w:noProof/>
        </w:rPr>
        <w:lastRenderedPageBreak/>
        <w:t>https://blog.gob.pe/post/167955522714/detrás-de-gobpe</w:t>
      </w:r>
    </w:p>
    <w:p w14:paraId="421BF81F"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33. </w:t>
      </w:r>
      <w:r w:rsidRPr="00D963F6">
        <w:rPr>
          <w:rFonts w:cs="Times New Roman"/>
          <w:noProof/>
        </w:rPr>
        <w:tab/>
        <w:t>HIT Implementation Strategies and User-Centered Design [Internet]. [cited 2017 May 29]. Available from: http://pinnacle-center.com/hit-implementation-strategies-and-user-centered-design/</w:t>
      </w:r>
    </w:p>
    <w:p w14:paraId="460AA723"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34. </w:t>
      </w:r>
      <w:r w:rsidRPr="00D963F6">
        <w:rPr>
          <w:rFonts w:cs="Times New Roman"/>
          <w:noProof/>
        </w:rPr>
        <w:tab/>
        <w:t>Le T, Reeder B, Yoo D, Aziz R, Thompson HJ, Demiris G. An Evaluation of Wellness Assessment Visualizations for Older Adults. Telemed e-Health [Internet]. 2015;21(1):9–15. Available from: http://online.liebertpub.com/doi/abs/10.1089/tmj.2014.0012</w:t>
      </w:r>
    </w:p>
    <w:p w14:paraId="21BAB672"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35. </w:t>
      </w:r>
      <w:r w:rsidRPr="00D963F6">
        <w:rPr>
          <w:rFonts w:cs="Times New Roman"/>
          <w:noProof/>
        </w:rPr>
        <w:tab/>
        <w:t>De Vito Dabbs A, Myers BA, Mc Curry KR, Dunbar-Jacob J, Hawkins RP, Begey A, et al. User-Centered Design and Interactive Health Technologies for Patients. [cited 2017 May 29]; Available from: https://www.ncbi.nlm.nih.gov/pmc/articles/PMC2818536/pdf/nihms-160722.pdf</w:t>
      </w:r>
    </w:p>
    <w:p w14:paraId="12F5E6E5"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36. </w:t>
      </w:r>
      <w:r w:rsidRPr="00D963F6">
        <w:rPr>
          <w:rFonts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7EA78A7F"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37. </w:t>
      </w:r>
      <w:r w:rsidRPr="00D963F6">
        <w:rPr>
          <w:rFonts w:cs="Times New Roman"/>
          <w:noProof/>
        </w:rPr>
        <w:tab/>
        <w:t>Seguro Integral de Salud - Microsoft Power BI [Internet]. [cited 2018 Jan 23]. Available from: https://app.powerbi.com/view?r=eyJrIjoiNTljNzlmMTUtM2Y5NS00M2FjLWIwMGUtZmE0MDFhMWI5OGZjIiwidCI6IjZmZTkxN2VlLWQ5OWMtNGJmNy05OGQ1LThhOTUyYTE3NzhjNCIsImMiOjR9</w:t>
      </w:r>
    </w:p>
    <w:p w14:paraId="7C7929E3"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38. </w:t>
      </w:r>
      <w:r w:rsidRPr="00D963F6">
        <w:rPr>
          <w:rFonts w:cs="Times New Roman"/>
          <w:noProof/>
        </w:rPr>
        <w:tab/>
        <w:t>BPM PAC | Consulta [Internet]. [cited 2017 Mar 14]. Available from: http://app17.susalud.gob.pe/formulario_consulta/</w:t>
      </w:r>
    </w:p>
    <w:p w14:paraId="4F48DE21"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39. </w:t>
      </w:r>
      <w:r w:rsidRPr="00D963F6">
        <w:rPr>
          <w:rFonts w:cs="Times New Roman"/>
          <w:noProof/>
        </w:rPr>
        <w:tab/>
        <w:t>SUSALUD CONTIGO - Aplicaciones de Android en Google Play [Internet]. [cited 2017 Mar 14]. Available from: https://play.google.com/store/apps/details?id=pe.gob.susalud.servicio&amp;hl=es</w:t>
      </w:r>
    </w:p>
    <w:p w14:paraId="397E6AC9"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40. </w:t>
      </w:r>
      <w:r w:rsidRPr="00D963F6">
        <w:rPr>
          <w:rFonts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41D36FD8"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lastRenderedPageBreak/>
        <w:t xml:space="preserve">41. </w:t>
      </w:r>
      <w:r w:rsidRPr="00D963F6">
        <w:rPr>
          <w:rFonts w:cs="Times New Roman"/>
          <w:noProof/>
        </w:rPr>
        <w:tab/>
        <w:t xml:space="preserve">Dowding DW, Merrill JA. Heuristics for Evaluation of Dashboard Visualizations Heuristic Evaluation Checklist for Dashboard Visualizations Does every screen have a title or Please circle the overall severity rating for this usability factor : Problem. 2017;1–11. </w:t>
      </w:r>
    </w:p>
    <w:p w14:paraId="67768E9A" w14:textId="77777777" w:rsidR="00D963F6" w:rsidRPr="00D963F6" w:rsidRDefault="00D963F6" w:rsidP="00D963F6">
      <w:pPr>
        <w:widowControl w:val="0"/>
        <w:autoSpaceDE w:val="0"/>
        <w:autoSpaceDN w:val="0"/>
        <w:adjustRightInd w:val="0"/>
        <w:spacing w:line="360" w:lineRule="auto"/>
        <w:ind w:left="640" w:hanging="640"/>
        <w:rPr>
          <w:rFonts w:cs="Times New Roman"/>
          <w:noProof/>
        </w:rPr>
      </w:pPr>
      <w:r w:rsidRPr="00D963F6">
        <w:rPr>
          <w:rFonts w:cs="Times New Roman"/>
          <w:noProof/>
        </w:rPr>
        <w:t xml:space="preserve">42. </w:t>
      </w:r>
      <w:r w:rsidRPr="00D963F6">
        <w:rPr>
          <w:rFonts w:cs="Times New Roman"/>
          <w:noProof/>
        </w:rPr>
        <w:tab/>
        <w:t xml:space="preserve">Paul CL. A Modified Delphi Approach to a New Card Sorting Methodology. J Usability Stud. 2008;4(1):7–30. </w:t>
      </w:r>
    </w:p>
    <w:p w14:paraId="76EAAB49" w14:textId="729D18F8" w:rsidR="00121596" w:rsidRPr="0039004D" w:rsidRDefault="00D95FB0" w:rsidP="00D963F6">
      <w:pPr>
        <w:widowControl w:val="0"/>
        <w:autoSpaceDE w:val="0"/>
        <w:autoSpaceDN w:val="0"/>
        <w:adjustRightInd w:val="0"/>
        <w:spacing w:line="360" w:lineRule="auto"/>
        <w:ind w:left="640" w:hanging="640"/>
        <w:rPr>
          <w:rFonts w:cs="Times New Roman"/>
          <w:b/>
          <w:lang w:val="es-PE"/>
        </w:rPr>
      </w:pPr>
      <w:r w:rsidRPr="0039004D">
        <w:rPr>
          <w:rFonts w:cs="Times New Roman"/>
          <w:lang w:val="es-ES"/>
        </w:rPr>
        <w:fldChar w:fldCharType="end"/>
      </w:r>
    </w:p>
    <w:p w14:paraId="23BA016A" w14:textId="77777777" w:rsidR="00161D0F" w:rsidRPr="0039004D" w:rsidRDefault="00161D0F" w:rsidP="00262D6E">
      <w:pPr>
        <w:spacing w:line="360" w:lineRule="auto"/>
        <w:jc w:val="both"/>
        <w:rPr>
          <w:rFonts w:cs="Times New Roman"/>
          <w:lang w:val="es-PE"/>
        </w:rPr>
      </w:pPr>
    </w:p>
    <w:p w14:paraId="31D4F695" w14:textId="77777777" w:rsidR="00161D0F" w:rsidRPr="0039004D" w:rsidRDefault="00161D0F" w:rsidP="00262D6E">
      <w:pPr>
        <w:spacing w:line="360" w:lineRule="auto"/>
        <w:jc w:val="both"/>
        <w:rPr>
          <w:rFonts w:cs="Times New Roman"/>
          <w:lang w:val="es-PE"/>
        </w:rPr>
      </w:pPr>
    </w:p>
    <w:p w14:paraId="52047903" w14:textId="77777777" w:rsidR="00161D0F" w:rsidRPr="0039004D" w:rsidRDefault="00161D0F" w:rsidP="00262D6E">
      <w:pPr>
        <w:spacing w:line="360" w:lineRule="auto"/>
        <w:jc w:val="both"/>
        <w:rPr>
          <w:rFonts w:cs="Times New Roman"/>
          <w:lang w:val="es-PE"/>
        </w:rPr>
      </w:pPr>
    </w:p>
    <w:p w14:paraId="10A33B7D" w14:textId="77777777" w:rsidR="00161D0F" w:rsidRPr="0039004D" w:rsidRDefault="00161D0F" w:rsidP="00262D6E">
      <w:pPr>
        <w:spacing w:line="360" w:lineRule="auto"/>
        <w:jc w:val="both"/>
        <w:rPr>
          <w:rFonts w:cs="Times New Roman"/>
          <w:lang w:val="es-PE"/>
        </w:rPr>
      </w:pPr>
    </w:p>
    <w:p w14:paraId="612DE441" w14:textId="77777777" w:rsidR="00161D0F" w:rsidRPr="0039004D" w:rsidRDefault="00161D0F" w:rsidP="00262D6E">
      <w:pPr>
        <w:spacing w:line="360" w:lineRule="auto"/>
        <w:jc w:val="both"/>
        <w:rPr>
          <w:rFonts w:cs="Times New Roman"/>
          <w:lang w:val="es-PE"/>
        </w:rPr>
      </w:pPr>
    </w:p>
    <w:p w14:paraId="389A7425" w14:textId="77777777" w:rsidR="00161D0F" w:rsidRPr="0039004D" w:rsidRDefault="00161D0F" w:rsidP="00262D6E">
      <w:pPr>
        <w:spacing w:line="360" w:lineRule="auto"/>
        <w:jc w:val="both"/>
        <w:rPr>
          <w:rFonts w:cs="Times New Roman"/>
          <w:lang w:val="es-PE"/>
        </w:rPr>
      </w:pPr>
    </w:p>
    <w:p w14:paraId="186683D0" w14:textId="77777777" w:rsidR="00161D0F" w:rsidRPr="0039004D" w:rsidRDefault="00161D0F" w:rsidP="00262D6E">
      <w:pPr>
        <w:spacing w:line="360" w:lineRule="auto"/>
        <w:jc w:val="both"/>
        <w:rPr>
          <w:rFonts w:cs="Times New Roman"/>
          <w:lang w:val="es-PE"/>
        </w:rPr>
      </w:pPr>
    </w:p>
    <w:p w14:paraId="2FDB8A45" w14:textId="77777777" w:rsidR="00161D0F" w:rsidRPr="0039004D" w:rsidRDefault="00161D0F" w:rsidP="00262D6E">
      <w:pPr>
        <w:spacing w:line="360" w:lineRule="auto"/>
        <w:jc w:val="both"/>
        <w:rPr>
          <w:rFonts w:cs="Times New Roman"/>
          <w:lang w:val="es-PE"/>
        </w:rPr>
      </w:pPr>
    </w:p>
    <w:p w14:paraId="14544C64" w14:textId="77777777" w:rsidR="00161D0F" w:rsidRPr="0039004D" w:rsidRDefault="00161D0F" w:rsidP="00262D6E">
      <w:pPr>
        <w:spacing w:line="360" w:lineRule="auto"/>
        <w:jc w:val="both"/>
        <w:rPr>
          <w:rFonts w:cs="Times New Roman"/>
          <w:lang w:val="es-PE"/>
        </w:rPr>
      </w:pPr>
    </w:p>
    <w:p w14:paraId="01034B35" w14:textId="77777777" w:rsidR="00A12DD0" w:rsidRPr="0039004D" w:rsidRDefault="00A12DD0" w:rsidP="00262D6E">
      <w:pPr>
        <w:pStyle w:val="Ttulo1"/>
        <w:spacing w:line="360" w:lineRule="auto"/>
        <w:rPr>
          <w:rFonts w:cs="Times New Roman"/>
          <w:szCs w:val="24"/>
        </w:rPr>
      </w:pPr>
      <w:bookmarkStart w:id="47" w:name="_Toc508100452"/>
      <w:r w:rsidRPr="0039004D">
        <w:rPr>
          <w:rFonts w:cs="Times New Roman"/>
          <w:szCs w:val="24"/>
        </w:rPr>
        <w:lastRenderedPageBreak/>
        <w:t>Anexos</w:t>
      </w:r>
      <w:bookmarkEnd w:id="47"/>
    </w:p>
    <w:p w14:paraId="7668F08A" w14:textId="77777777" w:rsidR="00161D0F" w:rsidRPr="0039004D" w:rsidRDefault="00161D0F" w:rsidP="00262D6E">
      <w:pPr>
        <w:spacing w:line="360" w:lineRule="auto"/>
        <w:jc w:val="both"/>
        <w:rPr>
          <w:rFonts w:cs="Times New Roman"/>
          <w:lang w:val="es-ES"/>
        </w:rPr>
      </w:pPr>
    </w:p>
    <w:p w14:paraId="32E0D87E" w14:textId="77777777" w:rsidR="00161D0F" w:rsidRPr="0039004D" w:rsidRDefault="00161D0F" w:rsidP="00262D6E">
      <w:pPr>
        <w:pStyle w:val="Ttulo2"/>
        <w:spacing w:line="360" w:lineRule="auto"/>
        <w:rPr>
          <w:rFonts w:cs="Times New Roman"/>
          <w:szCs w:val="24"/>
        </w:rPr>
      </w:pPr>
      <w:bookmarkStart w:id="48" w:name="_Toc508100453"/>
      <w:r w:rsidRPr="0039004D">
        <w:rPr>
          <w:rFonts w:cs="Times New Roman"/>
          <w:szCs w:val="24"/>
        </w:rPr>
        <w:t>Anexo 1</w:t>
      </w:r>
      <w:bookmarkEnd w:id="48"/>
    </w:p>
    <w:p w14:paraId="76DE309D" w14:textId="77777777" w:rsidR="00161D0F" w:rsidRPr="0039004D" w:rsidRDefault="00161D0F" w:rsidP="00262D6E">
      <w:pPr>
        <w:spacing w:line="360" w:lineRule="auto"/>
        <w:jc w:val="both"/>
        <w:rPr>
          <w:rFonts w:cs="Times New Roman"/>
          <w:b/>
        </w:rPr>
      </w:pPr>
      <w:r w:rsidRPr="0039004D">
        <w:rPr>
          <w:rFonts w:cs="Times New Roman"/>
          <w:b/>
          <w:bCs/>
        </w:rPr>
        <w:t>Conse</w:t>
      </w:r>
      <w:r w:rsidR="00000DBF" w:rsidRPr="0039004D">
        <w:rPr>
          <w:rFonts w:cs="Times New Roman"/>
          <w:b/>
          <w:bCs/>
        </w:rPr>
        <w:t>ntimiento Informado del usuario</w:t>
      </w:r>
      <w:r w:rsidRPr="0039004D">
        <w:rPr>
          <w:rFonts w:cs="Times New Roman"/>
          <w:b/>
          <w:bCs/>
        </w:rPr>
        <w:t xml:space="preserve"> final para realizar entrevistas a profundidad</w:t>
      </w:r>
      <w:r w:rsidR="007B7445" w:rsidRPr="0039004D">
        <w:rPr>
          <w:rFonts w:cs="Times New Roman"/>
          <w:b/>
          <w:bCs/>
        </w:rPr>
        <w:t>.</w:t>
      </w:r>
    </w:p>
    <w:p w14:paraId="44FBE4E1" w14:textId="77777777" w:rsidR="00161D0F" w:rsidRPr="0039004D" w:rsidRDefault="00161D0F" w:rsidP="00262D6E">
      <w:pPr>
        <w:pBdr>
          <w:bottom w:val="single" w:sz="12" w:space="1" w:color="auto"/>
        </w:pBdr>
        <w:spacing w:line="360" w:lineRule="auto"/>
        <w:jc w:val="both"/>
        <w:rPr>
          <w:rFonts w:cs="Times New Roman"/>
          <w:b/>
          <w:bCs/>
        </w:rPr>
      </w:pPr>
    </w:p>
    <w:p w14:paraId="0E8870AC" w14:textId="77777777" w:rsidR="00161D0F" w:rsidRPr="0039004D" w:rsidRDefault="00161D0F" w:rsidP="00262D6E">
      <w:pPr>
        <w:spacing w:line="360" w:lineRule="auto"/>
        <w:jc w:val="both"/>
        <w:rPr>
          <w:rFonts w:cs="Times New Roman"/>
        </w:rPr>
      </w:pPr>
      <w:r w:rsidRPr="0039004D">
        <w:rPr>
          <w:rFonts w:cs="Times New Roman"/>
        </w:rPr>
        <w:t>Instituciones</w:t>
      </w:r>
      <w:r w:rsidRPr="0039004D">
        <w:rPr>
          <w:rFonts w:cs="Times New Roman"/>
        </w:rPr>
        <w:tab/>
        <w:t>: Universidad Cayetano Heredia – UPCH</w:t>
      </w:r>
    </w:p>
    <w:p w14:paraId="23571D4D" w14:textId="77777777" w:rsidR="00161D0F" w:rsidRPr="0039004D" w:rsidRDefault="00161D0F" w:rsidP="00262D6E">
      <w:pPr>
        <w:spacing w:line="360" w:lineRule="auto"/>
        <w:jc w:val="both"/>
        <w:rPr>
          <w:rFonts w:cs="Times New Roman"/>
        </w:rPr>
      </w:pPr>
      <w:r w:rsidRPr="0039004D">
        <w:rPr>
          <w:rFonts w:cs="Times New Roman"/>
        </w:rPr>
        <w:t>Investigadores</w:t>
      </w:r>
      <w:r w:rsidRPr="0039004D">
        <w:rPr>
          <w:rFonts w:cs="Times New Roman"/>
        </w:rPr>
        <w:tab/>
        <w:t xml:space="preserve">: </w:t>
      </w:r>
      <w:r w:rsidRPr="0039004D">
        <w:rPr>
          <w:rFonts w:cs="Times New Roman"/>
          <w:bCs/>
        </w:rPr>
        <w:t>Regina Casanova Pérez (UPCH)</w:t>
      </w:r>
    </w:p>
    <w:p w14:paraId="600BC9E5" w14:textId="77777777" w:rsidR="00161D0F" w:rsidRPr="0039004D" w:rsidRDefault="00161D0F" w:rsidP="00262D6E">
      <w:pPr>
        <w:pBdr>
          <w:bottom w:val="single" w:sz="12" w:space="0" w:color="auto"/>
        </w:pBdr>
        <w:spacing w:line="360" w:lineRule="auto"/>
        <w:ind w:left="1416" w:hanging="1416"/>
        <w:jc w:val="both"/>
        <w:rPr>
          <w:rFonts w:cs="Times New Roman"/>
        </w:rPr>
      </w:pPr>
      <w:r w:rsidRPr="0039004D">
        <w:rPr>
          <w:rFonts w:cs="Times New Roman"/>
        </w:rPr>
        <w:t>Título</w:t>
      </w:r>
      <w:r w:rsidRPr="0039004D">
        <w:rPr>
          <w:rFonts w:cs="Times New Roman"/>
        </w:rPr>
        <w:tab/>
        <w:t>: Diseño Centrado en el Usuario en un Sistema de Gestión de Reclamos para el Sistema de Salud del Perú</w:t>
      </w:r>
      <w:r w:rsidRPr="0039004D">
        <w:rPr>
          <w:rFonts w:cs="Times New Roman"/>
        </w:rPr>
        <w:tab/>
      </w:r>
    </w:p>
    <w:p w14:paraId="3F4D3580" w14:textId="77777777" w:rsidR="00161D0F" w:rsidRPr="0039004D" w:rsidRDefault="00161D0F" w:rsidP="00262D6E">
      <w:pPr>
        <w:spacing w:line="360" w:lineRule="auto"/>
        <w:jc w:val="both"/>
        <w:rPr>
          <w:rFonts w:cs="Times New Roman"/>
          <w:b/>
          <w:bCs/>
        </w:rPr>
      </w:pPr>
    </w:p>
    <w:p w14:paraId="100A4B24" w14:textId="77777777" w:rsidR="00161D0F" w:rsidRPr="0039004D" w:rsidRDefault="00161D0F" w:rsidP="00262D6E">
      <w:pPr>
        <w:spacing w:line="360" w:lineRule="auto"/>
        <w:jc w:val="both"/>
        <w:rPr>
          <w:rFonts w:cs="Times New Roman"/>
          <w:b/>
          <w:bCs/>
        </w:rPr>
      </w:pPr>
      <w:r w:rsidRPr="0039004D">
        <w:rPr>
          <w:rFonts w:cs="Times New Roman"/>
          <w:b/>
          <w:bCs/>
        </w:rPr>
        <w:t>Propósito del Estudio:</w:t>
      </w:r>
    </w:p>
    <w:p w14:paraId="75F15D2C" w14:textId="77777777" w:rsidR="00161D0F" w:rsidRPr="0039004D" w:rsidRDefault="00161D0F" w:rsidP="00262D6E">
      <w:pPr>
        <w:spacing w:line="360" w:lineRule="auto"/>
        <w:jc w:val="both"/>
        <w:rPr>
          <w:rFonts w:cs="Times New Roman"/>
        </w:rPr>
      </w:pPr>
      <w:r w:rsidRPr="0039004D">
        <w:rPr>
          <w:rFonts w:cs="Times New Roman"/>
        </w:rPr>
        <w:t>Lo estamos invitando a participar del estudio llamado Diseño Centrado en el Usuario en un Sistema de Gestión de Reclamos para el Sistema de Salud del Perú</w:t>
      </w:r>
      <w:r w:rsidR="007B7445" w:rsidRPr="0039004D">
        <w:rPr>
          <w:rFonts w:cs="Times New Roman"/>
        </w:rPr>
        <w:t>.</w:t>
      </w:r>
      <w:r w:rsidRPr="0039004D">
        <w:rPr>
          <w:rFonts w:cs="Times New Roman"/>
        </w:rPr>
        <w:t xml:space="preserve"> Este es un estudio desarrollado por investigadores de la Universidad Peruana Cayetano Heredia - UPCH</w:t>
      </w:r>
      <w:r w:rsidR="007B7445" w:rsidRPr="0039004D">
        <w:rPr>
          <w:rFonts w:cs="Times New Roman"/>
        </w:rPr>
        <w:t>.</w:t>
      </w:r>
      <w:r w:rsidRPr="0039004D">
        <w:rPr>
          <w:rFonts w:cs="Times New Roman"/>
        </w:rPr>
        <w:t xml:space="preserve"> Este trabajo es financiado por el Programa de CienciActiva de CONCYTEC</w:t>
      </w:r>
      <w:r w:rsidR="007B7445" w:rsidRPr="0039004D">
        <w:rPr>
          <w:rFonts w:cs="Times New Roman"/>
        </w:rPr>
        <w:t>.</w:t>
      </w:r>
      <w:r w:rsidRPr="0039004D" w:rsidDel="00400B85">
        <w:rPr>
          <w:rFonts w:cs="Times New Roman"/>
        </w:rPr>
        <w:t xml:space="preserve"> </w:t>
      </w:r>
    </w:p>
    <w:p w14:paraId="47904A8F" w14:textId="77777777" w:rsidR="00161D0F" w:rsidRPr="0039004D" w:rsidRDefault="00161D0F" w:rsidP="00262D6E">
      <w:pPr>
        <w:spacing w:line="360" w:lineRule="auto"/>
        <w:jc w:val="both"/>
        <w:rPr>
          <w:rFonts w:cs="Times New Roman"/>
        </w:rPr>
      </w:pPr>
      <w:r w:rsidRPr="0039004D">
        <w:rPr>
          <w:rFonts w:cs="Times New Roman"/>
        </w:rPr>
        <w:t>El objetivo del estudio es diseñar un sistema para manejo y recojo de reclamos en diversas Instituciones Prestadoras de Servicios de Salud (IPRESS), el cual esta dirigido a diversos usuarios finales del sistema</w:t>
      </w:r>
      <w:r w:rsidR="007B7445" w:rsidRPr="0039004D">
        <w:rPr>
          <w:rFonts w:cs="Times New Roman"/>
        </w:rPr>
        <w:t>.</w:t>
      </w:r>
    </w:p>
    <w:p w14:paraId="0589273F" w14:textId="77777777" w:rsidR="00161D0F" w:rsidRPr="0039004D" w:rsidRDefault="00161D0F" w:rsidP="00262D6E">
      <w:pPr>
        <w:spacing w:line="360" w:lineRule="auto"/>
        <w:jc w:val="both"/>
        <w:rPr>
          <w:rFonts w:cs="Times New Roman"/>
        </w:rPr>
      </w:pPr>
      <w:r w:rsidRPr="0039004D">
        <w:rPr>
          <w:rFonts w:cs="Times New Roman"/>
        </w:rPr>
        <w:t>Su participación en esta entrevista es VOLUNTARIA, nadie puede obligarlo a participar si no lo desea</w:t>
      </w:r>
      <w:r w:rsidR="007B7445" w:rsidRPr="0039004D">
        <w:rPr>
          <w:rFonts w:cs="Times New Roman"/>
        </w:rPr>
        <w:t>.</w:t>
      </w:r>
      <w:r w:rsidRPr="0039004D">
        <w:rPr>
          <w:rFonts w:cs="Times New Roman"/>
        </w:rPr>
        <w:t xml:space="preserve"> Su decisión de participar o no, no va a afectar sus relaciones con su proveedor de salud ni sus posibilidades de acceder a los beneficios que este estudio pueda ofrecer</w:t>
      </w:r>
      <w:r w:rsidR="007B7445" w:rsidRPr="0039004D">
        <w:rPr>
          <w:rFonts w:cs="Times New Roman"/>
        </w:rPr>
        <w:t>.</w:t>
      </w:r>
      <w:r w:rsidRPr="0039004D">
        <w:rPr>
          <w:rFonts w:cs="Times New Roman"/>
        </w:rPr>
        <w:t xml:space="preserve"> Debe también saber que toda la información que Ud</w:t>
      </w:r>
      <w:r w:rsidR="007B7445" w:rsidRPr="0039004D">
        <w:rPr>
          <w:rFonts w:cs="Times New Roman"/>
        </w:rPr>
        <w:t>.</w:t>
      </w:r>
      <w:r w:rsidRPr="0039004D">
        <w:rPr>
          <w:rFonts w:cs="Times New Roman"/>
        </w:rPr>
        <w:t xml:space="preserve"> nos proporcione será guardada CONFIDENCIALMENTE, o sea, sólo será conocida por las personas que trabajan en este estudio y por nadie más</w:t>
      </w:r>
      <w:r w:rsidR="007B7445" w:rsidRPr="0039004D">
        <w:rPr>
          <w:rFonts w:cs="Times New Roman"/>
        </w:rPr>
        <w:t>.</w:t>
      </w:r>
      <w:r w:rsidRPr="0039004D">
        <w:rPr>
          <w:rFonts w:cs="Times New Roman"/>
        </w:rPr>
        <w:t xml:space="preserve"> </w:t>
      </w:r>
    </w:p>
    <w:p w14:paraId="79B34073" w14:textId="77777777" w:rsidR="00161D0F" w:rsidRPr="0039004D" w:rsidRDefault="00161D0F" w:rsidP="00262D6E">
      <w:pPr>
        <w:spacing w:line="360" w:lineRule="auto"/>
        <w:jc w:val="both"/>
        <w:rPr>
          <w:rFonts w:cs="Times New Roman"/>
        </w:rPr>
      </w:pPr>
    </w:p>
    <w:p w14:paraId="6CBC6E31" w14:textId="77777777" w:rsidR="00161D0F" w:rsidRPr="0039004D" w:rsidRDefault="00161D0F" w:rsidP="00262D6E">
      <w:pPr>
        <w:spacing w:line="360" w:lineRule="auto"/>
        <w:jc w:val="both"/>
        <w:rPr>
          <w:rFonts w:cs="Times New Roman"/>
          <w:b/>
          <w:bCs/>
        </w:rPr>
      </w:pPr>
      <w:r w:rsidRPr="0039004D">
        <w:rPr>
          <w:rFonts w:cs="Times New Roman"/>
          <w:b/>
          <w:bCs/>
        </w:rPr>
        <w:t>Procedimientos:</w:t>
      </w:r>
    </w:p>
    <w:p w14:paraId="13DC35BB" w14:textId="77777777" w:rsidR="00161D0F" w:rsidRPr="0039004D" w:rsidRDefault="00161D0F" w:rsidP="00262D6E">
      <w:pPr>
        <w:spacing w:line="360" w:lineRule="auto"/>
        <w:jc w:val="both"/>
        <w:rPr>
          <w:rFonts w:cs="Times New Roman"/>
        </w:rPr>
      </w:pPr>
      <w:r w:rsidRPr="0039004D">
        <w:rPr>
          <w:rFonts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39004D">
        <w:rPr>
          <w:rFonts w:cs="Times New Roman"/>
        </w:rPr>
        <w:t>.</w:t>
      </w:r>
      <w:r w:rsidRPr="0039004D">
        <w:rPr>
          <w:rFonts w:cs="Times New Roman"/>
        </w:rPr>
        <w:t xml:space="preserve"> Adicionalmente, en la segunda reunión se le pedirá probar prototipos del sistema de información planteado con el fin de recaudar sus opiniones y dificultades</w:t>
      </w:r>
      <w:r w:rsidR="007B7445" w:rsidRPr="0039004D">
        <w:rPr>
          <w:rFonts w:cs="Times New Roman"/>
        </w:rPr>
        <w:t>.</w:t>
      </w:r>
      <w:r w:rsidRPr="0039004D">
        <w:rPr>
          <w:rFonts w:cs="Times New Roman"/>
        </w:rPr>
        <w:t xml:space="preserve"> Ambas reuniones serán grabadas para el análisis respectivo de sus opiniones</w:t>
      </w:r>
      <w:r w:rsidR="007B7445" w:rsidRPr="0039004D">
        <w:rPr>
          <w:rFonts w:cs="Times New Roman"/>
        </w:rPr>
        <w:t>.</w:t>
      </w:r>
    </w:p>
    <w:p w14:paraId="0205F804" w14:textId="77777777" w:rsidR="00161D0F" w:rsidRPr="0039004D" w:rsidRDefault="00161D0F" w:rsidP="00262D6E">
      <w:pPr>
        <w:spacing w:line="360" w:lineRule="auto"/>
        <w:jc w:val="both"/>
        <w:rPr>
          <w:rFonts w:cs="Times New Roman"/>
          <w:b/>
          <w:bCs/>
        </w:rPr>
      </w:pPr>
    </w:p>
    <w:p w14:paraId="3A0863F5" w14:textId="77777777" w:rsidR="00161D0F" w:rsidRPr="0039004D" w:rsidRDefault="00161D0F" w:rsidP="00262D6E">
      <w:pPr>
        <w:spacing w:line="360" w:lineRule="auto"/>
        <w:jc w:val="both"/>
        <w:rPr>
          <w:rFonts w:cs="Times New Roman"/>
          <w:b/>
          <w:bCs/>
        </w:rPr>
      </w:pPr>
      <w:r w:rsidRPr="0039004D">
        <w:rPr>
          <w:rFonts w:cs="Times New Roman"/>
          <w:b/>
          <w:bCs/>
        </w:rPr>
        <w:t>Riesgos:</w:t>
      </w:r>
    </w:p>
    <w:p w14:paraId="6EEF71D0" w14:textId="77777777" w:rsidR="00161D0F" w:rsidRPr="0039004D" w:rsidRDefault="00161D0F" w:rsidP="00262D6E">
      <w:pPr>
        <w:spacing w:line="360" w:lineRule="auto"/>
        <w:ind w:left="15"/>
        <w:jc w:val="both"/>
        <w:rPr>
          <w:rFonts w:cs="Times New Roman"/>
        </w:rPr>
      </w:pPr>
      <w:r w:rsidRPr="0039004D">
        <w:rPr>
          <w:rFonts w:cs="Times New Roman"/>
        </w:rPr>
        <w:t>Al participar de estas entrevistas no incurre en algún riesgo para usted</w:t>
      </w:r>
      <w:r w:rsidR="007B7445" w:rsidRPr="0039004D">
        <w:rPr>
          <w:rFonts w:cs="Times New Roman"/>
        </w:rPr>
        <w:t>.</w:t>
      </w:r>
      <w:r w:rsidRPr="0039004D">
        <w:rPr>
          <w:rFonts w:cs="Times New Roman"/>
        </w:rPr>
        <w:t xml:space="preserve"> No tiene que participar si no lo desea; y puede retirarse de la entrevista en el momento que usted desee a pesar de haber dado su consentimiento, sin que esto lo perjudique de forma alguna</w:t>
      </w:r>
      <w:r w:rsidR="007B7445" w:rsidRPr="0039004D">
        <w:rPr>
          <w:rFonts w:cs="Times New Roman"/>
        </w:rPr>
        <w:t>.</w:t>
      </w:r>
      <w:r w:rsidRPr="0039004D">
        <w:rPr>
          <w:rFonts w:cs="Times New Roman"/>
        </w:rPr>
        <w:t xml:space="preserve"> Su nombre no aparecerá en ningún documento del estudio, usaremos seudónimos durante las grabaciones de las entrevistas</w:t>
      </w:r>
      <w:r w:rsidR="007B7445" w:rsidRPr="0039004D">
        <w:rPr>
          <w:rFonts w:cs="Times New Roman"/>
        </w:rPr>
        <w:t>.</w:t>
      </w:r>
    </w:p>
    <w:p w14:paraId="72EE382A" w14:textId="77777777" w:rsidR="00161D0F" w:rsidRPr="0039004D" w:rsidRDefault="00161D0F" w:rsidP="00262D6E">
      <w:pPr>
        <w:spacing w:line="360" w:lineRule="auto"/>
        <w:ind w:left="15" w:firstLine="15"/>
        <w:jc w:val="both"/>
        <w:rPr>
          <w:rFonts w:cs="Times New Roman"/>
        </w:rPr>
      </w:pPr>
    </w:p>
    <w:p w14:paraId="37ED89FC" w14:textId="77777777" w:rsidR="00161D0F" w:rsidRPr="0039004D" w:rsidRDefault="00161D0F" w:rsidP="00262D6E">
      <w:pPr>
        <w:spacing w:line="360" w:lineRule="auto"/>
        <w:jc w:val="both"/>
        <w:rPr>
          <w:rFonts w:cs="Times New Roman"/>
          <w:b/>
          <w:bCs/>
        </w:rPr>
      </w:pPr>
      <w:r w:rsidRPr="0039004D">
        <w:rPr>
          <w:rFonts w:cs="Times New Roman"/>
          <w:b/>
          <w:bCs/>
        </w:rPr>
        <w:t>Beneficios e incentivos:</w:t>
      </w:r>
    </w:p>
    <w:p w14:paraId="2ED36396" w14:textId="77777777" w:rsidR="007B7445" w:rsidRPr="0039004D" w:rsidRDefault="00161D0F" w:rsidP="00262D6E">
      <w:pPr>
        <w:spacing w:line="360" w:lineRule="auto"/>
        <w:ind w:left="15"/>
        <w:jc w:val="both"/>
        <w:rPr>
          <w:rFonts w:cs="Times New Roman"/>
        </w:rPr>
      </w:pPr>
      <w:r w:rsidRPr="0039004D">
        <w:rPr>
          <w:rFonts w:cs="Times New Roman"/>
        </w:rPr>
        <w:t>Por su participación usted recibirá un refrigerio</w:t>
      </w:r>
      <w:r w:rsidR="007B7445" w:rsidRPr="0039004D">
        <w:rPr>
          <w:rFonts w:cs="Times New Roman"/>
        </w:rPr>
        <w:t>.</w:t>
      </w:r>
      <w:r w:rsidRPr="0039004D">
        <w:rPr>
          <w:rFonts w:cs="Times New Roman"/>
        </w:rPr>
        <w:t xml:space="preserve"> También podrá ayudar a los investigadores a tomar mejores decisiones para diseñar y validar un sistema de manejo de reclamos para el sistema de salud peruano</w:t>
      </w:r>
      <w:r w:rsidR="007B7445" w:rsidRPr="0039004D">
        <w:rPr>
          <w:rFonts w:cs="Times New Roman"/>
        </w:rPr>
        <w:t>.</w:t>
      </w:r>
      <w:r w:rsidRPr="0039004D">
        <w:rPr>
          <w:rFonts w:cs="Times New Roman"/>
        </w:rPr>
        <w:t xml:space="preserve"> </w:t>
      </w:r>
    </w:p>
    <w:p w14:paraId="7EA03F90" w14:textId="77777777" w:rsidR="007B7445" w:rsidRPr="0039004D" w:rsidRDefault="007B7445" w:rsidP="00262D6E">
      <w:pPr>
        <w:spacing w:line="360" w:lineRule="auto"/>
        <w:ind w:left="15"/>
        <w:jc w:val="both"/>
        <w:rPr>
          <w:rFonts w:cs="Times New Roman"/>
        </w:rPr>
      </w:pPr>
    </w:p>
    <w:p w14:paraId="64B381DA" w14:textId="77777777" w:rsidR="00161D0F" w:rsidRPr="0039004D" w:rsidRDefault="00161D0F" w:rsidP="00262D6E">
      <w:pPr>
        <w:spacing w:line="360" w:lineRule="auto"/>
        <w:ind w:left="15"/>
        <w:jc w:val="both"/>
        <w:rPr>
          <w:rFonts w:cs="Times New Roman"/>
          <w:b/>
          <w:bCs/>
        </w:rPr>
      </w:pPr>
      <w:r w:rsidRPr="0039004D">
        <w:rPr>
          <w:rFonts w:cs="Times New Roman"/>
          <w:b/>
          <w:bCs/>
        </w:rPr>
        <w:t>Confidencialidad:</w:t>
      </w:r>
    </w:p>
    <w:p w14:paraId="558982DA" w14:textId="77777777" w:rsidR="00161D0F" w:rsidRPr="0039004D" w:rsidRDefault="00161D0F" w:rsidP="00262D6E">
      <w:pPr>
        <w:spacing w:line="360" w:lineRule="auto"/>
        <w:ind w:left="15"/>
        <w:jc w:val="both"/>
        <w:rPr>
          <w:rFonts w:cs="Times New Roman"/>
        </w:rPr>
      </w:pPr>
      <w:r w:rsidRPr="0039004D">
        <w:rPr>
          <w:rFonts w:cs="Times New Roman"/>
        </w:rPr>
        <w:t>Nosotros guardaremos su información con códigos o seudónimos y no con nombres</w:t>
      </w:r>
      <w:r w:rsidR="007B7445" w:rsidRPr="0039004D">
        <w:rPr>
          <w:rFonts w:cs="Times New Roman"/>
        </w:rPr>
        <w:t>.</w:t>
      </w:r>
      <w:r w:rsidRPr="0039004D">
        <w:rPr>
          <w:rFonts w:cs="Times New Roman"/>
        </w:rPr>
        <w:t xml:space="preserve"> Si los resultados de esta reunión son publicados, no se mostrará ninguna información que permita la identificación de las personas que participaron</w:t>
      </w:r>
      <w:r w:rsidR="007B7445" w:rsidRPr="0039004D">
        <w:rPr>
          <w:rFonts w:cs="Times New Roman"/>
        </w:rPr>
        <w:t>.</w:t>
      </w:r>
      <w:r w:rsidRPr="0039004D">
        <w:rPr>
          <w:rFonts w:cs="Times New Roman"/>
        </w:rPr>
        <w:t xml:space="preserve"> Los archivos no serán mostrados a ninguna persona ajena al estudio sin su consentimiento</w:t>
      </w:r>
      <w:r w:rsidR="007B7445" w:rsidRPr="0039004D">
        <w:rPr>
          <w:rFonts w:cs="Times New Roman"/>
        </w:rPr>
        <w:t>.</w:t>
      </w:r>
    </w:p>
    <w:p w14:paraId="176DCC4D" w14:textId="77777777" w:rsidR="00161D0F" w:rsidRPr="0039004D" w:rsidRDefault="00161D0F" w:rsidP="00262D6E">
      <w:pPr>
        <w:spacing w:line="360" w:lineRule="auto"/>
        <w:jc w:val="both"/>
        <w:rPr>
          <w:rFonts w:cs="Times New Roman"/>
        </w:rPr>
      </w:pPr>
    </w:p>
    <w:p w14:paraId="6A43570C" w14:textId="77777777" w:rsidR="00161D0F" w:rsidRPr="0039004D" w:rsidRDefault="00161D0F" w:rsidP="00262D6E">
      <w:pPr>
        <w:spacing w:line="360" w:lineRule="auto"/>
        <w:jc w:val="both"/>
        <w:rPr>
          <w:rFonts w:cs="Times New Roman"/>
          <w:b/>
          <w:bCs/>
        </w:rPr>
      </w:pPr>
      <w:r w:rsidRPr="0039004D">
        <w:rPr>
          <w:rFonts w:cs="Times New Roman"/>
          <w:b/>
          <w:bCs/>
        </w:rPr>
        <w:t>Contacto con los investigadores:</w:t>
      </w:r>
    </w:p>
    <w:p w14:paraId="346F6697" w14:textId="77777777" w:rsidR="00161D0F" w:rsidRPr="0039004D" w:rsidRDefault="00161D0F" w:rsidP="00262D6E">
      <w:pPr>
        <w:spacing w:line="360" w:lineRule="auto"/>
        <w:jc w:val="both"/>
        <w:rPr>
          <w:rFonts w:cs="Times New Roman"/>
          <w:bCs/>
        </w:rPr>
      </w:pPr>
      <w:r w:rsidRPr="0039004D">
        <w:rPr>
          <w:rFonts w:cs="Times New Roman"/>
          <w:bCs/>
        </w:rPr>
        <w:t>Si tiene alguna duda adicional, por favor pregunte al personal del estudio, o llamar a Regina Casanova Pérez al teléfono (01) 319-0000 anexo 2264 (Facultad de Salud Pública, UPCH)</w:t>
      </w:r>
      <w:r w:rsidR="007B7445" w:rsidRPr="0039004D">
        <w:rPr>
          <w:rFonts w:cs="Times New Roman"/>
          <w:bCs/>
        </w:rPr>
        <w:t>.</w:t>
      </w:r>
    </w:p>
    <w:p w14:paraId="30BF72AB" w14:textId="77777777" w:rsidR="00161D0F" w:rsidRPr="0039004D" w:rsidRDefault="00161D0F" w:rsidP="00262D6E">
      <w:pPr>
        <w:spacing w:line="360" w:lineRule="auto"/>
        <w:ind w:left="15"/>
        <w:jc w:val="both"/>
        <w:rPr>
          <w:rFonts w:cs="Times New Roman"/>
          <w:b/>
          <w:bCs/>
        </w:rPr>
      </w:pPr>
    </w:p>
    <w:p w14:paraId="3B9ECC5C" w14:textId="77777777" w:rsidR="00161D0F" w:rsidRPr="0039004D" w:rsidRDefault="00161D0F" w:rsidP="00262D6E">
      <w:pPr>
        <w:spacing w:line="360" w:lineRule="auto"/>
        <w:ind w:left="15"/>
        <w:jc w:val="both"/>
        <w:rPr>
          <w:rFonts w:cs="Times New Roman"/>
          <w:b/>
          <w:bCs/>
        </w:rPr>
      </w:pPr>
      <w:r w:rsidRPr="0039004D">
        <w:rPr>
          <w:rFonts w:cs="Times New Roman"/>
          <w:b/>
          <w:bCs/>
        </w:rPr>
        <w:t>Derechos del participante:</w:t>
      </w:r>
    </w:p>
    <w:p w14:paraId="5612AEC7" w14:textId="77777777" w:rsidR="00161D0F" w:rsidRPr="0039004D" w:rsidRDefault="00161D0F" w:rsidP="00262D6E">
      <w:pPr>
        <w:spacing w:line="360" w:lineRule="auto"/>
        <w:ind w:left="15"/>
        <w:jc w:val="both"/>
        <w:rPr>
          <w:rFonts w:cs="Times New Roman"/>
        </w:rPr>
      </w:pPr>
      <w:r w:rsidRPr="0039004D">
        <w:rPr>
          <w:rFonts w:cs="Times New Roman"/>
          <w:bCs/>
        </w:rPr>
        <w:t>Si usted decide participar de las entrevistas, puede retirarse de éste en cualquier momento</w:t>
      </w:r>
      <w:r w:rsidR="007B7445" w:rsidRPr="0039004D">
        <w:rPr>
          <w:rFonts w:cs="Times New Roman"/>
          <w:bCs/>
        </w:rPr>
        <w:t>.</w:t>
      </w:r>
    </w:p>
    <w:p w14:paraId="25C7DB77" w14:textId="77777777" w:rsidR="00161D0F" w:rsidRPr="0039004D" w:rsidRDefault="00161D0F" w:rsidP="00262D6E">
      <w:pPr>
        <w:spacing w:line="360" w:lineRule="auto"/>
        <w:ind w:left="15"/>
        <w:jc w:val="both"/>
        <w:rPr>
          <w:rFonts w:cs="Times New Roman"/>
          <w:bCs/>
        </w:rPr>
      </w:pPr>
      <w:r w:rsidRPr="0039004D">
        <w:rPr>
          <w:rFonts w:cs="Times New Roman"/>
          <w:bCs/>
        </w:rPr>
        <w:t>Al participar en ellas, no está renunciando a ningún tipo de derechos</w:t>
      </w:r>
      <w:r w:rsidR="007B7445" w:rsidRPr="0039004D">
        <w:rPr>
          <w:rFonts w:cs="Times New Roman"/>
          <w:bCs/>
        </w:rPr>
        <w:t>.</w:t>
      </w:r>
      <w:r w:rsidRPr="0039004D">
        <w:rPr>
          <w:rFonts w:cs="Times New Roman"/>
          <w:bCs/>
        </w:rPr>
        <w:t xml:space="preserve"> Si tiene preguntas sobre sus derechos como participante en el presente estudio, puede contactarse con la Dra</w:t>
      </w:r>
      <w:r w:rsidR="007B7445" w:rsidRPr="0039004D">
        <w:rPr>
          <w:rFonts w:cs="Times New Roman"/>
          <w:bCs/>
        </w:rPr>
        <w:t>.</w:t>
      </w:r>
      <w:r w:rsidRPr="0039004D">
        <w:rPr>
          <w:rFonts w:cs="Times New Roman"/>
          <w:bCs/>
        </w:rPr>
        <w:t xml:space="preserve"> Frine Samalvides Cuba presidenta del Comité Institucional de Ética de la Universidad Peruana Cayetano Heredia al teléfono (01) 319-0000 anexo 2271 o escribirle a la siguiente dirección: Biblioteca Central, 3er</w:t>
      </w:r>
      <w:r w:rsidR="007B7445" w:rsidRPr="0039004D">
        <w:rPr>
          <w:rFonts w:cs="Times New Roman"/>
          <w:bCs/>
        </w:rPr>
        <w:t>.</w:t>
      </w:r>
      <w:r w:rsidRPr="0039004D">
        <w:rPr>
          <w:rFonts w:cs="Times New Roman"/>
          <w:bCs/>
        </w:rPr>
        <w:t xml:space="preserve"> Piso, Av</w:t>
      </w:r>
      <w:r w:rsidR="007B7445" w:rsidRPr="0039004D">
        <w:rPr>
          <w:rFonts w:cs="Times New Roman"/>
          <w:bCs/>
        </w:rPr>
        <w:t>.</w:t>
      </w:r>
      <w:r w:rsidRPr="0039004D">
        <w:rPr>
          <w:rFonts w:cs="Times New Roman"/>
          <w:bCs/>
        </w:rPr>
        <w:t xml:space="preserve"> Honorio Delgado 430, San Martín de Porres, Lima 31, Lima</w:t>
      </w:r>
      <w:r w:rsidR="007B7445" w:rsidRPr="0039004D">
        <w:rPr>
          <w:rFonts w:cs="Times New Roman"/>
          <w:bCs/>
        </w:rPr>
        <w:t>.</w:t>
      </w:r>
    </w:p>
    <w:p w14:paraId="7F3B2F88" w14:textId="77777777" w:rsidR="00161D0F" w:rsidRPr="0039004D" w:rsidRDefault="00161D0F" w:rsidP="00262D6E">
      <w:pPr>
        <w:spacing w:line="360" w:lineRule="auto"/>
        <w:ind w:left="15"/>
        <w:jc w:val="both"/>
        <w:rPr>
          <w:rFonts w:cs="Times New Roman"/>
          <w:bCs/>
        </w:rPr>
      </w:pPr>
    </w:p>
    <w:p w14:paraId="1C9B634D" w14:textId="77777777" w:rsidR="00161D0F" w:rsidRPr="0039004D" w:rsidRDefault="00161D0F" w:rsidP="00262D6E">
      <w:pPr>
        <w:spacing w:line="360" w:lineRule="auto"/>
        <w:ind w:left="15"/>
        <w:jc w:val="both"/>
        <w:rPr>
          <w:rFonts w:cs="Times New Roman"/>
          <w:b/>
          <w:bCs/>
        </w:rPr>
      </w:pPr>
      <w:r w:rsidRPr="0039004D">
        <w:rPr>
          <w:rFonts w:cs="Times New Roman"/>
          <w:b/>
        </w:rPr>
        <w:t>CONSENTIMIENTO</w:t>
      </w:r>
    </w:p>
    <w:p w14:paraId="103D5439" w14:textId="77777777" w:rsidR="00161D0F" w:rsidRPr="0039004D" w:rsidRDefault="00161D0F" w:rsidP="00262D6E">
      <w:pPr>
        <w:spacing w:line="360" w:lineRule="auto"/>
        <w:ind w:left="15"/>
        <w:jc w:val="both"/>
        <w:rPr>
          <w:rFonts w:cs="Times New Roman"/>
        </w:rPr>
      </w:pPr>
      <w:r w:rsidRPr="0039004D">
        <w:rPr>
          <w:rFonts w:cs="Times New Roman"/>
        </w:rPr>
        <w:lastRenderedPageBreak/>
        <w:t>Acepto participar voluntariamente en estas entrevistas, comprendo que cosas me van a pasar si participo, también entiendo que puedo decidir no participar y que puedo retirarme en cualquier momento</w:t>
      </w:r>
      <w:r w:rsidR="007B7445" w:rsidRPr="0039004D">
        <w:rPr>
          <w:rFonts w:cs="Times New Roman"/>
        </w:rPr>
        <w:t>.</w:t>
      </w:r>
    </w:p>
    <w:p w14:paraId="1BD4BA9E" w14:textId="77777777" w:rsidR="00161D0F" w:rsidRPr="0039004D" w:rsidRDefault="00161D0F" w:rsidP="00262D6E">
      <w:pPr>
        <w:spacing w:line="360" w:lineRule="auto"/>
        <w:ind w:left="15"/>
        <w:jc w:val="both"/>
        <w:rPr>
          <w:rFonts w:cs="Times New Roman"/>
        </w:rPr>
      </w:pPr>
    </w:p>
    <w:p w14:paraId="4B0803CF" w14:textId="77777777" w:rsidR="00161D0F" w:rsidRPr="0039004D" w:rsidRDefault="00161D0F" w:rsidP="00262D6E">
      <w:pPr>
        <w:spacing w:line="360" w:lineRule="auto"/>
        <w:ind w:left="15"/>
        <w:jc w:val="both"/>
        <w:rPr>
          <w:rFonts w:cs="Times New Roman"/>
        </w:rPr>
      </w:pPr>
      <w:r w:rsidRPr="0039004D">
        <w:rPr>
          <w:rFonts w:cs="Times New Roman"/>
        </w:rPr>
        <w:t xml:space="preserve">FIRMA DEL PARTICIPANTE: </w:t>
      </w:r>
    </w:p>
    <w:p w14:paraId="0D86EFD3" w14:textId="77777777" w:rsidR="00161D0F" w:rsidRPr="0039004D" w:rsidRDefault="00161D0F" w:rsidP="00262D6E">
      <w:pPr>
        <w:spacing w:line="360" w:lineRule="auto"/>
        <w:ind w:left="15"/>
        <w:jc w:val="both"/>
        <w:rPr>
          <w:rFonts w:cs="Times New Roman"/>
          <w:b/>
        </w:rPr>
      </w:pPr>
      <w:r w:rsidRPr="0039004D">
        <w:rPr>
          <w:rFonts w:cs="Times New Roman"/>
          <w:b/>
        </w:rPr>
        <w:t>AL FIRMAR ESTE FORMATO, ESTOY DE ACUERDO EN PARTICIPAR EN FORMA VOLUNTARIA EN EL ESTUDIO QUE AQUÍ SE DESCRIBE</w:t>
      </w:r>
      <w:r w:rsidR="007B7445" w:rsidRPr="0039004D">
        <w:rPr>
          <w:rFonts w:cs="Times New Roman"/>
          <w:b/>
        </w:rPr>
        <w:t>.</w:t>
      </w:r>
    </w:p>
    <w:p w14:paraId="0CAB1A0B" w14:textId="77777777" w:rsidR="00161D0F" w:rsidRPr="0039004D" w:rsidRDefault="00161D0F" w:rsidP="00262D6E">
      <w:pPr>
        <w:spacing w:line="360" w:lineRule="auto"/>
        <w:ind w:left="15"/>
        <w:jc w:val="both"/>
        <w:rPr>
          <w:rFonts w:cs="Times New Roman"/>
          <w:b/>
        </w:rPr>
      </w:pPr>
    </w:p>
    <w:p w14:paraId="1B12C7CE" w14:textId="27CB11E0" w:rsidR="00161D0F" w:rsidRPr="0039004D" w:rsidRDefault="000964E4" w:rsidP="00262D6E">
      <w:pPr>
        <w:spacing w:line="360" w:lineRule="auto"/>
        <w:ind w:left="15"/>
        <w:jc w:val="both"/>
        <w:rPr>
          <w:rFonts w:cs="Times New Roman"/>
          <w:bCs/>
        </w:rPr>
      </w:pPr>
      <w:r w:rsidRPr="0039004D">
        <w:rPr>
          <w:rFonts w:cs="Times New Roman"/>
          <w:bCs/>
          <w:noProof/>
          <w:lang w:eastAsia="es-ES_tradnl"/>
        </w:rPr>
        <mc:AlternateContent>
          <mc:Choice Requires="wps">
            <w:drawing>
              <wp:anchor distT="4294967294" distB="4294967294" distL="114300" distR="114300" simplePos="0" relativeHeight="251659264" behindDoc="0" locked="0" layoutInCell="1" allowOverlap="1" wp14:anchorId="33FF4B83" wp14:editId="4FE53911">
                <wp:simplePos x="0" y="0"/>
                <wp:positionH relativeFrom="column">
                  <wp:posOffset>-5080</wp:posOffset>
                </wp:positionH>
                <wp:positionV relativeFrom="paragraph">
                  <wp:posOffset>200659</wp:posOffset>
                </wp:positionV>
                <wp:extent cx="5142230" cy="0"/>
                <wp:effectExtent l="0" t="0" r="13970" b="25400"/>
                <wp:wrapNone/>
                <wp:docPr id="1"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2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143C0F61" id="1 Conector recto" o:spid="_x0000_s1026" style="position:absolute;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" strokecolor="black [3200]" strokeweight=".5pt">
                <v:stroke joinstyle="miter"/>
                <o:lock v:ext="edit" shapetype="f"/>
              </v:line>
            </w:pict>
          </mc:Fallback>
        </mc:AlternateContent>
      </w:r>
    </w:p>
    <w:p w14:paraId="3A87D8F7" w14:textId="77777777" w:rsidR="00161D0F" w:rsidRPr="0039004D" w:rsidRDefault="00161D0F" w:rsidP="00262D6E">
      <w:pPr>
        <w:spacing w:line="360" w:lineRule="auto"/>
        <w:ind w:left="15"/>
        <w:jc w:val="both"/>
        <w:rPr>
          <w:rFonts w:cs="Times New Roman"/>
          <w:bCs/>
        </w:rPr>
      </w:pPr>
      <w:r w:rsidRPr="0039004D">
        <w:rPr>
          <w:rFonts w:cs="Times New Roman"/>
          <w:bCs/>
        </w:rPr>
        <w:t>Nombres y apellidos del participante</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089B5F3D" w14:textId="77777777" w:rsidR="00161D0F" w:rsidRPr="0039004D" w:rsidRDefault="00161D0F" w:rsidP="00262D6E">
      <w:pPr>
        <w:spacing w:line="360" w:lineRule="auto"/>
        <w:ind w:left="15"/>
        <w:jc w:val="both"/>
        <w:rPr>
          <w:rFonts w:cs="Times New Roman"/>
          <w:bCs/>
        </w:rPr>
      </w:pPr>
    </w:p>
    <w:p w14:paraId="4BA16307" w14:textId="459E827B" w:rsidR="00161D0F" w:rsidRPr="0039004D" w:rsidRDefault="000964E4" w:rsidP="00262D6E">
      <w:pPr>
        <w:spacing w:line="360" w:lineRule="auto"/>
        <w:ind w:left="15"/>
        <w:jc w:val="both"/>
        <w:rPr>
          <w:rFonts w:cs="Times New Roman"/>
          <w:bCs/>
        </w:rPr>
      </w:pPr>
      <w:r w:rsidRPr="0039004D">
        <w:rPr>
          <w:rFonts w:cs="Times New Roman"/>
          <w:bCs/>
          <w:noProof/>
          <w:lang w:eastAsia="es-ES_tradnl"/>
        </w:rPr>
        <mc:AlternateContent>
          <mc:Choice Requires="wps">
            <w:drawing>
              <wp:anchor distT="4294967294" distB="4294967294" distL="114300" distR="114300" simplePos="0" relativeHeight="251660288" behindDoc="0" locked="0" layoutInCell="1" allowOverlap="1" wp14:anchorId="6400BDE0" wp14:editId="765C14FF">
                <wp:simplePos x="0" y="0"/>
                <wp:positionH relativeFrom="column">
                  <wp:posOffset>3996055</wp:posOffset>
                </wp:positionH>
                <wp:positionV relativeFrom="paragraph">
                  <wp:posOffset>186689</wp:posOffset>
                </wp:positionV>
                <wp:extent cx="1141095" cy="0"/>
                <wp:effectExtent l="0" t="0" r="27305" b="25400"/>
                <wp:wrapNone/>
                <wp:docPr id="2"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10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00910F08" id="2 Conector recto" o:spid="_x0000_s1026" style="position:absolute;z-index:25166028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" strokecolor="black [3200]" strokeweight=".5pt">
                <v:stroke joinstyle="miter"/>
                <o:lock v:ext="edit" shapetype="f"/>
              </v:line>
            </w:pict>
          </mc:Fallback>
        </mc:AlternateContent>
      </w:r>
      <w:r w:rsidRPr="0039004D">
        <w:rPr>
          <w:rFonts w:cs="Times New Roman"/>
          <w:bCs/>
          <w:noProof/>
          <w:lang w:eastAsia="es-ES_tradnl"/>
        </w:rPr>
        <mc:AlternateContent>
          <mc:Choice Requires="wps">
            <w:drawing>
              <wp:anchor distT="4294967294" distB="4294967294" distL="114300" distR="114300" simplePos="0" relativeHeight="251661312" behindDoc="0" locked="0" layoutInCell="1" allowOverlap="1" wp14:anchorId="0B8119B0" wp14:editId="148EC89F">
                <wp:simplePos x="0" y="0"/>
                <wp:positionH relativeFrom="column">
                  <wp:posOffset>-4445</wp:posOffset>
                </wp:positionH>
                <wp:positionV relativeFrom="paragraph">
                  <wp:posOffset>194309</wp:posOffset>
                </wp:positionV>
                <wp:extent cx="1455420" cy="0"/>
                <wp:effectExtent l="0" t="0" r="17780" b="25400"/>
                <wp:wrapNone/>
                <wp:docPr id="5"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55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EEEAFC7" id="5 Conector recto" o:spid="_x0000_s1026" style="position:absolute;z-index:25166131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" strokecolor="black [3200]" strokeweight=".5pt">
                <v:stroke joinstyle="miter"/>
                <o:lock v:ext="edit" shapetype="f"/>
              </v:line>
            </w:pict>
          </mc:Fallback>
        </mc:AlternateContent>
      </w:r>
    </w:p>
    <w:p w14:paraId="0960E268" w14:textId="77777777" w:rsidR="00161D0F" w:rsidRPr="0039004D" w:rsidRDefault="00161D0F" w:rsidP="00262D6E">
      <w:pPr>
        <w:spacing w:line="360" w:lineRule="auto"/>
        <w:ind w:left="15"/>
        <w:jc w:val="both"/>
        <w:rPr>
          <w:rFonts w:cs="Times New Roman"/>
          <w:bCs/>
        </w:rPr>
      </w:pPr>
      <w:r w:rsidRPr="0039004D">
        <w:rPr>
          <w:rFonts w:cs="Times New Roman"/>
          <w:bCs/>
        </w:rPr>
        <w:t xml:space="preserve">Firma </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64DA619B" w14:textId="77777777" w:rsidR="00161D0F" w:rsidRPr="0039004D" w:rsidRDefault="00161D0F" w:rsidP="00262D6E">
      <w:pPr>
        <w:spacing w:line="360" w:lineRule="auto"/>
        <w:ind w:left="15"/>
        <w:jc w:val="both"/>
        <w:rPr>
          <w:rFonts w:cs="Times New Roman"/>
          <w:bCs/>
        </w:rPr>
      </w:pPr>
    </w:p>
    <w:p w14:paraId="28DF6F7F" w14:textId="77777777" w:rsidR="00161D0F" w:rsidRPr="0039004D" w:rsidRDefault="00161D0F" w:rsidP="00262D6E">
      <w:pPr>
        <w:spacing w:line="360" w:lineRule="auto"/>
        <w:ind w:left="15"/>
        <w:jc w:val="both"/>
        <w:rPr>
          <w:rFonts w:cs="Times New Roman"/>
          <w:bCs/>
        </w:rPr>
      </w:pPr>
    </w:p>
    <w:p w14:paraId="1EC51C1A" w14:textId="77777777" w:rsidR="00161D0F" w:rsidRPr="0039004D" w:rsidRDefault="00161D0F" w:rsidP="00262D6E">
      <w:pPr>
        <w:spacing w:line="360" w:lineRule="auto"/>
        <w:ind w:left="15"/>
        <w:jc w:val="both"/>
        <w:rPr>
          <w:rFonts w:cs="Times New Roman"/>
          <w:bCs/>
        </w:rPr>
      </w:pPr>
      <w:r w:rsidRPr="0039004D">
        <w:rPr>
          <w:rFonts w:cs="Times New Roman"/>
          <w:bCs/>
        </w:rPr>
        <w:t>FIRMA DEL INVESTIGADOR</w:t>
      </w:r>
    </w:p>
    <w:p w14:paraId="0AD3D76F" w14:textId="344E1E28" w:rsidR="00161D0F" w:rsidRPr="0039004D" w:rsidRDefault="000964E4" w:rsidP="00262D6E">
      <w:pPr>
        <w:spacing w:line="360" w:lineRule="auto"/>
        <w:ind w:left="15"/>
        <w:jc w:val="both"/>
        <w:rPr>
          <w:rFonts w:cs="Times New Roman"/>
          <w:bCs/>
        </w:rPr>
      </w:pPr>
      <w:r w:rsidRPr="0039004D">
        <w:rPr>
          <w:rFonts w:cs="Times New Roman"/>
          <w:bCs/>
          <w:noProof/>
          <w:lang w:eastAsia="es-ES_tradnl"/>
        </w:rPr>
        <mc:AlternateContent>
          <mc:Choice Requires="wps">
            <w:drawing>
              <wp:anchor distT="4294967294" distB="4294967294" distL="114300" distR="114300" simplePos="0" relativeHeight="251664384" behindDoc="0" locked="0" layoutInCell="1" allowOverlap="1" wp14:anchorId="72C32A35" wp14:editId="5E31B734">
                <wp:simplePos x="0" y="0"/>
                <wp:positionH relativeFrom="column">
                  <wp:posOffset>-4445</wp:posOffset>
                </wp:positionH>
                <wp:positionV relativeFrom="paragraph">
                  <wp:posOffset>210184</wp:posOffset>
                </wp:positionV>
                <wp:extent cx="5142230" cy="0"/>
                <wp:effectExtent l="0" t="0" r="13970" b="2540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2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32DA0535" id="8 Conector recto" o:spid="_x0000_s1026" style="position:absolute;z-index:25166438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" strokecolor="black [3200]" strokeweight=".5pt">
                <v:stroke joinstyle="miter"/>
                <o:lock v:ext="edit" shapetype="f"/>
              </v:line>
            </w:pict>
          </mc:Fallback>
        </mc:AlternateContent>
      </w:r>
    </w:p>
    <w:p w14:paraId="7BFC6376" w14:textId="77777777" w:rsidR="00161D0F" w:rsidRPr="0039004D" w:rsidRDefault="00161D0F" w:rsidP="00262D6E">
      <w:pPr>
        <w:spacing w:line="360" w:lineRule="auto"/>
        <w:ind w:left="15"/>
        <w:jc w:val="both"/>
        <w:rPr>
          <w:rFonts w:cs="Times New Roman"/>
          <w:bCs/>
        </w:rPr>
      </w:pPr>
      <w:r w:rsidRPr="0039004D">
        <w:rPr>
          <w:rFonts w:cs="Times New Roman"/>
          <w:bCs/>
        </w:rPr>
        <w:t>Nombre del investigador</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1C80912B" w14:textId="77777777" w:rsidR="00161D0F" w:rsidRPr="0039004D" w:rsidRDefault="00161D0F" w:rsidP="00262D6E">
      <w:pPr>
        <w:spacing w:line="360" w:lineRule="auto"/>
        <w:ind w:left="15"/>
        <w:jc w:val="both"/>
        <w:rPr>
          <w:rFonts w:cs="Times New Roman"/>
          <w:bCs/>
        </w:rPr>
      </w:pPr>
    </w:p>
    <w:p w14:paraId="0B4DD64C" w14:textId="77777777" w:rsidR="00161D0F" w:rsidRPr="0039004D" w:rsidRDefault="00161D0F" w:rsidP="00262D6E">
      <w:pPr>
        <w:spacing w:line="360" w:lineRule="auto"/>
        <w:ind w:left="15"/>
        <w:jc w:val="both"/>
        <w:rPr>
          <w:rFonts w:cs="Times New Roman"/>
          <w:bCs/>
        </w:rPr>
      </w:pPr>
    </w:p>
    <w:p w14:paraId="4422D383" w14:textId="7F1DF0C3" w:rsidR="00161D0F" w:rsidRPr="0039004D" w:rsidRDefault="000964E4" w:rsidP="00262D6E">
      <w:pPr>
        <w:spacing w:line="360" w:lineRule="auto"/>
        <w:ind w:left="15"/>
        <w:jc w:val="both"/>
        <w:rPr>
          <w:rFonts w:cs="Times New Roman"/>
          <w:bCs/>
        </w:rPr>
      </w:pPr>
      <w:r w:rsidRPr="0039004D">
        <w:rPr>
          <w:rFonts w:cs="Times New Roman"/>
          <w:bCs/>
          <w:noProof/>
          <w:lang w:eastAsia="es-ES_tradnl"/>
        </w:rPr>
        <mc:AlternateContent>
          <mc:Choice Requires="wps">
            <w:drawing>
              <wp:anchor distT="4294967294" distB="4294967294" distL="114300" distR="114300" simplePos="0" relativeHeight="251663360" behindDoc="0" locked="0" layoutInCell="1" allowOverlap="1" wp14:anchorId="44373913" wp14:editId="74872185">
                <wp:simplePos x="0" y="0"/>
                <wp:positionH relativeFrom="column">
                  <wp:posOffset>3996055</wp:posOffset>
                </wp:positionH>
                <wp:positionV relativeFrom="paragraph">
                  <wp:posOffset>189864</wp:posOffset>
                </wp:positionV>
                <wp:extent cx="1141095" cy="0"/>
                <wp:effectExtent l="0" t="0" r="27305" b="25400"/>
                <wp:wrapNone/>
                <wp:docPr id="4"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10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317AE648" id="7 Conector recto" o:spid="_x0000_s1026" style="position:absolute;z-index:25166336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" strokecolor="black [3200]" strokeweight=".5pt">
                <v:stroke joinstyle="miter"/>
                <o:lock v:ext="edit" shapetype="f"/>
              </v:line>
            </w:pict>
          </mc:Fallback>
        </mc:AlternateContent>
      </w:r>
      <w:r w:rsidRPr="0039004D">
        <w:rPr>
          <w:rFonts w:cs="Times New Roman"/>
          <w:bCs/>
          <w:noProof/>
          <w:lang w:eastAsia="es-ES_tradnl"/>
        </w:rPr>
        <mc:AlternateContent>
          <mc:Choice Requires="wps">
            <w:drawing>
              <wp:anchor distT="4294967294" distB="4294967294" distL="114300" distR="114300" simplePos="0" relativeHeight="251662336" behindDoc="0" locked="0" layoutInCell="1" allowOverlap="1" wp14:anchorId="159577A1" wp14:editId="18D3D6EF">
                <wp:simplePos x="0" y="0"/>
                <wp:positionH relativeFrom="column">
                  <wp:posOffset>-4445</wp:posOffset>
                </wp:positionH>
                <wp:positionV relativeFrom="paragraph">
                  <wp:posOffset>190499</wp:posOffset>
                </wp:positionV>
                <wp:extent cx="1455420" cy="0"/>
                <wp:effectExtent l="0" t="0" r="17780" b="25400"/>
                <wp:wrapNone/>
                <wp:docPr id="9"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55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3B29801" id="6 Conector recto" o:spid="_x0000_s1026" style="position:absolute;z-index:25166233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" strokecolor="black [3200]" strokeweight=".5pt">
                <v:stroke joinstyle="miter"/>
                <o:lock v:ext="edit" shapetype="f"/>
              </v:line>
            </w:pict>
          </mc:Fallback>
        </mc:AlternateContent>
      </w:r>
    </w:p>
    <w:p w14:paraId="07192162" w14:textId="77777777" w:rsidR="00161D0F" w:rsidRPr="0039004D" w:rsidRDefault="00161D0F" w:rsidP="00262D6E">
      <w:pPr>
        <w:spacing w:line="360" w:lineRule="auto"/>
        <w:ind w:left="15"/>
        <w:jc w:val="both"/>
        <w:rPr>
          <w:rFonts w:cs="Times New Roman"/>
          <w:bCs/>
        </w:rPr>
      </w:pPr>
      <w:r w:rsidRPr="0039004D">
        <w:rPr>
          <w:rFonts w:cs="Times New Roman"/>
          <w:bCs/>
        </w:rPr>
        <w:t>Firma</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6A226971" w14:textId="77777777" w:rsidR="00161D0F" w:rsidRPr="0039004D" w:rsidRDefault="00161D0F" w:rsidP="00262D6E">
      <w:pPr>
        <w:spacing w:line="360" w:lineRule="auto"/>
        <w:jc w:val="both"/>
        <w:rPr>
          <w:rFonts w:cs="Times New Roman"/>
        </w:rPr>
      </w:pPr>
    </w:p>
    <w:p w14:paraId="453400C6" w14:textId="77777777" w:rsidR="00161D0F" w:rsidRPr="0039004D" w:rsidRDefault="00161D0F" w:rsidP="00262D6E">
      <w:pPr>
        <w:spacing w:line="360" w:lineRule="auto"/>
        <w:jc w:val="both"/>
        <w:rPr>
          <w:rFonts w:cs="Times New Roman"/>
          <w:lang w:val="es-ES"/>
        </w:rPr>
      </w:pPr>
    </w:p>
    <w:p w14:paraId="770E74E8" w14:textId="77777777" w:rsidR="00402BAD" w:rsidRPr="0039004D" w:rsidRDefault="00402BAD" w:rsidP="00262D6E">
      <w:pPr>
        <w:spacing w:line="360" w:lineRule="auto"/>
        <w:jc w:val="both"/>
        <w:rPr>
          <w:rFonts w:cs="Times New Roman"/>
          <w:lang w:val="es-ES"/>
        </w:rPr>
      </w:pPr>
    </w:p>
    <w:p w14:paraId="00A7E557" w14:textId="77777777" w:rsidR="00161D0F" w:rsidRPr="0039004D" w:rsidRDefault="00161D0F" w:rsidP="00262D6E">
      <w:pPr>
        <w:spacing w:line="360" w:lineRule="auto"/>
        <w:jc w:val="both"/>
        <w:rPr>
          <w:rFonts w:cs="Times New Roman"/>
          <w:b/>
          <w:u w:val="single"/>
          <w:lang w:val="es-ES"/>
        </w:rPr>
      </w:pPr>
    </w:p>
    <w:p w14:paraId="4415F43A" w14:textId="77777777" w:rsidR="007B7445" w:rsidRPr="0039004D" w:rsidRDefault="007B7445" w:rsidP="00262D6E">
      <w:pPr>
        <w:spacing w:line="360" w:lineRule="auto"/>
        <w:jc w:val="both"/>
        <w:rPr>
          <w:rFonts w:cs="Times New Roman"/>
          <w:b/>
          <w:u w:val="single"/>
          <w:lang w:val="es-ES"/>
        </w:rPr>
      </w:pPr>
    </w:p>
    <w:p w14:paraId="194722B3" w14:textId="77777777" w:rsidR="007B7445" w:rsidRPr="0039004D" w:rsidRDefault="007B7445" w:rsidP="00262D6E">
      <w:pPr>
        <w:spacing w:line="360" w:lineRule="auto"/>
        <w:jc w:val="both"/>
        <w:rPr>
          <w:rFonts w:cs="Times New Roman"/>
          <w:b/>
          <w:u w:val="single"/>
          <w:lang w:val="es-ES"/>
        </w:rPr>
      </w:pPr>
    </w:p>
    <w:p w14:paraId="590AF2DC" w14:textId="77777777" w:rsidR="007B7445" w:rsidRPr="0039004D" w:rsidRDefault="007B7445" w:rsidP="00262D6E">
      <w:pPr>
        <w:spacing w:line="360" w:lineRule="auto"/>
        <w:jc w:val="both"/>
        <w:rPr>
          <w:rFonts w:cs="Times New Roman"/>
          <w:b/>
          <w:u w:val="single"/>
          <w:lang w:val="es-ES"/>
        </w:rPr>
      </w:pPr>
    </w:p>
    <w:p w14:paraId="1413C6DA" w14:textId="77777777" w:rsidR="007B7445" w:rsidRPr="0039004D" w:rsidRDefault="007B7445" w:rsidP="00262D6E">
      <w:pPr>
        <w:spacing w:line="360" w:lineRule="auto"/>
        <w:jc w:val="both"/>
        <w:rPr>
          <w:rFonts w:cs="Times New Roman"/>
          <w:b/>
          <w:u w:val="single"/>
          <w:lang w:val="es-ES"/>
        </w:rPr>
      </w:pPr>
    </w:p>
    <w:p w14:paraId="55C0665F" w14:textId="77777777" w:rsidR="007B7445" w:rsidRPr="0039004D" w:rsidRDefault="007B7445" w:rsidP="00262D6E">
      <w:pPr>
        <w:spacing w:line="360" w:lineRule="auto"/>
        <w:jc w:val="both"/>
        <w:rPr>
          <w:rFonts w:cs="Times New Roman"/>
          <w:b/>
          <w:u w:val="single"/>
          <w:lang w:val="es-ES"/>
        </w:rPr>
      </w:pPr>
    </w:p>
    <w:p w14:paraId="512427CC" w14:textId="77777777" w:rsidR="00000DBF" w:rsidRPr="0039004D" w:rsidRDefault="00000DBF" w:rsidP="00262D6E">
      <w:pPr>
        <w:spacing w:line="360" w:lineRule="auto"/>
        <w:jc w:val="both"/>
        <w:rPr>
          <w:rFonts w:cs="Times New Roman"/>
          <w:b/>
          <w:u w:val="single"/>
          <w:lang w:val="es-ES"/>
        </w:rPr>
      </w:pPr>
    </w:p>
    <w:p w14:paraId="73179C6A" w14:textId="77777777" w:rsidR="00000DBF" w:rsidRPr="0039004D" w:rsidRDefault="00000DBF" w:rsidP="00262D6E">
      <w:pPr>
        <w:spacing w:line="360" w:lineRule="auto"/>
        <w:jc w:val="both"/>
        <w:rPr>
          <w:rFonts w:cs="Times New Roman"/>
          <w:b/>
          <w:u w:val="single"/>
          <w:lang w:val="es-ES"/>
        </w:rPr>
      </w:pPr>
    </w:p>
    <w:p w14:paraId="6BD89082" w14:textId="77777777" w:rsidR="00161D0F" w:rsidRPr="0039004D" w:rsidRDefault="00161D0F" w:rsidP="00262D6E">
      <w:pPr>
        <w:pStyle w:val="Ttulo2"/>
        <w:spacing w:line="360" w:lineRule="auto"/>
        <w:rPr>
          <w:rFonts w:cs="Times New Roman"/>
          <w:szCs w:val="24"/>
          <w:lang w:val="es-ES"/>
        </w:rPr>
      </w:pPr>
      <w:bookmarkStart w:id="49" w:name="_Toc508100454"/>
      <w:r w:rsidRPr="0039004D">
        <w:rPr>
          <w:rFonts w:cs="Times New Roman"/>
          <w:szCs w:val="24"/>
          <w:lang w:val="es-ES"/>
        </w:rPr>
        <w:lastRenderedPageBreak/>
        <w:t>Anexo 2: Guía Semi-Estructurada de Entrevista a Profundidad para usuarios finales Nº1</w:t>
      </w:r>
      <w:bookmarkEnd w:id="49"/>
    </w:p>
    <w:p w14:paraId="6E2CAAC2" w14:textId="77777777" w:rsidR="00161D0F" w:rsidRPr="0039004D" w:rsidRDefault="00161D0F" w:rsidP="00262D6E">
      <w:pPr>
        <w:spacing w:line="360" w:lineRule="auto"/>
        <w:jc w:val="both"/>
        <w:rPr>
          <w:rFonts w:cs="Times New Roman"/>
          <w:b/>
          <w:lang w:val="es-ES"/>
        </w:rPr>
      </w:pPr>
    </w:p>
    <w:p w14:paraId="429FC518"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Conocer la opinión sobre los reclamos, su importancia y necesidades que puedan existir respecto a un sistema de gestión para manejo de reclamos en instituciones prestadoras de salud</w:t>
      </w:r>
      <w:r w:rsidR="007B7445" w:rsidRPr="0039004D">
        <w:rPr>
          <w:rFonts w:cs="Times New Roman"/>
          <w:lang w:val="es-ES"/>
        </w:rPr>
        <w:t>.</w:t>
      </w:r>
    </w:p>
    <w:p w14:paraId="065903DD" w14:textId="77777777" w:rsidR="00161D0F" w:rsidRPr="0039004D" w:rsidRDefault="00161D0F" w:rsidP="00262D6E">
      <w:pPr>
        <w:spacing w:line="360" w:lineRule="auto"/>
        <w:jc w:val="both"/>
        <w:rPr>
          <w:rFonts w:cs="Times New Roman"/>
        </w:rPr>
      </w:pPr>
    </w:p>
    <w:p w14:paraId="1FF5D61B"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352392B7" w14:textId="77777777" w:rsidR="00161D0F" w:rsidRPr="0039004D" w:rsidRDefault="00161D0F" w:rsidP="00262D6E">
      <w:pPr>
        <w:spacing w:line="360" w:lineRule="auto"/>
        <w:jc w:val="both"/>
        <w:rPr>
          <w:rFonts w:eastAsia="Times New Roman" w:cs="Times New Roman"/>
        </w:rPr>
      </w:pPr>
    </w:p>
    <w:p w14:paraId="30C04635"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Percepción de los reclamos</w:t>
      </w:r>
    </w:p>
    <w:p w14:paraId="5B521CE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rimero, quiero saber cual es su percepción general acerca de los reclamos</w:t>
      </w:r>
      <w:r w:rsidR="007B7445" w:rsidRPr="0039004D">
        <w:rPr>
          <w:rFonts w:eastAsia="Times New Roman" w:cs="Times New Roman"/>
        </w:rPr>
        <w:t>.</w:t>
      </w:r>
      <w:r w:rsidRPr="0039004D">
        <w:rPr>
          <w:rFonts w:eastAsia="Times New Roman" w:cs="Times New Roman"/>
        </w:rPr>
        <w:t xml:space="preserve"> Para usted, ¿qué es un reclamo? </w:t>
      </w:r>
    </w:p>
    <w:p w14:paraId="782C5004"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or qué sería importante que un cliente/usuario presente un reclamo a la empresa/institución cuando no se encuentra satisfecho de su producto/servicio?</w:t>
      </w:r>
    </w:p>
    <w:p w14:paraId="570691D4"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Me podría explicar el procedimiento para presentar un reclamo en una empresa/institución?</w:t>
      </w:r>
    </w:p>
    <w:p w14:paraId="32154CE8"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Ha presentado antes un reclamo? ¿Cuál fue el medio que utilizo para presentar su reclamo (vía telefónica, </w:t>
      </w:r>
      <w:r w:rsidR="00FB7E35" w:rsidRPr="0039004D">
        <w:rPr>
          <w:rFonts w:eastAsia="Times New Roman" w:cs="Times New Roman"/>
        </w:rPr>
        <w:t>Internet</w:t>
      </w:r>
      <w:r w:rsidRPr="0039004D">
        <w:rPr>
          <w:rFonts w:eastAsia="Times New Roman" w:cs="Times New Roman"/>
        </w:rPr>
        <w:t>, presencial)?</w:t>
      </w:r>
    </w:p>
    <w:p w14:paraId="7634206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Ha presentado antes un reclamo en el sector salud? En caso afirmativo, ¿podría contarme como fue su experiencia?</w:t>
      </w:r>
    </w:p>
    <w:p w14:paraId="48CC954B"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Rol de los reclamos y manejo de información</w:t>
      </w:r>
    </w:p>
    <w:p w14:paraId="6B8831CA"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lastRenderedPageBreak/>
        <w:t>¿Cuál cree que es actualmente el rol de los reclamos en una empresa/institución, si es que existiese uno?</w:t>
      </w:r>
    </w:p>
    <w:p w14:paraId="62EB0087"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uál cree que debería ser el rol de los reclamos en una empresa/institución, si es que debería existir uno?</w:t>
      </w:r>
    </w:p>
    <w:p w14:paraId="6C80157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las empresas/instituciones manejan la información proveniente de los reclamos, si es que lo hacen?</w:t>
      </w:r>
    </w:p>
    <w:p w14:paraId="08C4F2BE"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debería ser tratada esta información, si es que se maneja?</w:t>
      </w:r>
    </w:p>
    <w:p w14:paraId="06A11B99"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Herramienta informática</w:t>
      </w:r>
    </w:p>
    <w:p w14:paraId="6DAC7560"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xistiese una herramienta informática que permita presentar y manejar los reclamos y su información, ¿Cómo cree que mejoraría el rol que tienen actualmente los reclamos en las empresas/instituciones?</w:t>
      </w:r>
    </w:p>
    <w:p w14:paraId="0C1FD7F1"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s que existiera, ¿qué esperaría poder realizar o visualizar en ella?</w:t>
      </w:r>
    </w:p>
    <w:p w14:paraId="3CABF9F7"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ara que usted considere utilizarla, ¿Qué características le gustaría a usted que tenga esta herramienta?</w:t>
      </w:r>
    </w:p>
    <w:p w14:paraId="2CA14229"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Con quién compartiría la información y/o existencia de dicha herramienta, si es que lo compartiese? </w:t>
      </w:r>
    </w:p>
    <w:p w14:paraId="4173F909"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De todo lo que se ha discutido, ¿qué le parece más importante?</w:t>
      </w:r>
    </w:p>
    <w:p w14:paraId="19259574" w14:textId="77777777" w:rsidR="00161D0F" w:rsidRPr="0039004D" w:rsidRDefault="00161D0F" w:rsidP="00262D6E">
      <w:pPr>
        <w:spacing w:line="360" w:lineRule="auto"/>
        <w:jc w:val="both"/>
        <w:rPr>
          <w:rFonts w:eastAsia="Times New Roman" w:cs="Times New Roman"/>
        </w:rPr>
      </w:pPr>
    </w:p>
    <w:p w14:paraId="51E34C0C"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b/>
        </w:rPr>
        <w:t>Conclusión</w:t>
      </w:r>
      <w:r w:rsidRPr="0039004D">
        <w:rPr>
          <w:rFonts w:eastAsia="Times New Roman" w:cs="Times New Roman"/>
        </w:rPr>
        <w:t xml:space="preserve">: </w:t>
      </w:r>
    </w:p>
    <w:p w14:paraId="17E93816"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Esta información será de mucha ayuda para mejorar el proceso de diseño del sistema de información que se esta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w:t>
      </w:r>
    </w:p>
    <w:p w14:paraId="691961A8" w14:textId="77777777" w:rsidR="00161D0F" w:rsidRPr="0039004D" w:rsidRDefault="00161D0F" w:rsidP="00262D6E">
      <w:pPr>
        <w:tabs>
          <w:tab w:val="left" w:pos="5040"/>
        </w:tabs>
        <w:spacing w:line="360" w:lineRule="auto"/>
        <w:ind w:left="360"/>
        <w:jc w:val="both"/>
        <w:rPr>
          <w:rFonts w:eastAsia="Times New Roman" w:cs="Times New Roman"/>
        </w:rPr>
      </w:pPr>
      <w:r w:rsidRPr="0039004D">
        <w:rPr>
          <w:rFonts w:eastAsia="Times New Roman" w:cs="Times New Roman"/>
        </w:rPr>
        <w:tab/>
      </w:r>
    </w:p>
    <w:p w14:paraId="0DC456AE"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Muchas gracias por ser honestos con nosotros y por su tiempo!</w:t>
      </w:r>
    </w:p>
    <w:p w14:paraId="403E1339" w14:textId="77777777" w:rsidR="00161D0F" w:rsidRPr="0039004D" w:rsidRDefault="00161D0F" w:rsidP="00262D6E">
      <w:pPr>
        <w:spacing w:line="360" w:lineRule="auto"/>
        <w:jc w:val="both"/>
        <w:rPr>
          <w:rFonts w:eastAsia="Times New Roman" w:cs="Times New Roman"/>
        </w:rPr>
      </w:pPr>
    </w:p>
    <w:p w14:paraId="28744C86" w14:textId="77777777" w:rsidR="00161D0F" w:rsidRPr="0039004D" w:rsidRDefault="00161D0F" w:rsidP="00262D6E">
      <w:pPr>
        <w:spacing w:line="360" w:lineRule="auto"/>
        <w:jc w:val="both"/>
        <w:rPr>
          <w:rFonts w:eastAsia="Times New Roman" w:cs="Times New Roman"/>
        </w:rPr>
      </w:pPr>
    </w:p>
    <w:p w14:paraId="10A869DA" w14:textId="77777777" w:rsidR="00161D0F" w:rsidRPr="0039004D" w:rsidRDefault="00161D0F" w:rsidP="00262D6E">
      <w:pPr>
        <w:spacing w:line="360" w:lineRule="auto"/>
        <w:jc w:val="both"/>
        <w:rPr>
          <w:rFonts w:eastAsia="Times New Roman" w:cs="Times New Roman"/>
        </w:rPr>
      </w:pPr>
    </w:p>
    <w:p w14:paraId="27F19A60" w14:textId="77777777" w:rsidR="00161D0F" w:rsidRPr="0039004D" w:rsidRDefault="00161D0F" w:rsidP="00262D6E">
      <w:pPr>
        <w:spacing w:line="360" w:lineRule="auto"/>
        <w:jc w:val="both"/>
        <w:rPr>
          <w:rFonts w:eastAsia="Times New Roman" w:cs="Times New Roman"/>
        </w:rPr>
      </w:pPr>
    </w:p>
    <w:p w14:paraId="7ABC27F8" w14:textId="77777777" w:rsidR="00161D0F" w:rsidRPr="0039004D" w:rsidRDefault="00161D0F" w:rsidP="00262D6E">
      <w:pPr>
        <w:spacing w:line="360" w:lineRule="auto"/>
        <w:jc w:val="both"/>
        <w:rPr>
          <w:rFonts w:eastAsia="Times New Roman" w:cs="Times New Roman"/>
        </w:rPr>
      </w:pPr>
    </w:p>
    <w:p w14:paraId="1F563FCB" w14:textId="77777777" w:rsidR="00161D0F" w:rsidRPr="0039004D" w:rsidRDefault="00161D0F" w:rsidP="00262D6E">
      <w:pPr>
        <w:spacing w:line="360" w:lineRule="auto"/>
        <w:jc w:val="both"/>
        <w:rPr>
          <w:rFonts w:eastAsia="Times New Roman" w:cs="Times New Roman"/>
        </w:rPr>
      </w:pPr>
    </w:p>
    <w:p w14:paraId="4ADA1B66" w14:textId="77777777" w:rsidR="00161D0F" w:rsidRPr="0039004D" w:rsidRDefault="00161D0F" w:rsidP="00262D6E">
      <w:pPr>
        <w:spacing w:line="360" w:lineRule="auto"/>
        <w:jc w:val="both"/>
        <w:rPr>
          <w:rFonts w:eastAsia="Times New Roman" w:cs="Times New Roman"/>
        </w:rPr>
      </w:pPr>
    </w:p>
    <w:p w14:paraId="2C59EAED" w14:textId="77777777" w:rsidR="00161D0F" w:rsidRPr="0039004D" w:rsidRDefault="00161D0F" w:rsidP="00262D6E">
      <w:pPr>
        <w:spacing w:line="360" w:lineRule="auto"/>
        <w:jc w:val="both"/>
        <w:rPr>
          <w:rFonts w:eastAsia="Times New Roman" w:cs="Times New Roman"/>
        </w:rPr>
      </w:pPr>
    </w:p>
    <w:p w14:paraId="10965BE5" w14:textId="77777777" w:rsidR="00161D0F" w:rsidRPr="0039004D" w:rsidRDefault="00161D0F" w:rsidP="00262D6E">
      <w:pPr>
        <w:spacing w:line="360" w:lineRule="auto"/>
        <w:jc w:val="both"/>
        <w:rPr>
          <w:rFonts w:eastAsia="Times New Roman" w:cs="Times New Roman"/>
        </w:rPr>
      </w:pPr>
    </w:p>
    <w:p w14:paraId="735012D7" w14:textId="77777777" w:rsidR="00161D0F" w:rsidRPr="0039004D" w:rsidRDefault="00041C8E" w:rsidP="00262D6E">
      <w:pPr>
        <w:pStyle w:val="Ttulo2"/>
        <w:spacing w:line="360" w:lineRule="auto"/>
        <w:rPr>
          <w:rFonts w:cs="Times New Roman"/>
          <w:szCs w:val="24"/>
          <w:lang w:val="es-ES"/>
        </w:rPr>
      </w:pPr>
      <w:bookmarkStart w:id="50" w:name="_Toc508100455"/>
      <w:r w:rsidRPr="0039004D">
        <w:rPr>
          <w:rFonts w:cs="Times New Roman"/>
          <w:szCs w:val="24"/>
          <w:lang w:val="es-ES"/>
        </w:rPr>
        <w:lastRenderedPageBreak/>
        <w:t xml:space="preserve">Anexo 3: Guía </w:t>
      </w:r>
      <w:r w:rsidR="00161D0F" w:rsidRPr="0039004D">
        <w:rPr>
          <w:rFonts w:cs="Times New Roman"/>
          <w:szCs w:val="24"/>
          <w:lang w:val="es-ES"/>
        </w:rPr>
        <w:t>Estructurada de Entrevista a Profundidad para usuarios finales Nº2</w:t>
      </w:r>
      <w:bookmarkEnd w:id="50"/>
      <w:r w:rsidR="00161D0F" w:rsidRPr="0039004D">
        <w:rPr>
          <w:rFonts w:cs="Times New Roman"/>
          <w:szCs w:val="24"/>
          <w:lang w:val="es-ES"/>
        </w:rPr>
        <w:t xml:space="preserve"> </w:t>
      </w:r>
    </w:p>
    <w:p w14:paraId="61EFBA37" w14:textId="77777777" w:rsidR="00161D0F" w:rsidRPr="0039004D" w:rsidRDefault="00161D0F" w:rsidP="00262D6E">
      <w:pPr>
        <w:spacing w:line="360" w:lineRule="auto"/>
        <w:jc w:val="both"/>
        <w:rPr>
          <w:rFonts w:cs="Times New Roman"/>
          <w:lang w:val="es-ES"/>
        </w:rPr>
      </w:pPr>
    </w:p>
    <w:p w14:paraId="44C7B06A"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Recolectar percepciones sobre bocetos presentados con el diseño de un nuevo sistema de información planteado para la recolección y manejo de reclamos</w:t>
      </w:r>
      <w:r w:rsidR="007B7445" w:rsidRPr="0039004D">
        <w:rPr>
          <w:rFonts w:cs="Times New Roman"/>
          <w:lang w:val="es-ES"/>
        </w:rPr>
        <w:t>.</w:t>
      </w:r>
    </w:p>
    <w:p w14:paraId="3BC7A395" w14:textId="77777777" w:rsidR="00161D0F" w:rsidRPr="0039004D" w:rsidRDefault="00161D0F" w:rsidP="00262D6E">
      <w:pPr>
        <w:spacing w:line="360" w:lineRule="auto"/>
        <w:jc w:val="both"/>
        <w:rPr>
          <w:rFonts w:cs="Times New Roman"/>
        </w:rPr>
      </w:pPr>
    </w:p>
    <w:p w14:paraId="74DB5322"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1D112E8C" w14:textId="77777777" w:rsidR="00161D0F" w:rsidRPr="0039004D" w:rsidRDefault="00161D0F" w:rsidP="00262D6E">
      <w:pPr>
        <w:spacing w:line="360" w:lineRule="auto"/>
        <w:jc w:val="both"/>
        <w:rPr>
          <w:rFonts w:cs="Times New Roman"/>
          <w:lang w:val="es-ES"/>
        </w:rPr>
      </w:pPr>
    </w:p>
    <w:p w14:paraId="3733799E"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He creado unos bocetos donde se muestra como se esta planteando que sea la distribución, visualización y flujo para un Sistema de Manejo y Recojo de Reclamos en salud</w:t>
      </w:r>
      <w:r w:rsidR="007B7445" w:rsidRPr="0039004D">
        <w:rPr>
          <w:rFonts w:cs="Times New Roman"/>
          <w:lang w:val="es-ES"/>
        </w:rPr>
        <w:t>.</w:t>
      </w:r>
      <w:r w:rsidRPr="0039004D">
        <w:rPr>
          <w:rFonts w:cs="Times New Roman"/>
          <w:lang w:val="es-ES"/>
        </w:rPr>
        <w:t xml:space="preserve"> (Explicar los bocetos y objetivo planteado dependiendo del tipo de usuario)</w:t>
      </w:r>
      <w:r w:rsidR="007B7445" w:rsidRPr="0039004D">
        <w:rPr>
          <w:rFonts w:cs="Times New Roman"/>
          <w:lang w:val="es-ES"/>
        </w:rPr>
        <w:t>.</w:t>
      </w:r>
      <w:r w:rsidRPr="0039004D">
        <w:rPr>
          <w:rFonts w:cs="Times New Roman"/>
          <w:lang w:val="es-ES"/>
        </w:rPr>
        <w:t xml:space="preserve"> ¿Qué opina Ud</w:t>
      </w:r>
      <w:r w:rsidR="007B7445" w:rsidRPr="0039004D">
        <w:rPr>
          <w:rFonts w:cs="Times New Roman"/>
          <w:lang w:val="es-ES"/>
        </w:rPr>
        <w:t>.</w:t>
      </w:r>
      <w:r w:rsidRPr="0039004D">
        <w:rPr>
          <w:rFonts w:cs="Times New Roman"/>
          <w:lang w:val="es-ES"/>
        </w:rPr>
        <w:t xml:space="preserve"> Sobre los bocetos mostrados?</w:t>
      </w:r>
    </w:p>
    <w:p w14:paraId="4CCD642F"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interesante en estos bocetos? (Mostrar bocetos individualmente)</w:t>
      </w:r>
    </w:p>
    <w:p w14:paraId="7E894B58"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confuso en estos bocetos? (Mostrar bocetos individualmente)</w:t>
      </w:r>
    </w:p>
    <w:p w14:paraId="741C5ADD"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Considerando el objetivo planteado al comienzo de la entrevista, ¿Qué encuentra acertado de estos bocetos para cumplir dicho objetivo?</w:t>
      </w:r>
    </w:p>
    <w:p w14:paraId="7ED6BFB3"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Podría mostrarme como utilizaría el sistema con ayuda de los bocetos para cumplir dicho objetivo? (Mostrar boceto de pantalla inicial y seguir el flujo planteado por el usuario)</w:t>
      </w:r>
    </w:p>
    <w:p w14:paraId="0F853A21"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 xml:space="preserve">Por lo que ha podido ver a través de estos bocetos ¿Qué tan útil le parece el sistema? </w:t>
      </w:r>
    </w:p>
    <w:p w14:paraId="0513C076"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lastRenderedPageBreak/>
        <w:t>¿Qué tan frecuentemente ingresaría a este sistema, si es que ingresaría?</w:t>
      </w:r>
    </w:p>
    <w:p w14:paraId="61CB1262"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Qué información u opciones le gustaría que el sistema brinde?</w:t>
      </w:r>
    </w:p>
    <w:p w14:paraId="468D1730"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Tiene en mente alguna alternativa sobre como le gustaría que fuera la distribución, visualización y/o flujo del sistema?</w:t>
      </w:r>
    </w:p>
    <w:p w14:paraId="2DBF6142"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La información que le brinde el sistema, ¿Qué tan útil le parecería compartirla? ¿Con quien compartiría este información?</w:t>
      </w:r>
    </w:p>
    <w:p w14:paraId="2202EC22"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Tiene algún otro comentario o sugerencia sobre los bocetos, flujo y/o sistema?</w:t>
      </w:r>
    </w:p>
    <w:p w14:paraId="65298EF2"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Cuál es su opinión general del sistema?</w:t>
      </w:r>
    </w:p>
    <w:p w14:paraId="065DB568" w14:textId="77777777" w:rsidR="00161D0F" w:rsidRPr="0039004D" w:rsidRDefault="00161D0F" w:rsidP="00262D6E">
      <w:pPr>
        <w:spacing w:line="360" w:lineRule="auto"/>
        <w:jc w:val="both"/>
        <w:rPr>
          <w:rFonts w:cs="Times New Roman"/>
          <w:lang w:val="es-ES"/>
        </w:rPr>
      </w:pPr>
    </w:p>
    <w:p w14:paraId="540501F0" w14:textId="77777777" w:rsidR="00161D0F" w:rsidRPr="0039004D" w:rsidRDefault="00161D0F" w:rsidP="00262D6E">
      <w:pPr>
        <w:spacing w:line="360" w:lineRule="auto"/>
        <w:jc w:val="both"/>
        <w:rPr>
          <w:rFonts w:cs="Times New Roman"/>
          <w:lang w:val="es-ES"/>
        </w:rPr>
      </w:pPr>
      <w:r w:rsidRPr="0039004D">
        <w:rPr>
          <w:rFonts w:cs="Times New Roman"/>
          <w:b/>
          <w:lang w:val="es-ES"/>
        </w:rPr>
        <w:t>Conclusión</w:t>
      </w:r>
      <w:r w:rsidRPr="0039004D">
        <w:rPr>
          <w:rFonts w:cs="Times New Roman"/>
          <w:lang w:val="es-ES"/>
        </w:rPr>
        <w:t>:</w:t>
      </w:r>
    </w:p>
    <w:p w14:paraId="5F284601"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Esta información será de mucha ayuda para mejorar el proceso de diseño del sistema de información que se esta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 </w:t>
      </w:r>
    </w:p>
    <w:p w14:paraId="27126AD5" w14:textId="77777777" w:rsidR="00161D0F" w:rsidRPr="0039004D" w:rsidRDefault="00161D0F" w:rsidP="00262D6E">
      <w:pPr>
        <w:spacing w:line="360" w:lineRule="auto"/>
        <w:jc w:val="both"/>
        <w:rPr>
          <w:rFonts w:eastAsia="Times New Roman" w:cs="Times New Roman"/>
        </w:rPr>
      </w:pPr>
    </w:p>
    <w:p w14:paraId="08993863" w14:textId="77777777" w:rsidR="00161D0F" w:rsidRPr="0039004D" w:rsidRDefault="00161D0F" w:rsidP="00262D6E">
      <w:pPr>
        <w:spacing w:line="360" w:lineRule="auto"/>
        <w:jc w:val="both"/>
        <w:rPr>
          <w:rFonts w:cs="Times New Roman"/>
          <w:lang w:val="es-ES"/>
        </w:rPr>
      </w:pPr>
      <w:r w:rsidRPr="0039004D">
        <w:rPr>
          <w:rFonts w:eastAsia="Times New Roman" w:cs="Times New Roman"/>
        </w:rPr>
        <w:t>¡Muchas gracias por ser honestos con nosotros y por su tiempo!</w:t>
      </w:r>
    </w:p>
    <w:p w14:paraId="7914DA9E" w14:textId="77777777" w:rsidR="00161D0F" w:rsidRPr="0039004D" w:rsidRDefault="00161D0F" w:rsidP="00262D6E">
      <w:pPr>
        <w:spacing w:line="360" w:lineRule="auto"/>
        <w:jc w:val="both"/>
        <w:rPr>
          <w:rFonts w:cs="Times New Roman"/>
          <w:lang w:val="es-ES"/>
        </w:rPr>
      </w:pPr>
    </w:p>
    <w:p w14:paraId="3013E97E" w14:textId="77777777" w:rsidR="007B7445" w:rsidRPr="0039004D" w:rsidRDefault="007B7445" w:rsidP="00262D6E">
      <w:pPr>
        <w:spacing w:line="360" w:lineRule="auto"/>
        <w:jc w:val="both"/>
        <w:rPr>
          <w:rFonts w:cs="Times New Roman"/>
          <w:b/>
          <w:lang w:val="es-ES"/>
        </w:rPr>
      </w:pPr>
    </w:p>
    <w:p w14:paraId="06F157A0" w14:textId="77777777" w:rsidR="007B7445" w:rsidRPr="0039004D" w:rsidRDefault="007B7445" w:rsidP="00262D6E">
      <w:pPr>
        <w:spacing w:line="360" w:lineRule="auto"/>
        <w:jc w:val="both"/>
        <w:rPr>
          <w:rFonts w:cs="Times New Roman"/>
          <w:b/>
          <w:lang w:val="es-ES"/>
        </w:rPr>
      </w:pPr>
    </w:p>
    <w:p w14:paraId="73BB4839" w14:textId="77777777" w:rsidR="007B7445" w:rsidRPr="0039004D" w:rsidRDefault="007B7445" w:rsidP="00262D6E">
      <w:pPr>
        <w:spacing w:line="360" w:lineRule="auto"/>
        <w:jc w:val="both"/>
        <w:rPr>
          <w:rFonts w:cs="Times New Roman"/>
          <w:b/>
          <w:lang w:val="es-ES"/>
        </w:rPr>
      </w:pPr>
    </w:p>
    <w:p w14:paraId="72CEAE43" w14:textId="77777777" w:rsidR="007B7445" w:rsidRPr="0039004D" w:rsidRDefault="007B7445" w:rsidP="00262D6E">
      <w:pPr>
        <w:spacing w:line="360" w:lineRule="auto"/>
        <w:jc w:val="both"/>
        <w:rPr>
          <w:rFonts w:cs="Times New Roman"/>
          <w:b/>
          <w:lang w:val="es-ES"/>
        </w:rPr>
      </w:pPr>
    </w:p>
    <w:p w14:paraId="7E002E68" w14:textId="77777777" w:rsidR="007B7445" w:rsidRPr="0039004D" w:rsidRDefault="007B7445" w:rsidP="00262D6E">
      <w:pPr>
        <w:spacing w:line="360" w:lineRule="auto"/>
        <w:jc w:val="both"/>
        <w:rPr>
          <w:rFonts w:cs="Times New Roman"/>
          <w:b/>
          <w:lang w:val="es-ES"/>
        </w:rPr>
      </w:pPr>
    </w:p>
    <w:p w14:paraId="6801458A" w14:textId="77777777" w:rsidR="007B7445" w:rsidRPr="0039004D" w:rsidRDefault="007B7445" w:rsidP="00262D6E">
      <w:pPr>
        <w:spacing w:line="360" w:lineRule="auto"/>
        <w:jc w:val="both"/>
        <w:rPr>
          <w:rFonts w:cs="Times New Roman"/>
          <w:b/>
          <w:lang w:val="es-ES"/>
        </w:rPr>
      </w:pPr>
    </w:p>
    <w:p w14:paraId="13D59F6B" w14:textId="77777777" w:rsidR="007B7445" w:rsidRPr="0039004D" w:rsidRDefault="007B7445" w:rsidP="00262D6E">
      <w:pPr>
        <w:spacing w:line="360" w:lineRule="auto"/>
        <w:jc w:val="both"/>
        <w:rPr>
          <w:rFonts w:cs="Times New Roman"/>
          <w:b/>
          <w:lang w:val="es-ES"/>
        </w:rPr>
      </w:pPr>
    </w:p>
    <w:p w14:paraId="05518F03" w14:textId="77777777" w:rsidR="007B7445" w:rsidRPr="0039004D" w:rsidRDefault="007B7445" w:rsidP="00262D6E">
      <w:pPr>
        <w:spacing w:line="360" w:lineRule="auto"/>
        <w:jc w:val="both"/>
        <w:rPr>
          <w:rFonts w:cs="Times New Roman"/>
          <w:b/>
          <w:lang w:val="es-ES"/>
        </w:rPr>
      </w:pPr>
    </w:p>
    <w:p w14:paraId="24E80FFA" w14:textId="77777777" w:rsidR="007B7445" w:rsidRPr="0039004D" w:rsidRDefault="007B7445" w:rsidP="00262D6E">
      <w:pPr>
        <w:spacing w:line="360" w:lineRule="auto"/>
        <w:jc w:val="both"/>
        <w:rPr>
          <w:rFonts w:cs="Times New Roman"/>
          <w:b/>
          <w:lang w:val="es-ES"/>
        </w:rPr>
      </w:pPr>
    </w:p>
    <w:p w14:paraId="75B9B1E6" w14:textId="77777777" w:rsidR="007B7445" w:rsidRPr="0039004D" w:rsidRDefault="007B7445" w:rsidP="00262D6E">
      <w:pPr>
        <w:spacing w:line="360" w:lineRule="auto"/>
        <w:jc w:val="both"/>
        <w:rPr>
          <w:rFonts w:cs="Times New Roman"/>
          <w:b/>
          <w:lang w:val="es-ES"/>
        </w:rPr>
      </w:pPr>
    </w:p>
    <w:p w14:paraId="6FEABAB7" w14:textId="77777777" w:rsidR="007B7445" w:rsidRPr="0039004D" w:rsidRDefault="007B7445" w:rsidP="00262D6E">
      <w:pPr>
        <w:spacing w:line="360" w:lineRule="auto"/>
        <w:jc w:val="both"/>
        <w:rPr>
          <w:rFonts w:cs="Times New Roman"/>
          <w:b/>
          <w:lang w:val="es-ES"/>
        </w:rPr>
      </w:pPr>
    </w:p>
    <w:p w14:paraId="1B09E98E" w14:textId="77777777" w:rsidR="007B7445" w:rsidRPr="0039004D" w:rsidRDefault="007B7445" w:rsidP="00262D6E">
      <w:pPr>
        <w:spacing w:line="360" w:lineRule="auto"/>
        <w:jc w:val="both"/>
        <w:rPr>
          <w:rFonts w:cs="Times New Roman"/>
          <w:b/>
          <w:lang w:val="es-ES"/>
        </w:rPr>
      </w:pPr>
    </w:p>
    <w:p w14:paraId="6651B5CA" w14:textId="77777777" w:rsidR="007B7445" w:rsidRPr="0039004D" w:rsidRDefault="007B7445" w:rsidP="00262D6E">
      <w:pPr>
        <w:spacing w:line="360" w:lineRule="auto"/>
        <w:jc w:val="both"/>
        <w:rPr>
          <w:rFonts w:cs="Times New Roman"/>
          <w:b/>
          <w:lang w:val="es-ES"/>
        </w:rPr>
      </w:pPr>
    </w:p>
    <w:p w14:paraId="67B7F1FA" w14:textId="77777777" w:rsidR="007B7445" w:rsidRPr="0039004D" w:rsidRDefault="007B7445" w:rsidP="00262D6E">
      <w:pPr>
        <w:spacing w:line="360" w:lineRule="auto"/>
        <w:jc w:val="both"/>
        <w:rPr>
          <w:rFonts w:cs="Times New Roman"/>
          <w:b/>
          <w:lang w:val="es-ES"/>
        </w:rPr>
      </w:pPr>
    </w:p>
    <w:p w14:paraId="16CAFDBB" w14:textId="77777777" w:rsidR="007B7445" w:rsidRPr="0039004D" w:rsidRDefault="007B7445" w:rsidP="00262D6E">
      <w:pPr>
        <w:spacing w:line="360" w:lineRule="auto"/>
        <w:jc w:val="both"/>
        <w:rPr>
          <w:rFonts w:cs="Times New Roman"/>
          <w:b/>
          <w:lang w:val="es-ES"/>
        </w:rPr>
      </w:pPr>
    </w:p>
    <w:p w14:paraId="0474B6B8" w14:textId="77777777" w:rsidR="007B7445" w:rsidRPr="0039004D" w:rsidRDefault="007B7445" w:rsidP="00262D6E">
      <w:pPr>
        <w:spacing w:line="360" w:lineRule="auto"/>
        <w:jc w:val="both"/>
        <w:rPr>
          <w:rFonts w:cs="Times New Roman"/>
          <w:b/>
          <w:lang w:val="es-ES"/>
        </w:rPr>
      </w:pPr>
    </w:p>
    <w:p w14:paraId="0C9264C6" w14:textId="77777777" w:rsidR="007B7445" w:rsidRPr="0039004D" w:rsidRDefault="007B7445" w:rsidP="00262D6E">
      <w:pPr>
        <w:spacing w:line="360" w:lineRule="auto"/>
        <w:jc w:val="both"/>
        <w:rPr>
          <w:rFonts w:cs="Times New Roman"/>
          <w:b/>
          <w:lang w:val="es-ES"/>
        </w:rPr>
      </w:pPr>
    </w:p>
    <w:p w14:paraId="6730AEAF" w14:textId="77777777" w:rsidR="007B7445" w:rsidRPr="0039004D" w:rsidRDefault="007B7445" w:rsidP="00262D6E">
      <w:pPr>
        <w:spacing w:line="360" w:lineRule="auto"/>
        <w:jc w:val="both"/>
        <w:rPr>
          <w:rFonts w:cs="Times New Roman"/>
          <w:b/>
          <w:lang w:val="es-ES"/>
        </w:rPr>
      </w:pPr>
    </w:p>
    <w:p w14:paraId="51AA569A" w14:textId="77777777" w:rsidR="00161D0F" w:rsidRPr="0039004D" w:rsidRDefault="00161D0F" w:rsidP="00262D6E">
      <w:pPr>
        <w:pStyle w:val="Ttulo2"/>
        <w:spacing w:line="360" w:lineRule="auto"/>
        <w:rPr>
          <w:rFonts w:cs="Times New Roman"/>
          <w:szCs w:val="24"/>
          <w:lang w:val="es-ES"/>
        </w:rPr>
      </w:pPr>
      <w:bookmarkStart w:id="51" w:name="_Toc508100456"/>
      <w:r w:rsidRPr="0039004D">
        <w:rPr>
          <w:rFonts w:cs="Times New Roman"/>
          <w:szCs w:val="24"/>
          <w:lang w:val="es-ES"/>
        </w:rPr>
        <w:lastRenderedPageBreak/>
        <w:t>Anexo 4</w:t>
      </w:r>
      <w:r w:rsidR="007B7445" w:rsidRPr="0039004D">
        <w:rPr>
          <w:rFonts w:cs="Times New Roman"/>
          <w:szCs w:val="24"/>
          <w:lang w:val="es-ES"/>
        </w:rPr>
        <w:t>.</w:t>
      </w:r>
      <w:r w:rsidRPr="0039004D">
        <w:rPr>
          <w:rFonts w:cs="Times New Roman"/>
          <w:szCs w:val="24"/>
          <w:lang w:val="es-ES"/>
        </w:rPr>
        <w:t xml:space="preserve"> Encuesta de </w:t>
      </w:r>
      <w:r w:rsidR="00061602" w:rsidRPr="0039004D">
        <w:rPr>
          <w:rFonts w:cs="Times New Roman"/>
          <w:szCs w:val="24"/>
          <w:lang w:val="es-ES"/>
        </w:rPr>
        <w:t>Aspectos Demográficos de Entrevistados</w:t>
      </w:r>
      <w:r w:rsidRPr="0039004D">
        <w:rPr>
          <w:rFonts w:cs="Times New Roman"/>
          <w:szCs w:val="24"/>
          <w:lang w:val="es-ES"/>
        </w:rPr>
        <w:t xml:space="preserve"> del Sistema de Gestión de Reclamos para el Sistema de Salud del Perú</w:t>
      </w:r>
      <w:bookmarkEnd w:id="51"/>
      <w:r w:rsidRPr="0039004D">
        <w:rPr>
          <w:rFonts w:cs="Times New Roman"/>
          <w:szCs w:val="24"/>
          <w:lang w:val="es-ES"/>
        </w:rPr>
        <w:t xml:space="preserve"> </w:t>
      </w:r>
    </w:p>
    <w:p w14:paraId="0EC9226C" w14:textId="77777777" w:rsidR="00161D0F" w:rsidRPr="0039004D" w:rsidRDefault="00161D0F" w:rsidP="00262D6E">
      <w:pPr>
        <w:spacing w:line="360" w:lineRule="auto"/>
        <w:jc w:val="both"/>
        <w:rPr>
          <w:rFonts w:cs="Times New Roman"/>
          <w:b/>
          <w:lang w:val="es-ES"/>
        </w:rPr>
      </w:pPr>
    </w:p>
    <w:p w14:paraId="553A3FDB" w14:textId="77777777" w:rsidR="00161D0F" w:rsidRPr="0039004D" w:rsidRDefault="00161D0F" w:rsidP="00262D6E">
      <w:pPr>
        <w:spacing w:line="360" w:lineRule="auto"/>
        <w:jc w:val="both"/>
        <w:rPr>
          <w:rFonts w:cs="Times New Roman"/>
          <w:lang w:val="es-ES"/>
        </w:rPr>
      </w:pPr>
      <w:r w:rsidRPr="0039004D">
        <w:rPr>
          <w:rFonts w:cs="Times New Roman"/>
          <w:lang w:val="es-ES"/>
        </w:rPr>
        <w:t>Seleccione la opción correspondiente:</w:t>
      </w:r>
    </w:p>
    <w:p w14:paraId="36B09E5C" w14:textId="77777777" w:rsidR="00161D0F" w:rsidRPr="0039004D" w:rsidRDefault="00161D0F" w:rsidP="00262D6E">
      <w:pPr>
        <w:spacing w:line="360" w:lineRule="auto"/>
        <w:jc w:val="both"/>
        <w:rPr>
          <w:rFonts w:cs="Times New Roman"/>
          <w:lang w:val="es-ES"/>
        </w:rPr>
      </w:pPr>
    </w:p>
    <w:p w14:paraId="30B7F52E"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Sexo</w:t>
      </w:r>
      <w:r w:rsidRPr="0039004D">
        <w:rPr>
          <w:rFonts w:cs="Times New Roman"/>
          <w:lang w:val="es-ES"/>
        </w:rPr>
        <w:tab/>
      </w:r>
      <w:r w:rsidRPr="0039004D">
        <w:rPr>
          <w:rFonts w:cs="Times New Roman"/>
          <w:lang w:val="es-ES"/>
        </w:rPr>
        <w:tab/>
      </w:r>
      <w:r w:rsidR="00D95FB0" w:rsidRPr="0039004D">
        <w:rPr>
          <w:rFonts w:cs="Times New Roman"/>
          <w:lang w:val="es-ES"/>
        </w:rPr>
        <w:fldChar w:fldCharType="begin">
          <w:ffData>
            <w:name w:val="Casilla1"/>
            <w:enabled/>
            <w:calcOnExit w:val="0"/>
            <w:checkBox>
              <w:sizeAuto/>
              <w:default w:val="0"/>
            </w:checkBox>
          </w:ffData>
        </w:fldChar>
      </w:r>
      <w:bookmarkStart w:id="52" w:name="Casilla1"/>
      <w:r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00D95FB0" w:rsidRPr="0039004D">
        <w:rPr>
          <w:rFonts w:cs="Times New Roman"/>
          <w:lang w:val="es-ES"/>
        </w:rPr>
        <w:fldChar w:fldCharType="end"/>
      </w:r>
      <w:bookmarkEnd w:id="52"/>
      <w:r w:rsidRPr="0039004D">
        <w:rPr>
          <w:rFonts w:cs="Times New Roman"/>
          <w:lang w:val="es-ES"/>
        </w:rPr>
        <w:t xml:space="preserve"> Mujer</w:t>
      </w:r>
      <w:r w:rsidRPr="0039004D">
        <w:rPr>
          <w:rFonts w:cs="Times New Roman"/>
          <w:lang w:val="es-ES"/>
        </w:rPr>
        <w:tab/>
      </w:r>
      <w:r w:rsidR="00D95FB0" w:rsidRPr="0039004D">
        <w:rPr>
          <w:rFonts w:cs="Times New Roman"/>
          <w:lang w:val="es-ES"/>
        </w:rPr>
        <w:fldChar w:fldCharType="begin">
          <w:ffData>
            <w:name w:val="Casilla2"/>
            <w:enabled/>
            <w:calcOnExit w:val="0"/>
            <w:checkBox>
              <w:sizeAuto/>
              <w:default w:val="0"/>
            </w:checkBox>
          </w:ffData>
        </w:fldChar>
      </w:r>
      <w:bookmarkStart w:id="53" w:name="Casilla2"/>
      <w:r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00D95FB0" w:rsidRPr="0039004D">
        <w:rPr>
          <w:rFonts w:cs="Times New Roman"/>
          <w:lang w:val="es-ES"/>
        </w:rPr>
        <w:fldChar w:fldCharType="end"/>
      </w:r>
      <w:bookmarkEnd w:id="53"/>
      <w:r w:rsidRPr="0039004D">
        <w:rPr>
          <w:rFonts w:cs="Times New Roman"/>
          <w:lang w:val="es-ES"/>
        </w:rPr>
        <w:t xml:space="preserve"> Hombre</w:t>
      </w:r>
    </w:p>
    <w:p w14:paraId="1C45C3AC" w14:textId="77777777" w:rsidR="00161D0F" w:rsidRPr="0039004D" w:rsidRDefault="00161D0F" w:rsidP="00262D6E">
      <w:pPr>
        <w:pStyle w:val="Prrafodelista"/>
        <w:spacing w:line="360" w:lineRule="auto"/>
        <w:jc w:val="both"/>
        <w:rPr>
          <w:rFonts w:cs="Times New Roman"/>
          <w:lang w:val="es-ES"/>
        </w:rPr>
      </w:pPr>
    </w:p>
    <w:p w14:paraId="3B706EC8"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Rango de Edad</w:t>
      </w:r>
    </w:p>
    <w:p w14:paraId="6356CB91"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3"/>
            <w:enabled/>
            <w:calcOnExit w:val="0"/>
            <w:checkBox>
              <w:sizeAuto/>
              <w:default w:val="0"/>
            </w:checkBox>
          </w:ffData>
        </w:fldChar>
      </w:r>
      <w:bookmarkStart w:id="54" w:name="Casilla3"/>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54"/>
      <w:r w:rsidR="00161D0F" w:rsidRPr="0039004D">
        <w:rPr>
          <w:rFonts w:cs="Times New Roman"/>
          <w:lang w:val="es-ES"/>
        </w:rPr>
        <w:t xml:space="preserve"> 18 – 29 años</w:t>
      </w:r>
    </w:p>
    <w:p w14:paraId="13CC5C82"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4"/>
            <w:enabled/>
            <w:calcOnExit w:val="0"/>
            <w:checkBox>
              <w:sizeAuto/>
              <w:default w:val="0"/>
            </w:checkBox>
          </w:ffData>
        </w:fldChar>
      </w:r>
      <w:bookmarkStart w:id="55" w:name="Casilla4"/>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55"/>
      <w:r w:rsidR="00161D0F" w:rsidRPr="0039004D">
        <w:rPr>
          <w:rFonts w:cs="Times New Roman"/>
          <w:lang w:val="es-ES"/>
        </w:rPr>
        <w:t xml:space="preserve"> 30 – 49 años</w:t>
      </w:r>
    </w:p>
    <w:p w14:paraId="2205B11C"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5"/>
            <w:enabled/>
            <w:calcOnExit w:val="0"/>
            <w:checkBox>
              <w:sizeAuto/>
              <w:default w:val="0"/>
            </w:checkBox>
          </w:ffData>
        </w:fldChar>
      </w:r>
      <w:bookmarkStart w:id="56" w:name="Casilla5"/>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56"/>
      <w:r w:rsidR="00161D0F" w:rsidRPr="0039004D">
        <w:rPr>
          <w:rFonts w:cs="Times New Roman"/>
          <w:lang w:val="es-ES"/>
        </w:rPr>
        <w:t xml:space="preserve"> 50 – 64 años</w:t>
      </w:r>
    </w:p>
    <w:p w14:paraId="4F683665"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6"/>
            <w:enabled/>
            <w:calcOnExit w:val="0"/>
            <w:checkBox>
              <w:sizeAuto/>
              <w:default w:val="0"/>
            </w:checkBox>
          </w:ffData>
        </w:fldChar>
      </w:r>
      <w:bookmarkStart w:id="57" w:name="Casilla6"/>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57"/>
      <w:r w:rsidR="00161D0F" w:rsidRPr="0039004D">
        <w:rPr>
          <w:rFonts w:cs="Times New Roman"/>
          <w:lang w:val="es-ES"/>
        </w:rPr>
        <w:t xml:space="preserve"> 65+</w:t>
      </w:r>
    </w:p>
    <w:p w14:paraId="6BFB9582" w14:textId="77777777" w:rsidR="00161D0F" w:rsidRPr="0039004D" w:rsidRDefault="00161D0F" w:rsidP="00262D6E">
      <w:pPr>
        <w:spacing w:line="360" w:lineRule="auto"/>
        <w:jc w:val="both"/>
        <w:rPr>
          <w:rFonts w:cs="Times New Roman"/>
          <w:lang w:val="es-ES"/>
        </w:rPr>
      </w:pPr>
    </w:p>
    <w:p w14:paraId="2DA38DBF"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Máximo nivel de educación terminado</w:t>
      </w:r>
    </w:p>
    <w:p w14:paraId="7681930D"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7"/>
            <w:enabled/>
            <w:calcOnExit w:val="0"/>
            <w:checkBox>
              <w:sizeAuto/>
              <w:default w:val="0"/>
            </w:checkBox>
          </w:ffData>
        </w:fldChar>
      </w:r>
      <w:bookmarkStart w:id="58" w:name="Casilla7"/>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58"/>
      <w:r w:rsidR="00161D0F" w:rsidRPr="0039004D">
        <w:rPr>
          <w:rFonts w:cs="Times New Roman"/>
          <w:lang w:val="es-ES"/>
        </w:rPr>
        <w:t xml:space="preserve"> Secundaria</w:t>
      </w:r>
    </w:p>
    <w:p w14:paraId="63F3628A"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9"/>
            <w:enabled/>
            <w:calcOnExit w:val="0"/>
            <w:checkBox>
              <w:sizeAuto/>
              <w:default w:val="0"/>
            </w:checkBox>
          </w:ffData>
        </w:fldChar>
      </w:r>
      <w:bookmarkStart w:id="59" w:name="Casilla9"/>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59"/>
      <w:r w:rsidR="00161D0F" w:rsidRPr="0039004D">
        <w:rPr>
          <w:rFonts w:cs="Times New Roman"/>
          <w:lang w:val="es-ES"/>
        </w:rPr>
        <w:t xml:space="preserve"> Superior No Universitaria</w:t>
      </w:r>
    </w:p>
    <w:p w14:paraId="0B183C0D"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8"/>
            <w:enabled/>
            <w:calcOnExit w:val="0"/>
            <w:checkBox>
              <w:sizeAuto/>
              <w:default w:val="0"/>
            </w:checkBox>
          </w:ffData>
        </w:fldChar>
      </w:r>
      <w:bookmarkStart w:id="60" w:name="Casilla8"/>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0"/>
      <w:r w:rsidR="00161D0F" w:rsidRPr="0039004D">
        <w:rPr>
          <w:rFonts w:cs="Times New Roman"/>
          <w:lang w:val="es-ES"/>
        </w:rPr>
        <w:t xml:space="preserve"> Superior Universitaria</w:t>
      </w:r>
    </w:p>
    <w:p w14:paraId="3BC47220"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0"/>
            <w:enabled/>
            <w:calcOnExit w:val="0"/>
            <w:checkBox>
              <w:sizeAuto/>
              <w:default w:val="0"/>
            </w:checkBox>
          </w:ffData>
        </w:fldChar>
      </w:r>
      <w:bookmarkStart w:id="61" w:name="Casilla10"/>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1"/>
      <w:r w:rsidR="00161D0F" w:rsidRPr="0039004D">
        <w:rPr>
          <w:rFonts w:cs="Times New Roman"/>
          <w:lang w:val="es-ES"/>
        </w:rPr>
        <w:t xml:space="preserve"> Maestría </w:t>
      </w:r>
    </w:p>
    <w:p w14:paraId="7A5B0053"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1"/>
            <w:enabled/>
            <w:calcOnExit w:val="0"/>
            <w:checkBox>
              <w:sizeAuto/>
              <w:default w:val="0"/>
            </w:checkBox>
          </w:ffData>
        </w:fldChar>
      </w:r>
      <w:bookmarkStart w:id="62" w:name="Casilla11"/>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2"/>
      <w:r w:rsidR="00161D0F" w:rsidRPr="0039004D">
        <w:rPr>
          <w:rFonts w:cs="Times New Roman"/>
          <w:lang w:val="es-ES"/>
        </w:rPr>
        <w:t xml:space="preserve"> Doctorado</w:t>
      </w:r>
    </w:p>
    <w:p w14:paraId="10287408" w14:textId="77777777" w:rsidR="00161D0F" w:rsidRPr="0039004D" w:rsidRDefault="00161D0F" w:rsidP="00262D6E">
      <w:pPr>
        <w:spacing w:line="360" w:lineRule="auto"/>
        <w:jc w:val="both"/>
        <w:rPr>
          <w:rFonts w:cs="Times New Roman"/>
          <w:lang w:val="es-ES"/>
        </w:rPr>
      </w:pPr>
    </w:p>
    <w:p w14:paraId="7AF7FE64"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Con que frecuencia utiliza un dispositivo (Smartphone, Tablet, Laptop, Computadora de Escritorio, etc</w:t>
      </w:r>
      <w:r w:rsidR="007B7445" w:rsidRPr="0039004D">
        <w:rPr>
          <w:rFonts w:cs="Times New Roman"/>
          <w:lang w:val="es-ES"/>
        </w:rPr>
        <w:t>.</w:t>
      </w:r>
      <w:r w:rsidRPr="0039004D">
        <w:rPr>
          <w:rFonts w:cs="Times New Roman"/>
          <w:lang w:val="es-ES"/>
        </w:rPr>
        <w:t xml:space="preserve">) con conexión a </w:t>
      </w:r>
      <w:r w:rsidR="00FB7E35" w:rsidRPr="0039004D">
        <w:rPr>
          <w:rFonts w:cs="Times New Roman"/>
          <w:lang w:val="es-ES"/>
        </w:rPr>
        <w:t>Internet</w:t>
      </w:r>
      <w:r w:rsidRPr="0039004D">
        <w:rPr>
          <w:rFonts w:cs="Times New Roman"/>
          <w:lang w:val="es-ES"/>
        </w:rPr>
        <w:t>?</w:t>
      </w:r>
    </w:p>
    <w:p w14:paraId="16E737F8"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2"/>
            <w:enabled/>
            <w:calcOnExit w:val="0"/>
            <w:checkBox>
              <w:sizeAuto/>
              <w:default w:val="0"/>
            </w:checkBox>
          </w:ffData>
        </w:fldChar>
      </w:r>
      <w:bookmarkStart w:id="63" w:name="Casilla12"/>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3"/>
      <w:r w:rsidR="00161D0F" w:rsidRPr="0039004D">
        <w:rPr>
          <w:rFonts w:cs="Times New Roman"/>
          <w:lang w:val="es-ES"/>
        </w:rPr>
        <w:t xml:space="preserve"> Todos los días </w:t>
      </w:r>
    </w:p>
    <w:p w14:paraId="3F5ADF77"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3"/>
            <w:enabled/>
            <w:calcOnExit w:val="0"/>
            <w:checkBox>
              <w:sizeAuto/>
              <w:default w:val="0"/>
            </w:checkBox>
          </w:ffData>
        </w:fldChar>
      </w:r>
      <w:bookmarkStart w:id="64" w:name="Casilla13"/>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4"/>
      <w:r w:rsidR="00161D0F" w:rsidRPr="0039004D">
        <w:rPr>
          <w:rFonts w:cs="Times New Roman"/>
          <w:lang w:val="es-ES"/>
        </w:rPr>
        <w:t xml:space="preserve"> Varios días a la semana</w:t>
      </w:r>
    </w:p>
    <w:p w14:paraId="1C3B9ED1"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4"/>
            <w:enabled/>
            <w:calcOnExit w:val="0"/>
            <w:checkBox>
              <w:sizeAuto/>
              <w:default w:val="0"/>
            </w:checkBox>
          </w:ffData>
        </w:fldChar>
      </w:r>
      <w:bookmarkStart w:id="65" w:name="Casilla14"/>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5"/>
      <w:r w:rsidR="00161D0F" w:rsidRPr="0039004D">
        <w:rPr>
          <w:rFonts w:cs="Times New Roman"/>
          <w:lang w:val="es-ES"/>
        </w:rPr>
        <w:t xml:space="preserve"> 1 vez a la semana</w:t>
      </w:r>
    </w:p>
    <w:p w14:paraId="36486F73"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5"/>
            <w:enabled/>
            <w:calcOnExit w:val="0"/>
            <w:checkBox>
              <w:sizeAuto/>
              <w:default w:val="0"/>
            </w:checkBox>
          </w:ffData>
        </w:fldChar>
      </w:r>
      <w:bookmarkStart w:id="66" w:name="Casilla15"/>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6"/>
      <w:r w:rsidR="00161D0F" w:rsidRPr="0039004D">
        <w:rPr>
          <w:rFonts w:cs="Times New Roman"/>
          <w:lang w:val="es-ES"/>
        </w:rPr>
        <w:t xml:space="preserve"> Nunca</w:t>
      </w:r>
    </w:p>
    <w:p w14:paraId="13E8591C" w14:textId="77777777" w:rsidR="00161D0F" w:rsidRPr="0039004D" w:rsidRDefault="00161D0F" w:rsidP="00262D6E">
      <w:pPr>
        <w:spacing w:line="360" w:lineRule="auto"/>
        <w:jc w:val="both"/>
        <w:rPr>
          <w:rFonts w:cs="Times New Roman"/>
          <w:lang w:val="es-ES"/>
        </w:rPr>
      </w:pPr>
    </w:p>
    <w:p w14:paraId="53AF41D7"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 xml:space="preserve">¿Qué tipo de dispositivo utiliza para conectarse a </w:t>
      </w:r>
      <w:r w:rsidR="00FB7E35" w:rsidRPr="0039004D">
        <w:rPr>
          <w:rFonts w:cs="Times New Roman"/>
          <w:lang w:val="es-ES"/>
        </w:rPr>
        <w:t>Internet</w:t>
      </w:r>
      <w:r w:rsidRPr="0039004D">
        <w:rPr>
          <w:rFonts w:cs="Times New Roman"/>
          <w:lang w:val="es-ES"/>
        </w:rPr>
        <w:t>?</w:t>
      </w:r>
    </w:p>
    <w:p w14:paraId="057DB791"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6"/>
            <w:enabled/>
            <w:calcOnExit w:val="0"/>
            <w:checkBox>
              <w:sizeAuto/>
              <w:default w:val="0"/>
            </w:checkBox>
          </w:ffData>
        </w:fldChar>
      </w:r>
      <w:bookmarkStart w:id="67" w:name="Casilla16"/>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7"/>
      <w:r w:rsidR="00161D0F" w:rsidRPr="0039004D">
        <w:rPr>
          <w:rFonts w:cs="Times New Roman"/>
          <w:lang w:val="es-ES"/>
        </w:rPr>
        <w:t xml:space="preserve"> Smartphone</w:t>
      </w:r>
    </w:p>
    <w:p w14:paraId="42F7DCB7"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7"/>
            <w:enabled/>
            <w:calcOnExit w:val="0"/>
            <w:checkBox>
              <w:sizeAuto/>
              <w:default w:val="0"/>
            </w:checkBox>
          </w:ffData>
        </w:fldChar>
      </w:r>
      <w:bookmarkStart w:id="68" w:name="Casilla17"/>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8"/>
      <w:r w:rsidR="00161D0F" w:rsidRPr="0039004D">
        <w:rPr>
          <w:rFonts w:cs="Times New Roman"/>
          <w:lang w:val="es-ES"/>
        </w:rPr>
        <w:t xml:space="preserve"> Tablet</w:t>
      </w:r>
    </w:p>
    <w:p w14:paraId="39DB244F"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8"/>
            <w:enabled/>
            <w:calcOnExit w:val="0"/>
            <w:checkBox>
              <w:sizeAuto/>
              <w:default w:val="0"/>
            </w:checkBox>
          </w:ffData>
        </w:fldChar>
      </w:r>
      <w:bookmarkStart w:id="69" w:name="Casilla18"/>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69"/>
      <w:r w:rsidR="00161D0F" w:rsidRPr="0039004D">
        <w:rPr>
          <w:rFonts w:cs="Times New Roman"/>
          <w:lang w:val="es-ES"/>
        </w:rPr>
        <w:t xml:space="preserve"> Computadora de Escritorio / Laptop</w:t>
      </w:r>
    </w:p>
    <w:p w14:paraId="270CBDA6" w14:textId="77777777" w:rsidR="00161D0F" w:rsidRPr="0039004D"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19"/>
            <w:enabled/>
            <w:calcOnExit w:val="0"/>
            <w:checkBox>
              <w:sizeAuto/>
              <w:default w:val="0"/>
            </w:checkBox>
          </w:ffData>
        </w:fldChar>
      </w:r>
      <w:bookmarkStart w:id="70" w:name="Casilla19"/>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70"/>
      <w:r w:rsidR="00161D0F" w:rsidRPr="0039004D">
        <w:rPr>
          <w:rFonts w:cs="Times New Roman"/>
          <w:lang w:val="es-ES"/>
        </w:rPr>
        <w:t xml:space="preserve"> Computadora Hibrida (2 en 1)</w:t>
      </w:r>
    </w:p>
    <w:p w14:paraId="2ED43FB4" w14:textId="77777777" w:rsidR="00262D6E" w:rsidRPr="00262D6E" w:rsidRDefault="00D95FB0" w:rsidP="00262D6E">
      <w:pPr>
        <w:spacing w:line="360" w:lineRule="auto"/>
        <w:ind w:left="720" w:firstLine="720"/>
        <w:jc w:val="both"/>
        <w:rPr>
          <w:rFonts w:cs="Times New Roman"/>
          <w:lang w:val="es-ES"/>
        </w:rPr>
      </w:pPr>
      <w:r w:rsidRPr="0039004D">
        <w:rPr>
          <w:rFonts w:cs="Times New Roman"/>
          <w:lang w:val="es-ES"/>
        </w:rPr>
        <w:fldChar w:fldCharType="begin">
          <w:ffData>
            <w:name w:val="Casilla20"/>
            <w:enabled/>
            <w:calcOnExit w:val="0"/>
            <w:checkBox>
              <w:sizeAuto/>
              <w:default w:val="0"/>
            </w:checkBox>
          </w:ffData>
        </w:fldChar>
      </w:r>
      <w:bookmarkStart w:id="71" w:name="Casilla20"/>
      <w:r w:rsidR="00161D0F" w:rsidRPr="0039004D">
        <w:rPr>
          <w:rFonts w:cs="Times New Roman"/>
          <w:lang w:val="es-ES"/>
        </w:rPr>
        <w:instrText xml:space="preserve"> FORMCHECKBOX </w:instrText>
      </w:r>
      <w:r w:rsidR="00537F40" w:rsidRPr="0039004D">
        <w:rPr>
          <w:rFonts w:cs="Times New Roman"/>
          <w:lang w:val="es-ES"/>
        </w:rPr>
      </w:r>
      <w:r w:rsidR="00537F40" w:rsidRPr="0039004D">
        <w:rPr>
          <w:rFonts w:cs="Times New Roman"/>
          <w:lang w:val="es-ES"/>
        </w:rPr>
        <w:fldChar w:fldCharType="separate"/>
      </w:r>
      <w:r w:rsidRPr="0039004D">
        <w:rPr>
          <w:rFonts w:cs="Times New Roman"/>
          <w:lang w:val="es-ES"/>
        </w:rPr>
        <w:fldChar w:fldCharType="end"/>
      </w:r>
      <w:bookmarkEnd w:id="71"/>
      <w:r w:rsidR="00161D0F" w:rsidRPr="0039004D">
        <w:rPr>
          <w:rFonts w:cs="Times New Roman"/>
          <w:lang w:val="es-ES"/>
        </w:rPr>
        <w:t xml:space="preserve"> Otro</w:t>
      </w:r>
      <w:r w:rsidR="007B7445" w:rsidRPr="0039004D">
        <w:rPr>
          <w:rFonts w:cs="Times New Roman"/>
          <w:lang w:val="es-ES"/>
        </w:rPr>
        <w:t>.</w:t>
      </w:r>
      <w:r w:rsidR="00161D0F" w:rsidRPr="0039004D">
        <w:rPr>
          <w:rFonts w:cs="Times New Roman"/>
          <w:lang w:val="es-ES"/>
        </w:rPr>
        <w:t xml:space="preserve"> Especifique: _________________________________</w:t>
      </w:r>
    </w:p>
    <w:sectPr w:rsidR="00262D6E" w:rsidRPr="00262D6E" w:rsidSect="00F27EDB">
      <w:footerReference w:type="even" r:id="rId13"/>
      <w:footerReference w:type="default" r:id="rId14"/>
      <w:pgSz w:w="11900" w:h="16840"/>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2" w:author="Cesar Carcamo" w:date="2018-03-05T10:59:00Z" w:initials="CCC">
    <w:p w14:paraId="10CF8FAF" w14:textId="77777777" w:rsidR="007C273E" w:rsidRDefault="007C273E">
      <w:pPr>
        <w:pStyle w:val="Textocomentario"/>
      </w:pPr>
      <w:r>
        <w:rPr>
          <w:rStyle w:val="Refdecomentario"/>
        </w:rPr>
        <w:annotationRef/>
      </w:r>
      <w:r>
        <w:t>Procedimientos y técnic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CF8F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CF8FAF" w16cid:durableId="1E4D06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D965E3" w14:textId="77777777" w:rsidR="00FC7405" w:rsidRDefault="00FC7405" w:rsidP="00F27EDB">
      <w:r>
        <w:separator/>
      </w:r>
    </w:p>
  </w:endnote>
  <w:endnote w:type="continuationSeparator" w:id="0">
    <w:p w14:paraId="68173E3F" w14:textId="77777777" w:rsidR="00FC7405" w:rsidRDefault="00FC7405"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62503" w14:textId="77777777" w:rsidR="007C273E" w:rsidRDefault="007C273E" w:rsidP="000964E4">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CF6AC78" w14:textId="77777777" w:rsidR="007C273E" w:rsidRDefault="007C273E"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4024B" w14:textId="77777777" w:rsidR="007C273E" w:rsidRDefault="007C273E" w:rsidP="00D5095B">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58</w:t>
    </w:r>
    <w:r>
      <w:rPr>
        <w:rStyle w:val="Nmerodepgina"/>
      </w:rPr>
      <w:fldChar w:fldCharType="end"/>
    </w:r>
  </w:p>
  <w:p w14:paraId="3E18C1E0" w14:textId="77777777" w:rsidR="007C273E" w:rsidRDefault="007C273E" w:rsidP="000964E4">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141243" w14:textId="77777777" w:rsidR="00FC7405" w:rsidRDefault="00FC7405" w:rsidP="00F27EDB">
      <w:r>
        <w:separator/>
      </w:r>
    </w:p>
  </w:footnote>
  <w:footnote w:type="continuationSeparator" w:id="0">
    <w:p w14:paraId="63D048D5" w14:textId="77777777" w:rsidR="00FC7405" w:rsidRDefault="00FC7405"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098E3861"/>
    <w:multiLevelType w:val="hybridMultilevel"/>
    <w:tmpl w:val="31224974"/>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4" w15:restartNumberingAfterBreak="0">
    <w:nsid w:val="0B754519"/>
    <w:multiLevelType w:val="hybridMultilevel"/>
    <w:tmpl w:val="379CAA6E"/>
    <w:lvl w:ilvl="0" w:tplc="040A0019">
      <w:start w:val="1"/>
      <w:numFmt w:val="lowerLetter"/>
      <w:lvlText w:val="%1."/>
      <w:lvlJc w:val="left"/>
      <w:pPr>
        <w:ind w:left="1440" w:hanging="360"/>
      </w:pPr>
      <w:rPr>
        <w:rFonts w:hint="default"/>
      </w:rPr>
    </w:lvl>
    <w:lvl w:ilvl="1" w:tplc="280A0003">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5" w15:restartNumberingAfterBreak="0">
    <w:nsid w:val="0F38001F"/>
    <w:multiLevelType w:val="hybridMultilevel"/>
    <w:tmpl w:val="4D7C0DFC"/>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12004C3C"/>
    <w:multiLevelType w:val="hybridMultilevel"/>
    <w:tmpl w:val="71787310"/>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7" w15:restartNumberingAfterBreak="0">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8" w15:restartNumberingAfterBreak="0">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1AB00921"/>
    <w:multiLevelType w:val="hybridMultilevel"/>
    <w:tmpl w:val="92FAEC12"/>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1BAF40CA"/>
    <w:multiLevelType w:val="hybridMultilevel"/>
    <w:tmpl w:val="07523102"/>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15:restartNumberingAfterBreak="0">
    <w:nsid w:val="1EEA40DF"/>
    <w:multiLevelType w:val="hybridMultilevel"/>
    <w:tmpl w:val="E1E6F8F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1F6351F3"/>
    <w:multiLevelType w:val="hybridMultilevel"/>
    <w:tmpl w:val="433842A6"/>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13" w15:restartNumberingAfterBreak="0">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15:restartNumberingAfterBreak="0">
    <w:nsid w:val="1FDE43AC"/>
    <w:multiLevelType w:val="hybridMultilevel"/>
    <w:tmpl w:val="A1547B8A"/>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5" w15:restartNumberingAfterBreak="0">
    <w:nsid w:val="24935051"/>
    <w:multiLevelType w:val="hybridMultilevel"/>
    <w:tmpl w:val="A9800AE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15:restartNumberingAfterBreak="0">
    <w:nsid w:val="25363962"/>
    <w:multiLevelType w:val="hybridMultilevel"/>
    <w:tmpl w:val="33AEE39C"/>
    <w:lvl w:ilvl="0" w:tplc="040A0013">
      <w:start w:val="1"/>
      <w:numFmt w:val="upperRoman"/>
      <w:lvlText w:val="%1."/>
      <w:lvlJc w:val="righ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15:restartNumberingAfterBreak="0">
    <w:nsid w:val="29B70EA2"/>
    <w:multiLevelType w:val="hybridMultilevel"/>
    <w:tmpl w:val="9B64E80C"/>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2A9D72F4"/>
    <w:multiLevelType w:val="hybridMultilevel"/>
    <w:tmpl w:val="7EDC468E"/>
    <w:lvl w:ilvl="0" w:tplc="040A0013">
      <w:start w:val="1"/>
      <w:numFmt w:val="upperRoman"/>
      <w:lvlText w:val="%1."/>
      <w:lvlJc w:val="right"/>
      <w:pPr>
        <w:ind w:left="1776" w:hanging="360"/>
      </w:pPr>
    </w:lvl>
    <w:lvl w:ilvl="1" w:tplc="040A0019" w:tentative="1">
      <w:start w:val="1"/>
      <w:numFmt w:val="lowerLetter"/>
      <w:lvlText w:val="%2."/>
      <w:lvlJc w:val="left"/>
      <w:pPr>
        <w:ind w:left="2496" w:hanging="360"/>
      </w:pPr>
    </w:lvl>
    <w:lvl w:ilvl="2" w:tplc="040A001B" w:tentative="1">
      <w:start w:val="1"/>
      <w:numFmt w:val="lowerRoman"/>
      <w:lvlText w:val="%3."/>
      <w:lvlJc w:val="right"/>
      <w:pPr>
        <w:ind w:left="3216" w:hanging="180"/>
      </w:pPr>
    </w:lvl>
    <w:lvl w:ilvl="3" w:tplc="040A000F" w:tentative="1">
      <w:start w:val="1"/>
      <w:numFmt w:val="decimal"/>
      <w:lvlText w:val="%4."/>
      <w:lvlJc w:val="left"/>
      <w:pPr>
        <w:ind w:left="3936" w:hanging="360"/>
      </w:pPr>
    </w:lvl>
    <w:lvl w:ilvl="4" w:tplc="040A0019" w:tentative="1">
      <w:start w:val="1"/>
      <w:numFmt w:val="lowerLetter"/>
      <w:lvlText w:val="%5."/>
      <w:lvlJc w:val="left"/>
      <w:pPr>
        <w:ind w:left="4656" w:hanging="360"/>
      </w:pPr>
    </w:lvl>
    <w:lvl w:ilvl="5" w:tplc="040A001B" w:tentative="1">
      <w:start w:val="1"/>
      <w:numFmt w:val="lowerRoman"/>
      <w:lvlText w:val="%6."/>
      <w:lvlJc w:val="right"/>
      <w:pPr>
        <w:ind w:left="5376" w:hanging="180"/>
      </w:pPr>
    </w:lvl>
    <w:lvl w:ilvl="6" w:tplc="040A000F" w:tentative="1">
      <w:start w:val="1"/>
      <w:numFmt w:val="decimal"/>
      <w:lvlText w:val="%7."/>
      <w:lvlJc w:val="left"/>
      <w:pPr>
        <w:ind w:left="6096" w:hanging="360"/>
      </w:pPr>
    </w:lvl>
    <w:lvl w:ilvl="7" w:tplc="040A0019" w:tentative="1">
      <w:start w:val="1"/>
      <w:numFmt w:val="lowerLetter"/>
      <w:lvlText w:val="%8."/>
      <w:lvlJc w:val="left"/>
      <w:pPr>
        <w:ind w:left="6816" w:hanging="360"/>
      </w:pPr>
    </w:lvl>
    <w:lvl w:ilvl="8" w:tplc="040A001B" w:tentative="1">
      <w:start w:val="1"/>
      <w:numFmt w:val="lowerRoman"/>
      <w:lvlText w:val="%9."/>
      <w:lvlJc w:val="right"/>
      <w:pPr>
        <w:ind w:left="7536" w:hanging="180"/>
      </w:pPr>
    </w:lvl>
  </w:abstractNum>
  <w:abstractNum w:abstractNumId="19" w15:restartNumberingAfterBreak="0">
    <w:nsid w:val="2AE71632"/>
    <w:multiLevelType w:val="hybridMultilevel"/>
    <w:tmpl w:val="78E66C0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15:restartNumberingAfterBreak="0">
    <w:nsid w:val="3584571C"/>
    <w:multiLevelType w:val="hybridMultilevel"/>
    <w:tmpl w:val="244256CA"/>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21" w15:restartNumberingAfterBreak="0">
    <w:nsid w:val="36B56ACA"/>
    <w:multiLevelType w:val="hybridMultilevel"/>
    <w:tmpl w:val="8540561A"/>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2" w15:restartNumberingAfterBreak="0">
    <w:nsid w:val="3D2211CB"/>
    <w:multiLevelType w:val="hybridMultilevel"/>
    <w:tmpl w:val="7F9879FE"/>
    <w:lvl w:ilvl="0" w:tplc="040A0019">
      <w:start w:val="1"/>
      <w:numFmt w:val="lowerLetter"/>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15:restartNumberingAfterBreak="0">
    <w:nsid w:val="3DA764BF"/>
    <w:multiLevelType w:val="hybridMultilevel"/>
    <w:tmpl w:val="7FBCD868"/>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4" w15:restartNumberingAfterBreak="0">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44856CEF"/>
    <w:multiLevelType w:val="hybridMultilevel"/>
    <w:tmpl w:val="52365E4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7FC3F38"/>
    <w:multiLevelType w:val="hybridMultilevel"/>
    <w:tmpl w:val="1200CDD8"/>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8" w15:restartNumberingAfterBreak="0">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1" w15:restartNumberingAfterBreak="0">
    <w:nsid w:val="4F7F7044"/>
    <w:multiLevelType w:val="hybridMultilevel"/>
    <w:tmpl w:val="5C36217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15:restartNumberingAfterBreak="0">
    <w:nsid w:val="4F8560CC"/>
    <w:multiLevelType w:val="hybridMultilevel"/>
    <w:tmpl w:val="2CD6874E"/>
    <w:lvl w:ilvl="0" w:tplc="040A0013">
      <w:start w:val="1"/>
      <w:numFmt w:val="upperRoman"/>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3" w15:restartNumberingAfterBreak="0">
    <w:nsid w:val="510C70B0"/>
    <w:multiLevelType w:val="hybridMultilevel"/>
    <w:tmpl w:val="CF9C34E8"/>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4" w15:restartNumberingAfterBreak="0">
    <w:nsid w:val="5290327A"/>
    <w:multiLevelType w:val="hybridMultilevel"/>
    <w:tmpl w:val="864C84E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15:restartNumberingAfterBreak="0">
    <w:nsid w:val="55753001"/>
    <w:multiLevelType w:val="hybridMultilevel"/>
    <w:tmpl w:val="D3CE0D20"/>
    <w:lvl w:ilvl="0" w:tplc="040A000F">
      <w:start w:val="1"/>
      <w:numFmt w:val="decimal"/>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36" w15:restartNumberingAfterBreak="0">
    <w:nsid w:val="56F96172"/>
    <w:multiLevelType w:val="hybridMultilevel"/>
    <w:tmpl w:val="E1ECD198"/>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37" w15:restartNumberingAfterBreak="0">
    <w:nsid w:val="63F33A98"/>
    <w:multiLevelType w:val="hybridMultilevel"/>
    <w:tmpl w:val="27A42A9C"/>
    <w:lvl w:ilvl="0" w:tplc="040A0019">
      <w:start w:val="1"/>
      <w:numFmt w:val="lowerLetter"/>
      <w:lvlText w:val="%1."/>
      <w:lvlJc w:val="left"/>
      <w:pPr>
        <w:ind w:left="1440" w:hanging="360"/>
      </w:pPr>
      <w:rPr>
        <w:rFonts w:hint="default"/>
      </w:rPr>
    </w:lvl>
    <w:lvl w:ilvl="1" w:tplc="280A0003">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38" w15:restartNumberingAfterBreak="0">
    <w:nsid w:val="664647C9"/>
    <w:multiLevelType w:val="hybridMultilevel"/>
    <w:tmpl w:val="495A82F6"/>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9" w15:restartNumberingAfterBreak="0">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0" w15:restartNumberingAfterBreak="0">
    <w:nsid w:val="67736E5F"/>
    <w:multiLevelType w:val="hybridMultilevel"/>
    <w:tmpl w:val="E5048120"/>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41" w15:restartNumberingAfterBreak="0">
    <w:nsid w:val="69924489"/>
    <w:multiLevelType w:val="hybridMultilevel"/>
    <w:tmpl w:val="90BC128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2" w15:restartNumberingAfterBreak="0">
    <w:nsid w:val="6C9D0409"/>
    <w:multiLevelType w:val="hybridMultilevel"/>
    <w:tmpl w:val="DB1A10D4"/>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43" w15:restartNumberingAfterBreak="0">
    <w:nsid w:val="6D1753AD"/>
    <w:multiLevelType w:val="hybridMultilevel"/>
    <w:tmpl w:val="C0CAADC2"/>
    <w:lvl w:ilvl="0" w:tplc="280A0001">
      <w:start w:val="1"/>
      <w:numFmt w:val="bullet"/>
      <w:lvlText w:val=""/>
      <w:lvlJc w:val="left"/>
      <w:pPr>
        <w:ind w:left="720" w:hanging="360"/>
      </w:pPr>
      <w:rPr>
        <w:rFonts w:ascii="Symbol" w:hAnsi="Symbol"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4"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5"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6" w15:restartNumberingAfterBreak="0">
    <w:nsid w:val="76B26140"/>
    <w:multiLevelType w:val="hybridMultilevel"/>
    <w:tmpl w:val="40CC2F4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7" w15:restartNumberingAfterBreak="0">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8" w15:restartNumberingAfterBreak="0">
    <w:nsid w:val="7D9347D5"/>
    <w:multiLevelType w:val="hybridMultilevel"/>
    <w:tmpl w:val="AC04C8CE"/>
    <w:lvl w:ilvl="0" w:tplc="040A0001">
      <w:start w:val="1"/>
      <w:numFmt w:val="bullet"/>
      <w:lvlText w:val=""/>
      <w:lvlJc w:val="left"/>
      <w:pPr>
        <w:ind w:left="720" w:hanging="360"/>
      </w:pPr>
      <w:rPr>
        <w:rFonts w:ascii="Symbol" w:hAnsi="Symbol" w:hint="default"/>
      </w:rPr>
    </w:lvl>
    <w:lvl w:ilvl="1" w:tplc="040A000F">
      <w:start w:val="1"/>
      <w:numFmt w:val="decimal"/>
      <w:lvlText w:val="%2."/>
      <w:lvlJc w:val="left"/>
      <w:pPr>
        <w:ind w:left="1440" w:hanging="360"/>
      </w:pPr>
      <w:rPr>
        <w:rFonts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9" w15:restartNumberingAfterBreak="0">
    <w:nsid w:val="7F524065"/>
    <w:multiLevelType w:val="hybridMultilevel"/>
    <w:tmpl w:val="3228A570"/>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num w:numId="1">
    <w:abstractNumId w:val="0"/>
  </w:num>
  <w:num w:numId="2">
    <w:abstractNumId w:val="47"/>
  </w:num>
  <w:num w:numId="3">
    <w:abstractNumId w:val="26"/>
  </w:num>
  <w:num w:numId="4">
    <w:abstractNumId w:val="7"/>
  </w:num>
  <w:num w:numId="5">
    <w:abstractNumId w:val="13"/>
  </w:num>
  <w:num w:numId="6">
    <w:abstractNumId w:val="48"/>
  </w:num>
  <w:num w:numId="7">
    <w:abstractNumId w:val="28"/>
  </w:num>
  <w:num w:numId="8">
    <w:abstractNumId w:val="2"/>
  </w:num>
  <w:num w:numId="9">
    <w:abstractNumId w:val="30"/>
  </w:num>
  <w:num w:numId="10">
    <w:abstractNumId w:val="44"/>
  </w:num>
  <w:num w:numId="11">
    <w:abstractNumId w:val="45"/>
  </w:num>
  <w:num w:numId="12">
    <w:abstractNumId w:val="29"/>
  </w:num>
  <w:num w:numId="13">
    <w:abstractNumId w:val="39"/>
  </w:num>
  <w:num w:numId="14">
    <w:abstractNumId w:val="41"/>
  </w:num>
  <w:num w:numId="15">
    <w:abstractNumId w:val="24"/>
  </w:num>
  <w:num w:numId="16">
    <w:abstractNumId w:val="10"/>
  </w:num>
  <w:num w:numId="17">
    <w:abstractNumId w:val="32"/>
  </w:num>
  <w:num w:numId="18">
    <w:abstractNumId w:val="17"/>
  </w:num>
  <w:num w:numId="19">
    <w:abstractNumId w:val="25"/>
  </w:num>
  <w:num w:numId="20">
    <w:abstractNumId w:val="5"/>
  </w:num>
  <w:num w:numId="21">
    <w:abstractNumId w:val="35"/>
  </w:num>
  <w:num w:numId="22">
    <w:abstractNumId w:val="18"/>
  </w:num>
  <w:num w:numId="23">
    <w:abstractNumId w:val="21"/>
  </w:num>
  <w:num w:numId="24">
    <w:abstractNumId w:val="42"/>
  </w:num>
  <w:num w:numId="25">
    <w:abstractNumId w:val="27"/>
  </w:num>
  <w:num w:numId="26">
    <w:abstractNumId w:val="22"/>
  </w:num>
  <w:num w:numId="27">
    <w:abstractNumId w:val="8"/>
  </w:num>
  <w:num w:numId="28">
    <w:abstractNumId w:val="16"/>
  </w:num>
  <w:num w:numId="29">
    <w:abstractNumId w:val="6"/>
  </w:num>
  <w:num w:numId="30">
    <w:abstractNumId w:val="40"/>
  </w:num>
  <w:num w:numId="31">
    <w:abstractNumId w:val="12"/>
  </w:num>
  <w:num w:numId="32">
    <w:abstractNumId w:val="20"/>
  </w:num>
  <w:num w:numId="33">
    <w:abstractNumId w:val="33"/>
  </w:num>
  <w:num w:numId="34">
    <w:abstractNumId w:val="38"/>
  </w:num>
  <w:num w:numId="35">
    <w:abstractNumId w:val="3"/>
  </w:num>
  <w:num w:numId="36">
    <w:abstractNumId w:val="15"/>
  </w:num>
  <w:num w:numId="37">
    <w:abstractNumId w:val="11"/>
  </w:num>
  <w:num w:numId="38">
    <w:abstractNumId w:val="34"/>
  </w:num>
  <w:num w:numId="39">
    <w:abstractNumId w:val="46"/>
  </w:num>
  <w:num w:numId="40">
    <w:abstractNumId w:val="49"/>
  </w:num>
  <w:num w:numId="41">
    <w:abstractNumId w:val="23"/>
  </w:num>
  <w:num w:numId="42">
    <w:abstractNumId w:val="14"/>
  </w:num>
  <w:num w:numId="43">
    <w:abstractNumId w:val="1"/>
  </w:num>
  <w:num w:numId="44">
    <w:abstractNumId w:val="31"/>
  </w:num>
  <w:num w:numId="45">
    <w:abstractNumId w:val="9"/>
  </w:num>
  <w:num w:numId="46">
    <w:abstractNumId w:val="43"/>
  </w:num>
  <w:num w:numId="47">
    <w:abstractNumId w:val="36"/>
  </w:num>
  <w:num w:numId="48">
    <w:abstractNumId w:val="37"/>
  </w:num>
  <w:num w:numId="49">
    <w:abstractNumId w:val="19"/>
  </w:num>
  <w:num w:numId="50">
    <w:abstractNumId w:val="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1"/>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DD0"/>
    <w:rsid w:val="00000899"/>
    <w:rsid w:val="00000DBF"/>
    <w:rsid w:val="00001807"/>
    <w:rsid w:val="000018DC"/>
    <w:rsid w:val="000119FC"/>
    <w:rsid w:val="00014D3E"/>
    <w:rsid w:val="00020E8F"/>
    <w:rsid w:val="00021C2E"/>
    <w:rsid w:val="0002384F"/>
    <w:rsid w:val="00023C76"/>
    <w:rsid w:val="00025825"/>
    <w:rsid w:val="00025CC1"/>
    <w:rsid w:val="00030273"/>
    <w:rsid w:val="000322B7"/>
    <w:rsid w:val="00033C4E"/>
    <w:rsid w:val="000364B0"/>
    <w:rsid w:val="00036699"/>
    <w:rsid w:val="00041C8E"/>
    <w:rsid w:val="0004257C"/>
    <w:rsid w:val="00043E74"/>
    <w:rsid w:val="0004694C"/>
    <w:rsid w:val="000470EF"/>
    <w:rsid w:val="000604D5"/>
    <w:rsid w:val="00060575"/>
    <w:rsid w:val="00061602"/>
    <w:rsid w:val="000620D3"/>
    <w:rsid w:val="00062156"/>
    <w:rsid w:val="000727C4"/>
    <w:rsid w:val="00082B53"/>
    <w:rsid w:val="00083349"/>
    <w:rsid w:val="00085E4C"/>
    <w:rsid w:val="000915BE"/>
    <w:rsid w:val="00092B6C"/>
    <w:rsid w:val="0009502F"/>
    <w:rsid w:val="000964E4"/>
    <w:rsid w:val="000A482B"/>
    <w:rsid w:val="000B09E3"/>
    <w:rsid w:val="000B2605"/>
    <w:rsid w:val="000C0B08"/>
    <w:rsid w:val="000C417A"/>
    <w:rsid w:val="000C7FB6"/>
    <w:rsid w:val="000D3B53"/>
    <w:rsid w:val="000D4C8E"/>
    <w:rsid w:val="000D5FF5"/>
    <w:rsid w:val="000D6FCB"/>
    <w:rsid w:val="000D7A7B"/>
    <w:rsid w:val="000E179A"/>
    <w:rsid w:val="000E3233"/>
    <w:rsid w:val="000E42B4"/>
    <w:rsid w:val="00113117"/>
    <w:rsid w:val="0011467B"/>
    <w:rsid w:val="00114C1C"/>
    <w:rsid w:val="00114D64"/>
    <w:rsid w:val="00115702"/>
    <w:rsid w:val="00121596"/>
    <w:rsid w:val="00124068"/>
    <w:rsid w:val="001244C7"/>
    <w:rsid w:val="00125EF4"/>
    <w:rsid w:val="001306F6"/>
    <w:rsid w:val="0013103F"/>
    <w:rsid w:val="001318C5"/>
    <w:rsid w:val="00141275"/>
    <w:rsid w:val="001413AF"/>
    <w:rsid w:val="00147072"/>
    <w:rsid w:val="0015501B"/>
    <w:rsid w:val="0015683A"/>
    <w:rsid w:val="0015728A"/>
    <w:rsid w:val="00157BF9"/>
    <w:rsid w:val="00160383"/>
    <w:rsid w:val="00161D0F"/>
    <w:rsid w:val="0016566E"/>
    <w:rsid w:val="00167787"/>
    <w:rsid w:val="00172339"/>
    <w:rsid w:val="00172C25"/>
    <w:rsid w:val="00172F6D"/>
    <w:rsid w:val="0017760B"/>
    <w:rsid w:val="00187A0F"/>
    <w:rsid w:val="001915AB"/>
    <w:rsid w:val="001930FF"/>
    <w:rsid w:val="001951C0"/>
    <w:rsid w:val="00196A3E"/>
    <w:rsid w:val="001B08CA"/>
    <w:rsid w:val="001B1619"/>
    <w:rsid w:val="001C749D"/>
    <w:rsid w:val="001D1508"/>
    <w:rsid w:val="001D4370"/>
    <w:rsid w:val="001E4E2F"/>
    <w:rsid w:val="001E5060"/>
    <w:rsid w:val="001F35E9"/>
    <w:rsid w:val="001F439D"/>
    <w:rsid w:val="001F444B"/>
    <w:rsid w:val="0020046F"/>
    <w:rsid w:val="002022AD"/>
    <w:rsid w:val="00203952"/>
    <w:rsid w:val="00205058"/>
    <w:rsid w:val="002111CC"/>
    <w:rsid w:val="002171FF"/>
    <w:rsid w:val="002257DE"/>
    <w:rsid w:val="0023033B"/>
    <w:rsid w:val="0023346B"/>
    <w:rsid w:val="00235D28"/>
    <w:rsid w:val="00244D96"/>
    <w:rsid w:val="00245C73"/>
    <w:rsid w:val="002479F9"/>
    <w:rsid w:val="002539BC"/>
    <w:rsid w:val="002553D9"/>
    <w:rsid w:val="00261226"/>
    <w:rsid w:val="00261DA6"/>
    <w:rsid w:val="00262D6E"/>
    <w:rsid w:val="00272389"/>
    <w:rsid w:val="00273A97"/>
    <w:rsid w:val="00283D4D"/>
    <w:rsid w:val="002973BF"/>
    <w:rsid w:val="002A04BE"/>
    <w:rsid w:val="002A1ED5"/>
    <w:rsid w:val="002A5D24"/>
    <w:rsid w:val="002A7D6F"/>
    <w:rsid w:val="002B649C"/>
    <w:rsid w:val="002B652A"/>
    <w:rsid w:val="002B6C76"/>
    <w:rsid w:val="002B6EBB"/>
    <w:rsid w:val="002B7590"/>
    <w:rsid w:val="002C0C75"/>
    <w:rsid w:val="002D03F7"/>
    <w:rsid w:val="002D1E2A"/>
    <w:rsid w:val="002D1F82"/>
    <w:rsid w:val="002D6887"/>
    <w:rsid w:val="002D6E63"/>
    <w:rsid w:val="002D7075"/>
    <w:rsid w:val="002E0FC9"/>
    <w:rsid w:val="002E598E"/>
    <w:rsid w:val="002E5B65"/>
    <w:rsid w:val="002E71DF"/>
    <w:rsid w:val="002E7295"/>
    <w:rsid w:val="002F2208"/>
    <w:rsid w:val="002F25C8"/>
    <w:rsid w:val="002F42CB"/>
    <w:rsid w:val="002F6A56"/>
    <w:rsid w:val="00302C24"/>
    <w:rsid w:val="003034A7"/>
    <w:rsid w:val="00304B16"/>
    <w:rsid w:val="00307AAF"/>
    <w:rsid w:val="00315A28"/>
    <w:rsid w:val="00317546"/>
    <w:rsid w:val="00324EB6"/>
    <w:rsid w:val="0033734E"/>
    <w:rsid w:val="00337798"/>
    <w:rsid w:val="00341389"/>
    <w:rsid w:val="0034201C"/>
    <w:rsid w:val="003438F5"/>
    <w:rsid w:val="003525FF"/>
    <w:rsid w:val="003608FB"/>
    <w:rsid w:val="00360D80"/>
    <w:rsid w:val="00362A81"/>
    <w:rsid w:val="00363126"/>
    <w:rsid w:val="00363220"/>
    <w:rsid w:val="00364418"/>
    <w:rsid w:val="00367511"/>
    <w:rsid w:val="00370F46"/>
    <w:rsid w:val="00376FA3"/>
    <w:rsid w:val="0038525C"/>
    <w:rsid w:val="0039004D"/>
    <w:rsid w:val="00392EEA"/>
    <w:rsid w:val="003A7A72"/>
    <w:rsid w:val="003B4521"/>
    <w:rsid w:val="003C4BE1"/>
    <w:rsid w:val="003C6D57"/>
    <w:rsid w:val="003D1C84"/>
    <w:rsid w:val="003D4A45"/>
    <w:rsid w:val="003E298F"/>
    <w:rsid w:val="003E4989"/>
    <w:rsid w:val="003F2CA5"/>
    <w:rsid w:val="003F2F21"/>
    <w:rsid w:val="003F40A4"/>
    <w:rsid w:val="003F58D4"/>
    <w:rsid w:val="003F6BAC"/>
    <w:rsid w:val="003F6F43"/>
    <w:rsid w:val="004006D2"/>
    <w:rsid w:val="00402BAD"/>
    <w:rsid w:val="00413A80"/>
    <w:rsid w:val="0041407F"/>
    <w:rsid w:val="00415E4D"/>
    <w:rsid w:val="004220C8"/>
    <w:rsid w:val="00431882"/>
    <w:rsid w:val="00431B2F"/>
    <w:rsid w:val="0043233D"/>
    <w:rsid w:val="0044071D"/>
    <w:rsid w:val="00441AF6"/>
    <w:rsid w:val="004456A4"/>
    <w:rsid w:val="00445754"/>
    <w:rsid w:val="00452D12"/>
    <w:rsid w:val="00452FEE"/>
    <w:rsid w:val="0045751B"/>
    <w:rsid w:val="004602F8"/>
    <w:rsid w:val="00461F21"/>
    <w:rsid w:val="004624C7"/>
    <w:rsid w:val="0046340D"/>
    <w:rsid w:val="00464E8B"/>
    <w:rsid w:val="004665A1"/>
    <w:rsid w:val="00466A3D"/>
    <w:rsid w:val="00467486"/>
    <w:rsid w:val="0047218D"/>
    <w:rsid w:val="0047280C"/>
    <w:rsid w:val="004769F3"/>
    <w:rsid w:val="00481E90"/>
    <w:rsid w:val="00491DFD"/>
    <w:rsid w:val="00493B08"/>
    <w:rsid w:val="00496CEE"/>
    <w:rsid w:val="00497DF6"/>
    <w:rsid w:val="004A0AA9"/>
    <w:rsid w:val="004B26D3"/>
    <w:rsid w:val="004B2804"/>
    <w:rsid w:val="004B4C0F"/>
    <w:rsid w:val="004C0C9C"/>
    <w:rsid w:val="004C0E7C"/>
    <w:rsid w:val="004C173F"/>
    <w:rsid w:val="004C18A9"/>
    <w:rsid w:val="004C2B05"/>
    <w:rsid w:val="004C2BAE"/>
    <w:rsid w:val="004C67AC"/>
    <w:rsid w:val="004D2445"/>
    <w:rsid w:val="004E084E"/>
    <w:rsid w:val="004E20E7"/>
    <w:rsid w:val="004E3B15"/>
    <w:rsid w:val="004E5897"/>
    <w:rsid w:val="004E6160"/>
    <w:rsid w:val="004F5FC2"/>
    <w:rsid w:val="0051146D"/>
    <w:rsid w:val="00513B68"/>
    <w:rsid w:val="00515D2C"/>
    <w:rsid w:val="00515F83"/>
    <w:rsid w:val="00520759"/>
    <w:rsid w:val="00525774"/>
    <w:rsid w:val="00525D6F"/>
    <w:rsid w:val="00530DC7"/>
    <w:rsid w:val="0053122A"/>
    <w:rsid w:val="00532CFE"/>
    <w:rsid w:val="00535F00"/>
    <w:rsid w:val="00537F40"/>
    <w:rsid w:val="005400C1"/>
    <w:rsid w:val="00546A37"/>
    <w:rsid w:val="00547CFF"/>
    <w:rsid w:val="00561C11"/>
    <w:rsid w:val="00562533"/>
    <w:rsid w:val="0056558B"/>
    <w:rsid w:val="00566142"/>
    <w:rsid w:val="00572A7C"/>
    <w:rsid w:val="00580C6C"/>
    <w:rsid w:val="005838E6"/>
    <w:rsid w:val="00587049"/>
    <w:rsid w:val="00587B31"/>
    <w:rsid w:val="005928BC"/>
    <w:rsid w:val="0059544B"/>
    <w:rsid w:val="005A093A"/>
    <w:rsid w:val="005A170E"/>
    <w:rsid w:val="005B5AD7"/>
    <w:rsid w:val="005C064B"/>
    <w:rsid w:val="005C420B"/>
    <w:rsid w:val="005C4969"/>
    <w:rsid w:val="005D00D9"/>
    <w:rsid w:val="005D25F1"/>
    <w:rsid w:val="005D3D84"/>
    <w:rsid w:val="005D562E"/>
    <w:rsid w:val="005D5EAE"/>
    <w:rsid w:val="005D6728"/>
    <w:rsid w:val="005D6C6A"/>
    <w:rsid w:val="005E2582"/>
    <w:rsid w:val="005E3652"/>
    <w:rsid w:val="005E5321"/>
    <w:rsid w:val="00600B55"/>
    <w:rsid w:val="00601365"/>
    <w:rsid w:val="00602A2A"/>
    <w:rsid w:val="00607672"/>
    <w:rsid w:val="00607F29"/>
    <w:rsid w:val="0061343F"/>
    <w:rsid w:val="0061457F"/>
    <w:rsid w:val="00614B17"/>
    <w:rsid w:val="0061601E"/>
    <w:rsid w:val="006177BD"/>
    <w:rsid w:val="00621CCE"/>
    <w:rsid w:val="00622855"/>
    <w:rsid w:val="00623ED4"/>
    <w:rsid w:val="0063061D"/>
    <w:rsid w:val="00631F81"/>
    <w:rsid w:val="0063349C"/>
    <w:rsid w:val="00637C69"/>
    <w:rsid w:val="00643BA0"/>
    <w:rsid w:val="00644EDD"/>
    <w:rsid w:val="006508E1"/>
    <w:rsid w:val="00651402"/>
    <w:rsid w:val="00651939"/>
    <w:rsid w:val="00652058"/>
    <w:rsid w:val="00652560"/>
    <w:rsid w:val="006609C9"/>
    <w:rsid w:val="006612B4"/>
    <w:rsid w:val="0066763B"/>
    <w:rsid w:val="00667851"/>
    <w:rsid w:val="00673ED7"/>
    <w:rsid w:val="006746CC"/>
    <w:rsid w:val="00677C95"/>
    <w:rsid w:val="006903C3"/>
    <w:rsid w:val="0069089C"/>
    <w:rsid w:val="0069209F"/>
    <w:rsid w:val="006A0074"/>
    <w:rsid w:val="006A0CAA"/>
    <w:rsid w:val="006A2223"/>
    <w:rsid w:val="006A515A"/>
    <w:rsid w:val="006B20F8"/>
    <w:rsid w:val="006B2EE5"/>
    <w:rsid w:val="006B37DD"/>
    <w:rsid w:val="006B68D6"/>
    <w:rsid w:val="006C42ED"/>
    <w:rsid w:val="006C5FD9"/>
    <w:rsid w:val="006C6CB1"/>
    <w:rsid w:val="006C725F"/>
    <w:rsid w:val="006D0818"/>
    <w:rsid w:val="006D31A1"/>
    <w:rsid w:val="006D3C28"/>
    <w:rsid w:val="006E14C9"/>
    <w:rsid w:val="006E2619"/>
    <w:rsid w:val="006E2813"/>
    <w:rsid w:val="006F009C"/>
    <w:rsid w:val="006F1201"/>
    <w:rsid w:val="006F4488"/>
    <w:rsid w:val="00703434"/>
    <w:rsid w:val="00704DCF"/>
    <w:rsid w:val="00714AF0"/>
    <w:rsid w:val="007239D8"/>
    <w:rsid w:val="00725DE2"/>
    <w:rsid w:val="00731C4C"/>
    <w:rsid w:val="00734B3F"/>
    <w:rsid w:val="00736B17"/>
    <w:rsid w:val="007410F5"/>
    <w:rsid w:val="00744DC5"/>
    <w:rsid w:val="0074773B"/>
    <w:rsid w:val="0075380D"/>
    <w:rsid w:val="00755F71"/>
    <w:rsid w:val="0076083A"/>
    <w:rsid w:val="00760B45"/>
    <w:rsid w:val="00761E7A"/>
    <w:rsid w:val="00764742"/>
    <w:rsid w:val="0076547C"/>
    <w:rsid w:val="0076630B"/>
    <w:rsid w:val="007726AA"/>
    <w:rsid w:val="007820AC"/>
    <w:rsid w:val="007839B6"/>
    <w:rsid w:val="00795C0D"/>
    <w:rsid w:val="00795CB1"/>
    <w:rsid w:val="0079638F"/>
    <w:rsid w:val="00797A13"/>
    <w:rsid w:val="007A1434"/>
    <w:rsid w:val="007A411A"/>
    <w:rsid w:val="007A4249"/>
    <w:rsid w:val="007A4E05"/>
    <w:rsid w:val="007A53DE"/>
    <w:rsid w:val="007A59C8"/>
    <w:rsid w:val="007A5DE7"/>
    <w:rsid w:val="007A6953"/>
    <w:rsid w:val="007B022D"/>
    <w:rsid w:val="007B03C1"/>
    <w:rsid w:val="007B14EB"/>
    <w:rsid w:val="007B6188"/>
    <w:rsid w:val="007B7445"/>
    <w:rsid w:val="007B78A7"/>
    <w:rsid w:val="007C1441"/>
    <w:rsid w:val="007C2197"/>
    <w:rsid w:val="007C273E"/>
    <w:rsid w:val="007D19CA"/>
    <w:rsid w:val="007D1CC3"/>
    <w:rsid w:val="007D5790"/>
    <w:rsid w:val="007E198B"/>
    <w:rsid w:val="007E2751"/>
    <w:rsid w:val="007E3601"/>
    <w:rsid w:val="007E3EDE"/>
    <w:rsid w:val="007E51F7"/>
    <w:rsid w:val="007E5351"/>
    <w:rsid w:val="007E6B08"/>
    <w:rsid w:val="007E7F29"/>
    <w:rsid w:val="007F3C30"/>
    <w:rsid w:val="00801002"/>
    <w:rsid w:val="00804FEC"/>
    <w:rsid w:val="00810620"/>
    <w:rsid w:val="0081213D"/>
    <w:rsid w:val="00814BFC"/>
    <w:rsid w:val="0081600C"/>
    <w:rsid w:val="00816A41"/>
    <w:rsid w:val="00816B3E"/>
    <w:rsid w:val="00830CBB"/>
    <w:rsid w:val="00832754"/>
    <w:rsid w:val="008338AD"/>
    <w:rsid w:val="008364E7"/>
    <w:rsid w:val="00841963"/>
    <w:rsid w:val="00842F17"/>
    <w:rsid w:val="00843D2F"/>
    <w:rsid w:val="00844C1D"/>
    <w:rsid w:val="00847EAB"/>
    <w:rsid w:val="00856598"/>
    <w:rsid w:val="0086226A"/>
    <w:rsid w:val="008623C3"/>
    <w:rsid w:val="008626EB"/>
    <w:rsid w:val="00864771"/>
    <w:rsid w:val="00866AE9"/>
    <w:rsid w:val="00872807"/>
    <w:rsid w:val="00875BB4"/>
    <w:rsid w:val="0088090B"/>
    <w:rsid w:val="00882058"/>
    <w:rsid w:val="00882AB5"/>
    <w:rsid w:val="0088421F"/>
    <w:rsid w:val="00895373"/>
    <w:rsid w:val="008962E0"/>
    <w:rsid w:val="008B01E4"/>
    <w:rsid w:val="008B19EA"/>
    <w:rsid w:val="008B5507"/>
    <w:rsid w:val="008B64F6"/>
    <w:rsid w:val="008C11F0"/>
    <w:rsid w:val="008C33CA"/>
    <w:rsid w:val="008C7159"/>
    <w:rsid w:val="008D11A7"/>
    <w:rsid w:val="008D2441"/>
    <w:rsid w:val="008D3E42"/>
    <w:rsid w:val="008D4B63"/>
    <w:rsid w:val="008D6F48"/>
    <w:rsid w:val="008E2EB8"/>
    <w:rsid w:val="008E39D3"/>
    <w:rsid w:val="008E6550"/>
    <w:rsid w:val="008E72AA"/>
    <w:rsid w:val="008F1221"/>
    <w:rsid w:val="008F1399"/>
    <w:rsid w:val="008F2FAA"/>
    <w:rsid w:val="00903B2A"/>
    <w:rsid w:val="00910961"/>
    <w:rsid w:val="009132FB"/>
    <w:rsid w:val="00913A3F"/>
    <w:rsid w:val="00913D4D"/>
    <w:rsid w:val="00914C63"/>
    <w:rsid w:val="00920626"/>
    <w:rsid w:val="00925FD8"/>
    <w:rsid w:val="00926B28"/>
    <w:rsid w:val="00940852"/>
    <w:rsid w:val="00944259"/>
    <w:rsid w:val="00946FA0"/>
    <w:rsid w:val="009539FF"/>
    <w:rsid w:val="00954D43"/>
    <w:rsid w:val="00967652"/>
    <w:rsid w:val="00970EB4"/>
    <w:rsid w:val="009730B1"/>
    <w:rsid w:val="00975783"/>
    <w:rsid w:val="00976BB8"/>
    <w:rsid w:val="00980066"/>
    <w:rsid w:val="00980B82"/>
    <w:rsid w:val="00981790"/>
    <w:rsid w:val="00984134"/>
    <w:rsid w:val="009877E6"/>
    <w:rsid w:val="00991A79"/>
    <w:rsid w:val="00994F84"/>
    <w:rsid w:val="0099501F"/>
    <w:rsid w:val="00997C8A"/>
    <w:rsid w:val="009A3D8D"/>
    <w:rsid w:val="009A4902"/>
    <w:rsid w:val="009A7F1A"/>
    <w:rsid w:val="009B1719"/>
    <w:rsid w:val="009B6162"/>
    <w:rsid w:val="009B63B8"/>
    <w:rsid w:val="009C17A7"/>
    <w:rsid w:val="009C1FF6"/>
    <w:rsid w:val="009C38A3"/>
    <w:rsid w:val="009C482B"/>
    <w:rsid w:val="009D4A1C"/>
    <w:rsid w:val="009D7A04"/>
    <w:rsid w:val="009E4AF9"/>
    <w:rsid w:val="009E7571"/>
    <w:rsid w:val="009F3767"/>
    <w:rsid w:val="00A01124"/>
    <w:rsid w:val="00A01636"/>
    <w:rsid w:val="00A048D4"/>
    <w:rsid w:val="00A0505F"/>
    <w:rsid w:val="00A06B07"/>
    <w:rsid w:val="00A07FAF"/>
    <w:rsid w:val="00A12DD0"/>
    <w:rsid w:val="00A173E3"/>
    <w:rsid w:val="00A24382"/>
    <w:rsid w:val="00A25F54"/>
    <w:rsid w:val="00A2696A"/>
    <w:rsid w:val="00A31132"/>
    <w:rsid w:val="00A33669"/>
    <w:rsid w:val="00A35C0B"/>
    <w:rsid w:val="00A367E5"/>
    <w:rsid w:val="00A40A34"/>
    <w:rsid w:val="00A41A51"/>
    <w:rsid w:val="00A41E5A"/>
    <w:rsid w:val="00A42C4C"/>
    <w:rsid w:val="00A4596C"/>
    <w:rsid w:val="00A464FB"/>
    <w:rsid w:val="00A5001E"/>
    <w:rsid w:val="00A520A6"/>
    <w:rsid w:val="00A57D18"/>
    <w:rsid w:val="00A7180D"/>
    <w:rsid w:val="00A82360"/>
    <w:rsid w:val="00A8380E"/>
    <w:rsid w:val="00A901F3"/>
    <w:rsid w:val="00A909F0"/>
    <w:rsid w:val="00A9299B"/>
    <w:rsid w:val="00A9405F"/>
    <w:rsid w:val="00A94419"/>
    <w:rsid w:val="00A96949"/>
    <w:rsid w:val="00A976DA"/>
    <w:rsid w:val="00AA0592"/>
    <w:rsid w:val="00AA3B6F"/>
    <w:rsid w:val="00AB007B"/>
    <w:rsid w:val="00AB01FB"/>
    <w:rsid w:val="00AB21A0"/>
    <w:rsid w:val="00AB3FFF"/>
    <w:rsid w:val="00AB4941"/>
    <w:rsid w:val="00AB571D"/>
    <w:rsid w:val="00AB583E"/>
    <w:rsid w:val="00AC43BB"/>
    <w:rsid w:val="00AC529C"/>
    <w:rsid w:val="00AC7C3A"/>
    <w:rsid w:val="00AD5B2F"/>
    <w:rsid w:val="00AD62EA"/>
    <w:rsid w:val="00AD77F1"/>
    <w:rsid w:val="00AE3E7E"/>
    <w:rsid w:val="00AF0FD5"/>
    <w:rsid w:val="00AF4A2E"/>
    <w:rsid w:val="00AF5EAF"/>
    <w:rsid w:val="00AF6843"/>
    <w:rsid w:val="00B000D4"/>
    <w:rsid w:val="00B12FB7"/>
    <w:rsid w:val="00B17A7A"/>
    <w:rsid w:val="00B20267"/>
    <w:rsid w:val="00B2133A"/>
    <w:rsid w:val="00B21D63"/>
    <w:rsid w:val="00B25101"/>
    <w:rsid w:val="00B305E8"/>
    <w:rsid w:val="00B31236"/>
    <w:rsid w:val="00B31A52"/>
    <w:rsid w:val="00B330F3"/>
    <w:rsid w:val="00B34BB7"/>
    <w:rsid w:val="00B35196"/>
    <w:rsid w:val="00B36961"/>
    <w:rsid w:val="00B41EF3"/>
    <w:rsid w:val="00B46176"/>
    <w:rsid w:val="00B50714"/>
    <w:rsid w:val="00B51575"/>
    <w:rsid w:val="00B561E1"/>
    <w:rsid w:val="00B56B61"/>
    <w:rsid w:val="00B6067C"/>
    <w:rsid w:val="00B674F0"/>
    <w:rsid w:val="00B70F80"/>
    <w:rsid w:val="00B72B03"/>
    <w:rsid w:val="00B73C1F"/>
    <w:rsid w:val="00B75533"/>
    <w:rsid w:val="00B83700"/>
    <w:rsid w:val="00B83A44"/>
    <w:rsid w:val="00B85D33"/>
    <w:rsid w:val="00B92B5C"/>
    <w:rsid w:val="00B93631"/>
    <w:rsid w:val="00B95F40"/>
    <w:rsid w:val="00BA09FC"/>
    <w:rsid w:val="00BA2FA0"/>
    <w:rsid w:val="00BA33F1"/>
    <w:rsid w:val="00BA36A7"/>
    <w:rsid w:val="00BA4770"/>
    <w:rsid w:val="00BA68FD"/>
    <w:rsid w:val="00BB0CB9"/>
    <w:rsid w:val="00BB16F2"/>
    <w:rsid w:val="00BB34FB"/>
    <w:rsid w:val="00BB7AA5"/>
    <w:rsid w:val="00BC2867"/>
    <w:rsid w:val="00BD00DA"/>
    <w:rsid w:val="00BD17E8"/>
    <w:rsid w:val="00BD3B0B"/>
    <w:rsid w:val="00BD6C77"/>
    <w:rsid w:val="00BD7B0B"/>
    <w:rsid w:val="00BE0EAB"/>
    <w:rsid w:val="00BE2A5A"/>
    <w:rsid w:val="00BE50E9"/>
    <w:rsid w:val="00BE774A"/>
    <w:rsid w:val="00BF18DF"/>
    <w:rsid w:val="00BF206F"/>
    <w:rsid w:val="00BF63BC"/>
    <w:rsid w:val="00C00013"/>
    <w:rsid w:val="00C016D8"/>
    <w:rsid w:val="00C03278"/>
    <w:rsid w:val="00C10779"/>
    <w:rsid w:val="00C1198A"/>
    <w:rsid w:val="00C13F6D"/>
    <w:rsid w:val="00C17E3C"/>
    <w:rsid w:val="00C22AE1"/>
    <w:rsid w:val="00C23DEC"/>
    <w:rsid w:val="00C25DAF"/>
    <w:rsid w:val="00C27567"/>
    <w:rsid w:val="00C32EAC"/>
    <w:rsid w:val="00C35DCA"/>
    <w:rsid w:val="00C372AB"/>
    <w:rsid w:val="00C4763B"/>
    <w:rsid w:val="00C47CD6"/>
    <w:rsid w:val="00C50DBC"/>
    <w:rsid w:val="00C532C1"/>
    <w:rsid w:val="00C54509"/>
    <w:rsid w:val="00C54E18"/>
    <w:rsid w:val="00C66953"/>
    <w:rsid w:val="00C669C2"/>
    <w:rsid w:val="00C7000D"/>
    <w:rsid w:val="00C72083"/>
    <w:rsid w:val="00C7505B"/>
    <w:rsid w:val="00C8177C"/>
    <w:rsid w:val="00C852CD"/>
    <w:rsid w:val="00CA1ECB"/>
    <w:rsid w:val="00CA7040"/>
    <w:rsid w:val="00CA7FE1"/>
    <w:rsid w:val="00CB5E5D"/>
    <w:rsid w:val="00CC4980"/>
    <w:rsid w:val="00CD231B"/>
    <w:rsid w:val="00CE1D5D"/>
    <w:rsid w:val="00CE2377"/>
    <w:rsid w:val="00CE3474"/>
    <w:rsid w:val="00CE3D66"/>
    <w:rsid w:val="00CE3D82"/>
    <w:rsid w:val="00CF177C"/>
    <w:rsid w:val="00D01319"/>
    <w:rsid w:val="00D0321B"/>
    <w:rsid w:val="00D036BD"/>
    <w:rsid w:val="00D06B91"/>
    <w:rsid w:val="00D11426"/>
    <w:rsid w:val="00D1193E"/>
    <w:rsid w:val="00D11B8E"/>
    <w:rsid w:val="00D1407E"/>
    <w:rsid w:val="00D22DEE"/>
    <w:rsid w:val="00D25728"/>
    <w:rsid w:val="00D3505A"/>
    <w:rsid w:val="00D455B2"/>
    <w:rsid w:val="00D47112"/>
    <w:rsid w:val="00D50390"/>
    <w:rsid w:val="00D5095B"/>
    <w:rsid w:val="00D51029"/>
    <w:rsid w:val="00D535D6"/>
    <w:rsid w:val="00D538A0"/>
    <w:rsid w:val="00D54AC4"/>
    <w:rsid w:val="00D601A7"/>
    <w:rsid w:val="00D64C3F"/>
    <w:rsid w:val="00D652B7"/>
    <w:rsid w:val="00D67BB1"/>
    <w:rsid w:val="00D70815"/>
    <w:rsid w:val="00D76E86"/>
    <w:rsid w:val="00D770DD"/>
    <w:rsid w:val="00D822E0"/>
    <w:rsid w:val="00D82E17"/>
    <w:rsid w:val="00D8310C"/>
    <w:rsid w:val="00D87BCC"/>
    <w:rsid w:val="00D90FCF"/>
    <w:rsid w:val="00D9167B"/>
    <w:rsid w:val="00D932EC"/>
    <w:rsid w:val="00D95D66"/>
    <w:rsid w:val="00D95FB0"/>
    <w:rsid w:val="00D963F6"/>
    <w:rsid w:val="00DB066D"/>
    <w:rsid w:val="00DB63DB"/>
    <w:rsid w:val="00DC25C6"/>
    <w:rsid w:val="00DC3436"/>
    <w:rsid w:val="00DC394C"/>
    <w:rsid w:val="00DC75E2"/>
    <w:rsid w:val="00DD2533"/>
    <w:rsid w:val="00DE0595"/>
    <w:rsid w:val="00DE4046"/>
    <w:rsid w:val="00DE4145"/>
    <w:rsid w:val="00DF1003"/>
    <w:rsid w:val="00DF4476"/>
    <w:rsid w:val="00E00029"/>
    <w:rsid w:val="00E02E4B"/>
    <w:rsid w:val="00E1258A"/>
    <w:rsid w:val="00E13908"/>
    <w:rsid w:val="00E13BEE"/>
    <w:rsid w:val="00E15049"/>
    <w:rsid w:val="00E225F3"/>
    <w:rsid w:val="00E23CF4"/>
    <w:rsid w:val="00E241D8"/>
    <w:rsid w:val="00E259A7"/>
    <w:rsid w:val="00E260FD"/>
    <w:rsid w:val="00E26121"/>
    <w:rsid w:val="00E2694A"/>
    <w:rsid w:val="00E42526"/>
    <w:rsid w:val="00E4416C"/>
    <w:rsid w:val="00E45E9F"/>
    <w:rsid w:val="00E53D06"/>
    <w:rsid w:val="00E562E3"/>
    <w:rsid w:val="00E60790"/>
    <w:rsid w:val="00E679F2"/>
    <w:rsid w:val="00E73CA6"/>
    <w:rsid w:val="00E73DC2"/>
    <w:rsid w:val="00E77F1B"/>
    <w:rsid w:val="00E81CB2"/>
    <w:rsid w:val="00E8208A"/>
    <w:rsid w:val="00E840E5"/>
    <w:rsid w:val="00E85A62"/>
    <w:rsid w:val="00E92670"/>
    <w:rsid w:val="00EA0533"/>
    <w:rsid w:val="00EA0883"/>
    <w:rsid w:val="00EA4860"/>
    <w:rsid w:val="00EA6649"/>
    <w:rsid w:val="00EC1083"/>
    <w:rsid w:val="00ED0B15"/>
    <w:rsid w:val="00ED0E28"/>
    <w:rsid w:val="00ED247E"/>
    <w:rsid w:val="00ED27A6"/>
    <w:rsid w:val="00ED38D2"/>
    <w:rsid w:val="00ED4716"/>
    <w:rsid w:val="00ED479E"/>
    <w:rsid w:val="00ED513F"/>
    <w:rsid w:val="00ED563C"/>
    <w:rsid w:val="00ED7BDF"/>
    <w:rsid w:val="00EE2363"/>
    <w:rsid w:val="00EE30D0"/>
    <w:rsid w:val="00EE433B"/>
    <w:rsid w:val="00EF1657"/>
    <w:rsid w:val="00EF74EC"/>
    <w:rsid w:val="00EF7CDB"/>
    <w:rsid w:val="00F01416"/>
    <w:rsid w:val="00F105A6"/>
    <w:rsid w:val="00F10FB2"/>
    <w:rsid w:val="00F15F0B"/>
    <w:rsid w:val="00F20207"/>
    <w:rsid w:val="00F2095A"/>
    <w:rsid w:val="00F21CF8"/>
    <w:rsid w:val="00F223D6"/>
    <w:rsid w:val="00F22CCC"/>
    <w:rsid w:val="00F2543B"/>
    <w:rsid w:val="00F27B41"/>
    <w:rsid w:val="00F27CB5"/>
    <w:rsid w:val="00F27EDB"/>
    <w:rsid w:val="00F3007C"/>
    <w:rsid w:val="00F30B91"/>
    <w:rsid w:val="00F345B4"/>
    <w:rsid w:val="00F44756"/>
    <w:rsid w:val="00F44F99"/>
    <w:rsid w:val="00F47B6B"/>
    <w:rsid w:val="00F53309"/>
    <w:rsid w:val="00F53DD1"/>
    <w:rsid w:val="00F54311"/>
    <w:rsid w:val="00F60F27"/>
    <w:rsid w:val="00F6143B"/>
    <w:rsid w:val="00F61523"/>
    <w:rsid w:val="00F61F1A"/>
    <w:rsid w:val="00F631C4"/>
    <w:rsid w:val="00F66F85"/>
    <w:rsid w:val="00F73463"/>
    <w:rsid w:val="00F82A77"/>
    <w:rsid w:val="00F844CE"/>
    <w:rsid w:val="00F855AA"/>
    <w:rsid w:val="00F92F53"/>
    <w:rsid w:val="00F935C7"/>
    <w:rsid w:val="00F938C7"/>
    <w:rsid w:val="00F95012"/>
    <w:rsid w:val="00F97069"/>
    <w:rsid w:val="00FA0DCE"/>
    <w:rsid w:val="00FA0EBB"/>
    <w:rsid w:val="00FA23DB"/>
    <w:rsid w:val="00FA2BB8"/>
    <w:rsid w:val="00FA33B2"/>
    <w:rsid w:val="00FA4EA4"/>
    <w:rsid w:val="00FA636B"/>
    <w:rsid w:val="00FA66F7"/>
    <w:rsid w:val="00FA7031"/>
    <w:rsid w:val="00FB1EFB"/>
    <w:rsid w:val="00FB3C45"/>
    <w:rsid w:val="00FB540C"/>
    <w:rsid w:val="00FB7003"/>
    <w:rsid w:val="00FB7E35"/>
    <w:rsid w:val="00FC40B1"/>
    <w:rsid w:val="00FC4E53"/>
    <w:rsid w:val="00FC6B75"/>
    <w:rsid w:val="00FC7405"/>
    <w:rsid w:val="00FC7EFF"/>
    <w:rsid w:val="00FD0037"/>
    <w:rsid w:val="00FD0055"/>
    <w:rsid w:val="00FD0F65"/>
    <w:rsid w:val="00FD2A04"/>
    <w:rsid w:val="00FD5433"/>
    <w:rsid w:val="00FD57C8"/>
    <w:rsid w:val="00FD7083"/>
    <w:rsid w:val="00FD7D44"/>
    <w:rsid w:val="00FE334A"/>
    <w:rsid w:val="00FE6948"/>
    <w:rsid w:val="00FE740B"/>
    <w:rsid w:val="00FF28C7"/>
    <w:rsid w:val="00FF65A3"/>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99EB3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FD5433"/>
    <w:pPr>
      <w:keepNext/>
      <w:keepLines/>
      <w:pageBreakBefore/>
      <w:spacing w:before="240"/>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021C2E"/>
    <w:pPr>
      <w:keepNext/>
      <w:keepLines/>
      <w:spacing w:before="40"/>
      <w:outlineLvl w:val="1"/>
    </w:pPr>
    <w:rPr>
      <w:rFonts w:eastAsiaTheme="majorEastAsia" w:cstheme="majorBidi"/>
      <w:b/>
      <w:color w:val="000000" w:themeColor="text1"/>
      <w:szCs w:val="26"/>
    </w:rPr>
  </w:style>
  <w:style w:type="paragraph" w:styleId="Ttulo3">
    <w:name w:val="heading 3"/>
    <w:basedOn w:val="Normal"/>
    <w:next w:val="Normal"/>
    <w:link w:val="Ttulo3Car"/>
    <w:uiPriority w:val="9"/>
    <w:unhideWhenUsed/>
    <w:qFormat/>
    <w:rsid w:val="00000899"/>
    <w:pPr>
      <w:keepNext/>
      <w:keepLines/>
      <w:numPr>
        <w:ilvl w:val="1"/>
        <w:numId w:val="17"/>
      </w:numPr>
      <w:spacing w:before="40" w:after="240" w:line="36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eastAsiaTheme="majorEastAsia"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021C2E"/>
    <w:rPr>
      <w:rFonts w:ascii="Times New Roman" w:eastAsiaTheme="majorEastAsia" w:hAnsi="Times New Roman" w:cstheme="majorBidi"/>
      <w:b/>
      <w:color w:val="000000" w:themeColor="text1"/>
      <w:szCs w:val="26"/>
    </w:rPr>
  </w:style>
  <w:style w:type="character" w:customStyle="1" w:styleId="Ttulo3Car">
    <w:name w:val="Título 3 Car"/>
    <w:basedOn w:val="Fuentedeprrafopredeter"/>
    <w:link w:val="Ttulo3"/>
    <w:uiPriority w:val="9"/>
    <w:rsid w:val="00000899"/>
    <w:rPr>
      <w:rFonts w:ascii="Times New Roman" w:eastAsiaTheme="majorEastAsia" w:hAnsi="Times New Roman" w:cs="Times New Roman"/>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semiHidden/>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7E51F7"/>
    <w:pPr>
      <w:spacing w:after="100"/>
    </w:pPr>
  </w:style>
  <w:style w:type="paragraph" w:styleId="TDC2">
    <w:name w:val="toc 2"/>
    <w:basedOn w:val="Normal"/>
    <w:next w:val="Normal"/>
    <w:autoRedefine/>
    <w:uiPriority w:val="39"/>
    <w:unhideWhenUsed/>
    <w:rsid w:val="007E51F7"/>
    <w:pPr>
      <w:spacing w:after="100"/>
      <w:ind w:left="240"/>
    </w:pPr>
  </w:style>
  <w:style w:type="paragraph" w:styleId="TDC3">
    <w:name w:val="toc 3"/>
    <w:basedOn w:val="Normal"/>
    <w:next w:val="Normal"/>
    <w:autoRedefine/>
    <w:uiPriority w:val="39"/>
    <w:unhideWhenUsed/>
    <w:rsid w:val="00D22DEE"/>
    <w:pPr>
      <w:tabs>
        <w:tab w:val="left" w:pos="1100"/>
        <w:tab w:val="right" w:leader="dot" w:pos="8488"/>
      </w:tabs>
      <w:spacing w:after="100" w:line="360" w:lineRule="auto"/>
      <w:ind w:left="482"/>
    </w:p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FE6948"/>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FE6948"/>
    <w:rPr>
      <w:rFonts w:ascii="Times New Roman" w:hAnsi="Times New Roman"/>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B67C478-5254-934A-97C3-E7F292ABCA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74</Pages>
  <Words>33371</Words>
  <Characters>183543</Characters>
  <Application>Microsoft Office Word</Application>
  <DocSecurity>0</DocSecurity>
  <Lines>1529</Lines>
  <Paragraphs>432</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16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7</cp:revision>
  <cp:lastPrinted>2018-03-11T02:01:00Z</cp:lastPrinted>
  <dcterms:created xsi:type="dcterms:W3CDTF">2018-03-14T15:39:00Z</dcterms:created>
  <dcterms:modified xsi:type="dcterms:W3CDTF">2018-03-14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